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F6E202" w14:textId="77777777" w:rsidR="009E7ADF" w:rsidRPr="009E7ADF" w:rsidRDefault="009E7ADF" w:rsidP="009E7ADF">
      <w:pPr>
        <w:rPr>
          <w:rFonts w:ascii="Arial" w:eastAsia="SimSun" w:hAnsi="Arial" w:cs="Arial"/>
          <w:b/>
          <w:sz w:val="24"/>
          <w:szCs w:val="24"/>
        </w:rPr>
      </w:pPr>
      <w:bookmarkStart w:id="0" w:name="_GoBack"/>
      <w:bookmarkEnd w:id="0"/>
      <w:r w:rsidRPr="009E7ADF">
        <w:rPr>
          <w:rFonts w:ascii="Arial" w:eastAsia="SimSun" w:hAnsi="Arial" w:cs="Arial"/>
          <w:b/>
          <w:sz w:val="24"/>
          <w:szCs w:val="24"/>
        </w:rPr>
        <w:t xml:space="preserve">Clinical </w:t>
      </w:r>
      <w:r w:rsidR="00111318">
        <w:rPr>
          <w:rFonts w:ascii="Arial" w:eastAsia="SimSun" w:hAnsi="Arial" w:cs="Arial"/>
          <w:b/>
          <w:sz w:val="24"/>
          <w:szCs w:val="24"/>
        </w:rPr>
        <w:t>manifestations</w:t>
      </w:r>
      <w:r w:rsidR="00111318" w:rsidRPr="009E7ADF">
        <w:rPr>
          <w:rFonts w:ascii="Arial" w:eastAsia="SimSun" w:hAnsi="Arial" w:cs="Arial"/>
          <w:b/>
          <w:sz w:val="24"/>
          <w:szCs w:val="24"/>
        </w:rPr>
        <w:t xml:space="preserve"> </w:t>
      </w:r>
      <w:r w:rsidRPr="009E7ADF">
        <w:rPr>
          <w:rFonts w:ascii="Arial" w:eastAsia="SimSun" w:hAnsi="Arial" w:cs="Arial"/>
          <w:b/>
          <w:sz w:val="24"/>
          <w:szCs w:val="24"/>
        </w:rPr>
        <w:t>in Primary Ciliary Dyskinesia: systematic review and meta-analysis</w:t>
      </w:r>
    </w:p>
    <w:p w14:paraId="75492763" w14:textId="77777777" w:rsidR="009E7ADF" w:rsidRPr="00177BDF" w:rsidRDefault="009E7ADF" w:rsidP="009E7ADF">
      <w:pPr>
        <w:rPr>
          <w:rFonts w:ascii="Arial" w:eastAsia="SimSun" w:hAnsi="Arial" w:cs="Arial"/>
          <w:sz w:val="24"/>
          <w:szCs w:val="24"/>
          <w:vertAlign w:val="superscript"/>
        </w:rPr>
      </w:pPr>
      <w:r w:rsidRPr="00177BDF">
        <w:rPr>
          <w:rFonts w:ascii="Arial" w:eastAsia="SimSun" w:hAnsi="Arial" w:cs="Arial"/>
          <w:sz w:val="24"/>
          <w:szCs w:val="24"/>
        </w:rPr>
        <w:t>Goutaki M</w:t>
      </w:r>
      <w:r w:rsidRPr="00177BDF">
        <w:rPr>
          <w:rFonts w:ascii="Arial" w:eastAsia="SimSun" w:hAnsi="Arial" w:cs="Arial"/>
          <w:sz w:val="24"/>
          <w:szCs w:val="24"/>
          <w:vertAlign w:val="superscript"/>
        </w:rPr>
        <w:t>1*</w:t>
      </w:r>
      <w:r w:rsidRPr="00177BDF">
        <w:rPr>
          <w:rFonts w:ascii="Arial" w:eastAsia="SimSun" w:hAnsi="Arial" w:cs="Arial"/>
          <w:sz w:val="24"/>
          <w:szCs w:val="24"/>
        </w:rPr>
        <w:t>, Meier AB</w:t>
      </w:r>
      <w:r w:rsidRPr="00177BDF">
        <w:rPr>
          <w:rFonts w:ascii="Arial" w:eastAsia="SimSun" w:hAnsi="Arial" w:cs="Arial"/>
          <w:sz w:val="24"/>
          <w:szCs w:val="24"/>
          <w:vertAlign w:val="superscript"/>
        </w:rPr>
        <w:t>1*</w:t>
      </w:r>
      <w:r w:rsidR="00E40519">
        <w:rPr>
          <w:rFonts w:ascii="Arial" w:eastAsia="SimSun" w:hAnsi="Arial" w:cs="Arial"/>
          <w:sz w:val="24"/>
          <w:szCs w:val="24"/>
        </w:rPr>
        <w:t>, Halbeisen FS</w:t>
      </w:r>
      <w:r w:rsidRPr="00177BDF">
        <w:rPr>
          <w:rFonts w:ascii="Arial" w:eastAsia="SimSun" w:hAnsi="Arial" w:cs="Arial"/>
          <w:sz w:val="24"/>
          <w:szCs w:val="24"/>
          <w:vertAlign w:val="superscript"/>
        </w:rPr>
        <w:t>1</w:t>
      </w:r>
      <w:r w:rsidRPr="00177BDF">
        <w:rPr>
          <w:rFonts w:ascii="Arial" w:eastAsia="SimSun" w:hAnsi="Arial" w:cs="Arial"/>
          <w:sz w:val="24"/>
          <w:szCs w:val="24"/>
        </w:rPr>
        <w:t>, Lucas JS</w:t>
      </w:r>
      <w:r w:rsidRPr="00177BDF">
        <w:rPr>
          <w:rFonts w:ascii="Arial" w:eastAsia="SimSun" w:hAnsi="Arial" w:cs="Arial"/>
          <w:sz w:val="24"/>
          <w:szCs w:val="24"/>
          <w:vertAlign w:val="superscript"/>
        </w:rPr>
        <w:t>2,3</w:t>
      </w:r>
      <w:r w:rsidRPr="00177BDF">
        <w:rPr>
          <w:rFonts w:ascii="Arial" w:eastAsia="SimSun" w:hAnsi="Arial" w:cs="Arial"/>
          <w:sz w:val="24"/>
          <w:szCs w:val="24"/>
        </w:rPr>
        <w:t xml:space="preserve">, </w:t>
      </w:r>
      <w:r w:rsidR="0089368D" w:rsidRPr="00E5799B">
        <w:rPr>
          <w:rFonts w:ascii="Arial" w:eastAsia="SimSun" w:hAnsi="Arial" w:cs="Arial"/>
          <w:sz w:val="24"/>
          <w:szCs w:val="24"/>
        </w:rPr>
        <w:t>Dell S</w:t>
      </w:r>
      <w:r w:rsidR="00BC3E2D">
        <w:rPr>
          <w:rFonts w:ascii="Arial" w:eastAsia="SimSun" w:hAnsi="Arial" w:cs="Arial"/>
          <w:sz w:val="24"/>
          <w:szCs w:val="24"/>
        </w:rPr>
        <w:t>D</w:t>
      </w:r>
      <w:r w:rsidR="0089368D" w:rsidRPr="00E5799B">
        <w:rPr>
          <w:rFonts w:ascii="Arial" w:eastAsia="SimSun" w:hAnsi="Arial" w:cs="Arial"/>
          <w:sz w:val="24"/>
          <w:szCs w:val="24"/>
          <w:vertAlign w:val="superscript"/>
        </w:rPr>
        <w:t>5</w:t>
      </w:r>
      <w:r w:rsidR="007B7FDE" w:rsidRPr="007B7FDE">
        <w:rPr>
          <w:rFonts w:ascii="Arial" w:eastAsia="SimSun" w:hAnsi="Arial" w:cs="Arial"/>
          <w:sz w:val="24"/>
          <w:szCs w:val="24"/>
        </w:rPr>
        <w:t>,</w:t>
      </w:r>
      <w:r w:rsidR="0089368D">
        <w:rPr>
          <w:rFonts w:ascii="Arial" w:eastAsia="SimSun" w:hAnsi="Arial" w:cs="Arial"/>
          <w:sz w:val="24"/>
          <w:szCs w:val="24"/>
          <w:vertAlign w:val="superscript"/>
        </w:rPr>
        <w:t xml:space="preserve"> </w:t>
      </w:r>
      <w:r w:rsidRPr="00177BDF">
        <w:rPr>
          <w:rFonts w:ascii="Arial" w:eastAsia="SimSun" w:hAnsi="Arial" w:cs="Arial"/>
          <w:sz w:val="24"/>
          <w:szCs w:val="24"/>
        </w:rPr>
        <w:t>Maurer E</w:t>
      </w:r>
      <w:r w:rsidRPr="00177BDF">
        <w:rPr>
          <w:rFonts w:ascii="Arial" w:eastAsia="SimSun" w:hAnsi="Arial" w:cs="Arial"/>
          <w:sz w:val="24"/>
          <w:szCs w:val="24"/>
          <w:vertAlign w:val="superscript"/>
        </w:rPr>
        <w:t>1</w:t>
      </w:r>
      <w:r w:rsidRPr="00177BDF">
        <w:rPr>
          <w:rFonts w:ascii="Arial" w:eastAsia="SimSun" w:hAnsi="Arial" w:cs="Arial"/>
          <w:sz w:val="24"/>
          <w:szCs w:val="24"/>
        </w:rPr>
        <w:t>, Casaulta C</w:t>
      </w:r>
      <w:r w:rsidR="004F6C66" w:rsidRPr="00177BDF">
        <w:rPr>
          <w:rFonts w:ascii="Arial" w:eastAsia="SimSun" w:hAnsi="Arial" w:cs="Arial"/>
          <w:sz w:val="24"/>
          <w:szCs w:val="24"/>
          <w:vertAlign w:val="superscript"/>
        </w:rPr>
        <w:t>4</w:t>
      </w:r>
      <w:r w:rsidRPr="00177BDF">
        <w:rPr>
          <w:rFonts w:ascii="Arial" w:eastAsia="SimSun" w:hAnsi="Arial" w:cs="Arial"/>
          <w:sz w:val="24"/>
          <w:szCs w:val="24"/>
        </w:rPr>
        <w:t>, Jurca M</w:t>
      </w:r>
      <w:r w:rsidRPr="00177BDF">
        <w:rPr>
          <w:rFonts w:ascii="Arial" w:eastAsia="SimSun" w:hAnsi="Arial" w:cs="Arial"/>
          <w:sz w:val="24"/>
          <w:szCs w:val="24"/>
          <w:vertAlign w:val="superscript"/>
        </w:rPr>
        <w:t>1</w:t>
      </w:r>
      <w:r w:rsidRPr="00177BDF">
        <w:rPr>
          <w:rFonts w:ascii="Arial" w:eastAsia="SimSun" w:hAnsi="Arial" w:cs="Arial"/>
          <w:sz w:val="24"/>
          <w:szCs w:val="24"/>
        </w:rPr>
        <w:t>, Spycher BD</w:t>
      </w:r>
      <w:r w:rsidRPr="00177BDF">
        <w:rPr>
          <w:rFonts w:ascii="Arial" w:eastAsia="SimSun" w:hAnsi="Arial" w:cs="Arial"/>
          <w:sz w:val="24"/>
          <w:szCs w:val="24"/>
          <w:vertAlign w:val="superscript"/>
        </w:rPr>
        <w:t>1</w:t>
      </w:r>
      <w:r w:rsidRPr="00177BDF">
        <w:rPr>
          <w:rFonts w:ascii="Arial" w:eastAsia="SimSun" w:hAnsi="Arial" w:cs="Arial"/>
          <w:sz w:val="24"/>
          <w:szCs w:val="24"/>
        </w:rPr>
        <w:t>, Kuehni CE</w:t>
      </w:r>
      <w:r w:rsidRPr="00177BDF">
        <w:rPr>
          <w:rFonts w:ascii="Arial" w:eastAsia="SimSun" w:hAnsi="Arial" w:cs="Arial"/>
          <w:sz w:val="24"/>
          <w:szCs w:val="24"/>
          <w:vertAlign w:val="superscript"/>
        </w:rPr>
        <w:t>1</w:t>
      </w:r>
    </w:p>
    <w:p w14:paraId="1278F7CE" w14:textId="77777777" w:rsidR="009E7ADF" w:rsidRPr="009E7ADF" w:rsidRDefault="009E7ADF" w:rsidP="009E7ADF">
      <w:pPr>
        <w:spacing w:after="0"/>
        <w:rPr>
          <w:rFonts w:ascii="Arial" w:eastAsia="SimSun" w:hAnsi="Arial" w:cs="Arial"/>
          <w:u w:val="single"/>
        </w:rPr>
      </w:pPr>
      <w:r w:rsidRPr="009E7ADF">
        <w:rPr>
          <w:rFonts w:ascii="Arial" w:eastAsia="SimSun" w:hAnsi="Arial" w:cs="Arial"/>
          <w:u w:val="single"/>
        </w:rPr>
        <w:t>Affiliations:</w:t>
      </w:r>
    </w:p>
    <w:p w14:paraId="45C7509C" w14:textId="77777777" w:rsidR="009E7ADF" w:rsidRPr="009E7ADF" w:rsidRDefault="009E7ADF" w:rsidP="009E7ADF">
      <w:pPr>
        <w:spacing w:after="0" w:line="240" w:lineRule="auto"/>
        <w:rPr>
          <w:rFonts w:ascii="Arial" w:eastAsia="SimSun" w:hAnsi="Arial" w:cs="Arial"/>
          <w:lang w:val="en-GB"/>
        </w:rPr>
      </w:pPr>
      <w:r w:rsidRPr="009E7ADF">
        <w:rPr>
          <w:rFonts w:ascii="Arial" w:eastAsia="SimSun" w:hAnsi="Arial" w:cs="Arial"/>
          <w:vertAlign w:val="superscript"/>
          <w:lang w:val="en-GB"/>
        </w:rPr>
        <w:t>1</w:t>
      </w:r>
      <w:r w:rsidRPr="009E7ADF">
        <w:rPr>
          <w:rFonts w:ascii="Arial" w:eastAsia="SimSun" w:hAnsi="Arial" w:cs="Arial"/>
          <w:lang w:val="en-GB"/>
        </w:rPr>
        <w:t>Institute of Social and Preventive Medicine, University of Bern, Switzerland</w:t>
      </w:r>
    </w:p>
    <w:p w14:paraId="0A6C420C" w14:textId="268E8A38" w:rsidR="009E7ADF" w:rsidRPr="009E7ADF" w:rsidRDefault="009E7ADF" w:rsidP="009E7ADF">
      <w:pPr>
        <w:spacing w:after="0" w:line="240" w:lineRule="auto"/>
        <w:rPr>
          <w:rFonts w:ascii="Arial" w:eastAsia="SimSun" w:hAnsi="Arial" w:cs="Arial"/>
          <w:lang w:val="en-GB"/>
        </w:rPr>
      </w:pPr>
      <w:r w:rsidRPr="009E7ADF">
        <w:rPr>
          <w:rFonts w:ascii="Arial" w:eastAsia="SimSun" w:hAnsi="Arial" w:cs="Arial"/>
          <w:vertAlign w:val="superscript"/>
          <w:lang w:val="en-GB"/>
        </w:rPr>
        <w:t>2</w:t>
      </w:r>
      <w:r w:rsidRPr="009E7ADF">
        <w:rPr>
          <w:rFonts w:ascii="Arial" w:eastAsia="SimSun" w:hAnsi="Arial" w:cs="Arial"/>
          <w:lang w:val="en-GB"/>
        </w:rPr>
        <w:t xml:space="preserve">PCD Centre, </w:t>
      </w:r>
      <w:r w:rsidR="00F16E0E" w:rsidRPr="009742D1">
        <w:rPr>
          <w:rFonts w:ascii="Arial" w:eastAsia="SimSun" w:hAnsi="Arial" w:cs="Arial"/>
          <w:lang w:val="en-GB"/>
        </w:rPr>
        <w:t>NIHR Southampton Respiratory Biomedical Research Unit,</w:t>
      </w:r>
      <w:r w:rsidR="00F16E0E" w:rsidRPr="009E7ADF">
        <w:rPr>
          <w:rFonts w:ascii="Arial" w:eastAsia="SimSun" w:hAnsi="Arial" w:cs="Arial"/>
          <w:lang w:val="en-GB"/>
        </w:rPr>
        <w:t xml:space="preserve"> </w:t>
      </w:r>
      <w:r w:rsidRPr="009E7ADF">
        <w:rPr>
          <w:rFonts w:ascii="Arial" w:eastAsia="SimSun" w:hAnsi="Arial" w:cs="Arial"/>
          <w:lang w:val="en-GB"/>
        </w:rPr>
        <w:t>University Hospital Southampton NHS Foundation Trust, UK</w:t>
      </w:r>
    </w:p>
    <w:p w14:paraId="762E83DF" w14:textId="77777777" w:rsidR="009E7ADF" w:rsidRPr="009E7ADF" w:rsidRDefault="009E7ADF" w:rsidP="009E7ADF">
      <w:pPr>
        <w:spacing w:after="0"/>
        <w:rPr>
          <w:rFonts w:ascii="Arial" w:eastAsia="SimSun" w:hAnsi="Arial" w:cs="Arial"/>
          <w:lang w:val="en-GB"/>
        </w:rPr>
      </w:pPr>
      <w:r w:rsidRPr="009E7ADF">
        <w:rPr>
          <w:rFonts w:ascii="Arial" w:eastAsia="SimSun" w:hAnsi="Arial" w:cs="Arial"/>
          <w:vertAlign w:val="superscript"/>
          <w:lang w:val="en-GB"/>
        </w:rPr>
        <w:t>3</w:t>
      </w:r>
      <w:r w:rsidRPr="009E7ADF">
        <w:rPr>
          <w:rFonts w:ascii="Arial" w:eastAsia="SimSun" w:hAnsi="Arial" w:cs="Arial"/>
        </w:rPr>
        <w:t>Clinical</w:t>
      </w:r>
      <w:r w:rsidRPr="009E7ADF">
        <w:rPr>
          <w:rFonts w:ascii="Arial" w:eastAsia="SimSun" w:hAnsi="Arial" w:cs="Arial"/>
          <w:lang w:val="en-GB"/>
        </w:rPr>
        <w:t xml:space="preserve"> and Experimental Sciences, Faculty of Medicine, University of Southampton, UK.</w:t>
      </w:r>
    </w:p>
    <w:p w14:paraId="71860715" w14:textId="77777777" w:rsidR="009E7ADF" w:rsidRDefault="009E7ADF" w:rsidP="009E7ADF">
      <w:pPr>
        <w:spacing w:after="0" w:line="240" w:lineRule="auto"/>
        <w:rPr>
          <w:rFonts w:ascii="Arial" w:eastAsia="SimSun" w:hAnsi="Arial" w:cs="Arial"/>
          <w:lang w:val="en-GB"/>
        </w:rPr>
      </w:pPr>
      <w:r w:rsidRPr="009E7ADF">
        <w:rPr>
          <w:rFonts w:ascii="Arial" w:eastAsia="SimSun" w:hAnsi="Arial" w:cs="Arial"/>
          <w:vertAlign w:val="superscript"/>
          <w:lang w:val="en-GB"/>
        </w:rPr>
        <w:t>4</w:t>
      </w:r>
      <w:r w:rsidRPr="009E7ADF">
        <w:rPr>
          <w:rFonts w:ascii="Arial" w:eastAsia="SimSun" w:hAnsi="Arial" w:cs="Arial"/>
          <w:lang w:val="en-GB"/>
        </w:rPr>
        <w:t>Department of Pediatrics, University Children’s Hospital of Bern, Switzerland</w:t>
      </w:r>
    </w:p>
    <w:p w14:paraId="3DCAA13F" w14:textId="77777777" w:rsidR="004F6C66" w:rsidRPr="009E7ADF" w:rsidRDefault="004F6C66" w:rsidP="009E7ADF">
      <w:pPr>
        <w:spacing w:after="0" w:line="240" w:lineRule="auto"/>
        <w:rPr>
          <w:rFonts w:ascii="Arial" w:eastAsia="SimSun" w:hAnsi="Arial" w:cs="Arial"/>
          <w:lang w:val="en-GB"/>
        </w:rPr>
      </w:pPr>
      <w:r w:rsidRPr="004F6C66">
        <w:rPr>
          <w:rFonts w:ascii="Arial" w:eastAsia="SimSun" w:hAnsi="Arial" w:cs="Arial"/>
          <w:vertAlign w:val="superscript"/>
          <w:lang w:val="en-GB"/>
        </w:rPr>
        <w:t>5</w:t>
      </w:r>
      <w:r w:rsidRPr="004F6C66">
        <w:rPr>
          <w:rFonts w:ascii="Arial" w:eastAsia="SimSun" w:hAnsi="Arial" w:cs="Arial"/>
          <w:lang w:val="en-GB"/>
        </w:rPr>
        <w:t>Divisions of Respiratory Medicine &amp; Child Health Evaluative Sciences, The Hospital for Sick Children, Toronto, Canada</w:t>
      </w:r>
    </w:p>
    <w:p w14:paraId="2198C807" w14:textId="77777777" w:rsidR="009E7ADF" w:rsidRPr="009E7ADF" w:rsidRDefault="009E7ADF" w:rsidP="009E7ADF">
      <w:pPr>
        <w:spacing w:line="240" w:lineRule="auto"/>
        <w:rPr>
          <w:rFonts w:ascii="Arial" w:eastAsia="SimSun" w:hAnsi="Arial" w:cs="Arial"/>
          <w:lang w:val="en-GB"/>
        </w:rPr>
      </w:pPr>
      <w:r w:rsidRPr="009E7ADF">
        <w:rPr>
          <w:rFonts w:ascii="Arial" w:eastAsia="SimSun" w:hAnsi="Arial" w:cs="Arial"/>
          <w:lang w:val="en-GB"/>
        </w:rPr>
        <w:t>*both authors have contributed equally to the manuscript</w:t>
      </w:r>
    </w:p>
    <w:p w14:paraId="7D3E7BB9" w14:textId="77777777" w:rsidR="009E7ADF" w:rsidRPr="009E7ADF" w:rsidRDefault="009E7ADF" w:rsidP="009E7ADF">
      <w:pPr>
        <w:spacing w:line="240" w:lineRule="auto"/>
        <w:rPr>
          <w:rFonts w:ascii="Arial" w:eastAsia="SimSun" w:hAnsi="Arial" w:cs="Arial"/>
          <w:lang w:val="en-GB"/>
        </w:rPr>
      </w:pPr>
    </w:p>
    <w:p w14:paraId="611D5779" w14:textId="77777777" w:rsidR="009E7ADF" w:rsidRPr="009E7ADF" w:rsidRDefault="009E7ADF" w:rsidP="009E7ADF">
      <w:pPr>
        <w:spacing w:line="240" w:lineRule="auto"/>
        <w:rPr>
          <w:rFonts w:ascii="Arial" w:eastAsia="SimSun" w:hAnsi="Arial" w:cs="Arial"/>
          <w:lang w:val="en-GB"/>
        </w:rPr>
      </w:pPr>
    </w:p>
    <w:p w14:paraId="3DB1B31F" w14:textId="6B375118" w:rsidR="009E7ADF" w:rsidRPr="009E7ADF" w:rsidRDefault="00841BF1" w:rsidP="009E7ADF">
      <w:pPr>
        <w:rPr>
          <w:rFonts w:ascii="Arial" w:eastAsia="SimSun" w:hAnsi="Arial" w:cs="Arial"/>
        </w:rPr>
      </w:pPr>
      <w:r>
        <w:rPr>
          <w:rFonts w:ascii="Arial" w:eastAsia="SimSun" w:hAnsi="Arial" w:cs="Arial"/>
        </w:rPr>
        <w:t xml:space="preserve">Words: </w:t>
      </w:r>
      <w:r w:rsidR="001D5743">
        <w:rPr>
          <w:rFonts w:ascii="Arial" w:eastAsia="SimSun" w:hAnsi="Arial" w:cs="Arial"/>
        </w:rPr>
        <w:t xml:space="preserve"> 4</w:t>
      </w:r>
      <w:r w:rsidR="00CF2667">
        <w:rPr>
          <w:rFonts w:ascii="Arial" w:eastAsia="SimSun" w:hAnsi="Arial" w:cs="Arial"/>
        </w:rPr>
        <w:t>297</w:t>
      </w:r>
      <w:r w:rsidR="009E7ADF" w:rsidRPr="009E7ADF">
        <w:rPr>
          <w:rFonts w:ascii="Arial" w:eastAsia="SimSun" w:hAnsi="Arial" w:cs="Arial"/>
        </w:rPr>
        <w:t>/5000</w:t>
      </w:r>
      <w:r w:rsidR="009E7ADF" w:rsidRPr="009E7ADF">
        <w:rPr>
          <w:rFonts w:ascii="Arial" w:eastAsia="SimSun" w:hAnsi="Arial" w:cs="Arial"/>
        </w:rPr>
        <w:tab/>
      </w:r>
    </w:p>
    <w:p w14:paraId="653170E5" w14:textId="77777777" w:rsidR="009E7ADF" w:rsidRPr="009E7ADF" w:rsidRDefault="009E7ADF" w:rsidP="009E7ADF">
      <w:pPr>
        <w:rPr>
          <w:rFonts w:ascii="Arial" w:eastAsia="SimSun" w:hAnsi="Arial" w:cs="Arial"/>
        </w:rPr>
      </w:pPr>
      <w:r w:rsidRPr="009E7ADF">
        <w:rPr>
          <w:rFonts w:ascii="Arial" w:eastAsia="SimSun" w:hAnsi="Arial" w:cs="Arial"/>
        </w:rPr>
        <w:t>Tables &amp; Figures: 6/5</w:t>
      </w:r>
      <w:r w:rsidRPr="009E7ADF">
        <w:rPr>
          <w:rFonts w:ascii="Arial" w:eastAsia="SimSun" w:hAnsi="Arial" w:cs="Arial"/>
        </w:rPr>
        <w:tab/>
      </w:r>
    </w:p>
    <w:p w14:paraId="34C4E9B8" w14:textId="77777777" w:rsidR="009E7ADF" w:rsidRPr="009E7ADF" w:rsidRDefault="009E7ADF" w:rsidP="009E7ADF">
      <w:pPr>
        <w:rPr>
          <w:rFonts w:ascii="Arial" w:eastAsia="SimSun" w:hAnsi="Arial" w:cs="Arial"/>
        </w:rPr>
      </w:pPr>
      <w:r w:rsidRPr="009E7ADF">
        <w:rPr>
          <w:rFonts w:ascii="Arial" w:eastAsia="SimSun" w:hAnsi="Arial" w:cs="Arial"/>
        </w:rPr>
        <w:t xml:space="preserve">References:  </w:t>
      </w:r>
      <w:r w:rsidR="00841BF1">
        <w:rPr>
          <w:rFonts w:ascii="Arial" w:eastAsia="SimSun" w:hAnsi="Arial" w:cs="Arial"/>
        </w:rPr>
        <w:t>9</w:t>
      </w:r>
      <w:r w:rsidR="008847D2">
        <w:rPr>
          <w:rFonts w:ascii="Arial" w:eastAsia="SimSun" w:hAnsi="Arial" w:cs="Arial"/>
        </w:rPr>
        <w:t>6</w:t>
      </w:r>
      <w:r w:rsidRPr="009E7ADF">
        <w:rPr>
          <w:rFonts w:ascii="Arial" w:eastAsia="SimSun" w:hAnsi="Arial" w:cs="Arial"/>
        </w:rPr>
        <w:t>/200</w:t>
      </w:r>
    </w:p>
    <w:p w14:paraId="0146FA3C" w14:textId="77777777" w:rsidR="009E7ADF" w:rsidRPr="009E7ADF" w:rsidRDefault="009E7ADF" w:rsidP="009E7ADF">
      <w:pPr>
        <w:spacing w:line="240" w:lineRule="auto"/>
        <w:rPr>
          <w:rFonts w:ascii="Arial" w:eastAsia="SimSun" w:hAnsi="Arial" w:cs="Arial"/>
          <w:lang w:val="en-GB"/>
        </w:rPr>
      </w:pPr>
    </w:p>
    <w:p w14:paraId="1AFA80BA" w14:textId="77777777" w:rsidR="009E7ADF" w:rsidRPr="009E7ADF" w:rsidRDefault="009E7ADF" w:rsidP="009E7ADF">
      <w:pPr>
        <w:spacing w:line="240" w:lineRule="auto"/>
        <w:rPr>
          <w:rFonts w:ascii="Arial" w:eastAsia="SimSun" w:hAnsi="Arial" w:cs="Arial"/>
          <w:lang w:val="en-GB"/>
        </w:rPr>
      </w:pPr>
    </w:p>
    <w:p w14:paraId="17292A81" w14:textId="77777777" w:rsidR="009E7ADF" w:rsidRPr="009E7ADF" w:rsidRDefault="009E7ADF" w:rsidP="009E7ADF">
      <w:pPr>
        <w:spacing w:line="240" w:lineRule="auto"/>
        <w:rPr>
          <w:rFonts w:ascii="Arial" w:eastAsia="SimSun" w:hAnsi="Arial" w:cs="Arial"/>
          <w:lang w:val="en-GB"/>
        </w:rPr>
      </w:pPr>
    </w:p>
    <w:p w14:paraId="2150480E" w14:textId="77777777" w:rsidR="009E7ADF" w:rsidRPr="009E7ADF" w:rsidRDefault="009E7ADF" w:rsidP="009E7ADF">
      <w:pPr>
        <w:spacing w:line="240" w:lineRule="auto"/>
        <w:rPr>
          <w:rFonts w:ascii="Arial" w:eastAsia="SimSun" w:hAnsi="Arial" w:cs="Arial"/>
          <w:lang w:val="en-GB"/>
        </w:rPr>
      </w:pPr>
    </w:p>
    <w:p w14:paraId="1FE91139" w14:textId="77777777" w:rsidR="009E7ADF" w:rsidRPr="009E7ADF" w:rsidRDefault="009E7ADF" w:rsidP="009E7ADF">
      <w:pPr>
        <w:spacing w:line="240" w:lineRule="auto"/>
        <w:rPr>
          <w:rFonts w:ascii="Arial" w:eastAsia="SimSun" w:hAnsi="Arial" w:cs="Arial"/>
          <w:lang w:val="en-GB"/>
        </w:rPr>
      </w:pPr>
    </w:p>
    <w:p w14:paraId="4B468884" w14:textId="77777777" w:rsidR="009E7ADF" w:rsidRPr="009E7ADF" w:rsidRDefault="009E7ADF" w:rsidP="009E7ADF">
      <w:pPr>
        <w:spacing w:line="240" w:lineRule="auto"/>
        <w:rPr>
          <w:rFonts w:ascii="Arial" w:eastAsia="SimSun" w:hAnsi="Arial" w:cs="Arial"/>
          <w:lang w:val="en-GB"/>
        </w:rPr>
      </w:pPr>
    </w:p>
    <w:p w14:paraId="6BF0191D" w14:textId="77777777" w:rsidR="009E7ADF" w:rsidRPr="009E7ADF" w:rsidRDefault="009E7ADF" w:rsidP="009E7ADF">
      <w:pPr>
        <w:spacing w:line="240" w:lineRule="auto"/>
        <w:rPr>
          <w:rFonts w:ascii="Arial" w:eastAsia="SimSun" w:hAnsi="Arial" w:cs="Arial"/>
          <w:lang w:val="en-GB"/>
        </w:rPr>
      </w:pPr>
    </w:p>
    <w:p w14:paraId="750057EE" w14:textId="77777777" w:rsidR="009E7ADF" w:rsidRPr="009E7ADF" w:rsidRDefault="009E7ADF" w:rsidP="009E7ADF">
      <w:pPr>
        <w:spacing w:line="240" w:lineRule="auto"/>
        <w:rPr>
          <w:rFonts w:ascii="Arial" w:eastAsia="SimSun" w:hAnsi="Arial" w:cs="Arial"/>
          <w:lang w:val="en-GB"/>
        </w:rPr>
      </w:pPr>
    </w:p>
    <w:p w14:paraId="293A42F8" w14:textId="77777777" w:rsidR="009E7ADF" w:rsidRPr="009E7ADF" w:rsidRDefault="009E7ADF" w:rsidP="009E7ADF">
      <w:pPr>
        <w:spacing w:line="240" w:lineRule="auto"/>
        <w:rPr>
          <w:rFonts w:ascii="Arial" w:eastAsia="SimSun" w:hAnsi="Arial" w:cs="Arial"/>
          <w:lang w:val="en-GB"/>
        </w:rPr>
      </w:pPr>
    </w:p>
    <w:p w14:paraId="3B27E129" w14:textId="77777777" w:rsidR="009E7ADF" w:rsidRPr="009E7ADF" w:rsidRDefault="009E7ADF" w:rsidP="009E7ADF">
      <w:pPr>
        <w:spacing w:line="240" w:lineRule="auto"/>
        <w:rPr>
          <w:rFonts w:ascii="Arial" w:eastAsia="SimSun" w:hAnsi="Arial" w:cs="Arial"/>
          <w:lang w:val="en-GB"/>
        </w:rPr>
      </w:pPr>
    </w:p>
    <w:p w14:paraId="03F5BD29" w14:textId="77777777" w:rsidR="009E7ADF" w:rsidRPr="009E7ADF" w:rsidRDefault="009E7ADF" w:rsidP="009E7ADF">
      <w:pPr>
        <w:spacing w:line="240" w:lineRule="auto"/>
        <w:rPr>
          <w:rFonts w:ascii="Arial" w:eastAsia="SimSun" w:hAnsi="Arial" w:cs="Arial"/>
          <w:lang w:val="en-GB"/>
        </w:rPr>
      </w:pPr>
    </w:p>
    <w:p w14:paraId="05668A84" w14:textId="77777777" w:rsidR="009E7ADF" w:rsidRPr="009E7ADF" w:rsidRDefault="009E7ADF" w:rsidP="009E7ADF">
      <w:pPr>
        <w:spacing w:line="240" w:lineRule="auto"/>
        <w:rPr>
          <w:rFonts w:ascii="Arial" w:eastAsia="SimSun" w:hAnsi="Arial" w:cs="Arial"/>
          <w:lang w:val="en-GB"/>
        </w:rPr>
      </w:pPr>
    </w:p>
    <w:p w14:paraId="49DC9B68" w14:textId="77777777" w:rsidR="009E7ADF" w:rsidRPr="009E7ADF" w:rsidRDefault="009E7ADF" w:rsidP="009E7ADF">
      <w:pPr>
        <w:spacing w:line="240" w:lineRule="auto"/>
        <w:rPr>
          <w:rFonts w:ascii="Arial" w:eastAsia="SimSun" w:hAnsi="Arial" w:cs="Arial"/>
          <w:lang w:val="en-GB"/>
        </w:rPr>
      </w:pPr>
    </w:p>
    <w:p w14:paraId="2F42BA20" w14:textId="77777777" w:rsidR="009E7ADF" w:rsidRDefault="009E7ADF" w:rsidP="009E7ADF">
      <w:pPr>
        <w:spacing w:line="240" w:lineRule="auto"/>
        <w:rPr>
          <w:rFonts w:ascii="Arial" w:eastAsia="SimSun" w:hAnsi="Arial" w:cs="Arial"/>
          <w:lang w:val="en-GB"/>
        </w:rPr>
      </w:pPr>
    </w:p>
    <w:p w14:paraId="2DEB3332" w14:textId="77777777" w:rsidR="0005377B" w:rsidRDefault="0005377B" w:rsidP="009E7ADF">
      <w:pPr>
        <w:spacing w:line="240" w:lineRule="auto"/>
        <w:rPr>
          <w:rFonts w:ascii="Arial" w:eastAsia="SimSun" w:hAnsi="Arial" w:cs="Arial"/>
          <w:lang w:val="en-GB"/>
        </w:rPr>
      </w:pPr>
    </w:p>
    <w:p w14:paraId="3317C946" w14:textId="77777777" w:rsidR="0005377B" w:rsidRPr="009E7ADF" w:rsidRDefault="0005377B" w:rsidP="009E7ADF">
      <w:pPr>
        <w:spacing w:line="240" w:lineRule="auto"/>
        <w:rPr>
          <w:rFonts w:ascii="Arial" w:eastAsia="SimSun" w:hAnsi="Arial" w:cs="Arial"/>
          <w:lang w:val="en-GB"/>
        </w:rPr>
      </w:pPr>
    </w:p>
    <w:p w14:paraId="3291608A" w14:textId="77777777" w:rsidR="009E7ADF" w:rsidRPr="009E7ADF" w:rsidRDefault="009E7ADF" w:rsidP="009E7ADF">
      <w:pPr>
        <w:spacing w:line="240" w:lineRule="auto"/>
        <w:rPr>
          <w:rFonts w:ascii="Arial" w:eastAsia="SimSun" w:hAnsi="Arial" w:cs="Arial"/>
          <w:lang w:val="en-GB"/>
        </w:rPr>
      </w:pPr>
    </w:p>
    <w:p w14:paraId="0E316D5F" w14:textId="77777777" w:rsidR="009E7ADF" w:rsidRPr="009E7ADF" w:rsidRDefault="009E7ADF" w:rsidP="009E7ADF">
      <w:pPr>
        <w:spacing w:line="240" w:lineRule="auto"/>
        <w:rPr>
          <w:rFonts w:ascii="Arial" w:eastAsia="SimSun" w:hAnsi="Arial" w:cs="Arial"/>
          <w:lang w:val="en-GB"/>
        </w:rPr>
      </w:pPr>
    </w:p>
    <w:p w14:paraId="193D83D2" w14:textId="77777777" w:rsidR="006F2D81" w:rsidRPr="006F2D81" w:rsidRDefault="006F2D81" w:rsidP="006F2D81">
      <w:pPr>
        <w:rPr>
          <w:rFonts w:ascii="Arial" w:eastAsia="SimSun" w:hAnsi="Arial" w:cs="Arial"/>
          <w:b/>
          <w:lang w:val="en-GB"/>
        </w:rPr>
      </w:pPr>
      <w:r w:rsidRPr="006F2D81">
        <w:rPr>
          <w:rFonts w:ascii="Arial" w:eastAsia="SimSun" w:hAnsi="Arial" w:cs="Arial"/>
          <w:b/>
          <w:lang w:val="en-GB"/>
        </w:rPr>
        <w:t>Funding:</w:t>
      </w:r>
    </w:p>
    <w:p w14:paraId="67F6CC81" w14:textId="77777777" w:rsidR="006F2D81" w:rsidRPr="006F2D81" w:rsidRDefault="006F2D81" w:rsidP="006F2D81">
      <w:pPr>
        <w:rPr>
          <w:rFonts w:ascii="Arial" w:eastAsia="SimSun" w:hAnsi="Arial" w:cs="Arial"/>
          <w:lang w:val="en-GB"/>
        </w:rPr>
      </w:pPr>
      <w:r w:rsidRPr="006F2D81">
        <w:rPr>
          <w:rFonts w:ascii="Arial" w:eastAsia="SimSun" w:hAnsi="Arial" w:cs="Arial"/>
          <w:lang w:val="en-GB"/>
        </w:rPr>
        <w:t>PCD research at ISPM Bern and UHS receives funding from the European Union’s Seventh Framework Programme under EG-GA No.35404 BESTCILIA: Better Experimental Screening and Treatment for Primary Ciliary Dyskinesia. The researchers participate in the network of COST Action BEAT-PCD:  Better Evidence to Advance Therapeutic options for PCD (BM 1407).  MG, JSL and CEK are members of the ERS PCD Taskforce for PCD Diagnostics (ERS TF-2014-04). BDS is supported by a Swiss National Science Foundation fellowship (PZ00P3_147987). MJ is supported by a Swiss National Science Foundation grant (PDFMP3 137033).</w:t>
      </w:r>
    </w:p>
    <w:p w14:paraId="02105A11" w14:textId="77777777" w:rsidR="006F2D81" w:rsidRPr="006F2D81" w:rsidRDefault="006F2D81" w:rsidP="006F2D81">
      <w:pPr>
        <w:rPr>
          <w:rFonts w:ascii="Arial" w:eastAsia="SimSun" w:hAnsi="Arial" w:cs="Arial"/>
          <w:b/>
          <w:lang w:val="en-GB"/>
        </w:rPr>
      </w:pPr>
      <w:r w:rsidRPr="006F2D81">
        <w:rPr>
          <w:rFonts w:ascii="Arial" w:eastAsia="SimSun" w:hAnsi="Arial" w:cs="Arial"/>
          <w:b/>
          <w:lang w:val="en-GB"/>
        </w:rPr>
        <w:t>Conflict of interest:</w:t>
      </w:r>
    </w:p>
    <w:p w14:paraId="485BF28D" w14:textId="77777777" w:rsidR="006F2D81" w:rsidRPr="006F2D81" w:rsidRDefault="006F2D81" w:rsidP="006F2D81">
      <w:pPr>
        <w:rPr>
          <w:rFonts w:ascii="Arial" w:eastAsia="SimSun" w:hAnsi="Arial" w:cs="Arial"/>
          <w:lang w:val="en-GB"/>
        </w:rPr>
      </w:pPr>
      <w:r w:rsidRPr="006F2D81">
        <w:rPr>
          <w:rFonts w:ascii="Arial" w:eastAsia="SimSun" w:hAnsi="Arial" w:cs="Arial"/>
          <w:lang w:val="en-GB"/>
        </w:rPr>
        <w:t>None</w:t>
      </w:r>
    </w:p>
    <w:p w14:paraId="0A74E3CB" w14:textId="77777777" w:rsidR="006F2D81" w:rsidRPr="006F2D81" w:rsidRDefault="006F2D81" w:rsidP="006F2D81">
      <w:pPr>
        <w:rPr>
          <w:rFonts w:ascii="Arial" w:eastAsia="SimSun" w:hAnsi="Arial" w:cs="Arial"/>
          <w:b/>
          <w:lang w:val="en-GB"/>
        </w:rPr>
      </w:pPr>
      <w:r w:rsidRPr="006F2D81">
        <w:rPr>
          <w:rFonts w:ascii="Arial" w:eastAsia="SimSun" w:hAnsi="Arial" w:cs="Arial"/>
          <w:b/>
          <w:lang w:val="en-GB"/>
        </w:rPr>
        <w:t>Author Contributions:</w:t>
      </w:r>
    </w:p>
    <w:p w14:paraId="4153A1B0" w14:textId="77777777" w:rsidR="006F2D81" w:rsidRPr="006F2D81" w:rsidRDefault="006F2D81" w:rsidP="006F2D81">
      <w:pPr>
        <w:rPr>
          <w:rFonts w:ascii="Arial" w:eastAsia="SimSun" w:hAnsi="Arial" w:cs="Arial"/>
          <w:lang w:val="en-GB"/>
        </w:rPr>
      </w:pPr>
      <w:r w:rsidRPr="006F2D81">
        <w:rPr>
          <w:rFonts w:ascii="Arial" w:eastAsia="SimSun" w:hAnsi="Arial" w:cs="Arial"/>
          <w:lang w:val="en-GB"/>
        </w:rPr>
        <w:t>CEK had the idea of the study. CEK and MG developed the concept and designed the study. MG and ABM performed the systematic review. BDS provided statistical supervision for the analyses conducted by MG with the support of FSH. CEK, MG and ABM drafted the manuscript, all authors contributed to iterations and approved the final version. CEK and MG take final responsibility for the contents.</w:t>
      </w:r>
    </w:p>
    <w:p w14:paraId="406EA698" w14:textId="77777777" w:rsidR="006F2D81" w:rsidRPr="006F2D81" w:rsidRDefault="006F2D81" w:rsidP="006F2D81">
      <w:pPr>
        <w:rPr>
          <w:rFonts w:ascii="Arial" w:eastAsia="SimSun" w:hAnsi="Arial" w:cs="Arial"/>
          <w:b/>
          <w:lang w:val="en-GB"/>
        </w:rPr>
      </w:pPr>
      <w:r w:rsidRPr="006F2D81">
        <w:rPr>
          <w:rFonts w:ascii="Arial" w:eastAsia="SimSun" w:hAnsi="Arial" w:cs="Arial"/>
          <w:b/>
          <w:lang w:val="en-GB"/>
        </w:rPr>
        <w:t>Acknowledgements:</w:t>
      </w:r>
    </w:p>
    <w:p w14:paraId="6FF9DDE6" w14:textId="77777777" w:rsidR="007372C5" w:rsidRPr="006F2D81" w:rsidRDefault="006F2D81" w:rsidP="006F2D81">
      <w:pPr>
        <w:rPr>
          <w:rFonts w:ascii="Arial" w:eastAsia="SimSun" w:hAnsi="Arial" w:cs="Arial"/>
          <w:lang w:val="en-GB"/>
        </w:rPr>
      </w:pPr>
      <w:r w:rsidRPr="006F2D81">
        <w:rPr>
          <w:rFonts w:ascii="Arial" w:eastAsia="SimSun" w:hAnsi="Arial" w:cs="Arial"/>
          <w:lang w:val="en-GB"/>
        </w:rPr>
        <w:t xml:space="preserve">We would like to thank Janne Estill, Ekaterina Safroneeva and Jingying Wang for </w:t>
      </w:r>
      <w:r w:rsidR="0005377B">
        <w:rPr>
          <w:rFonts w:ascii="Arial" w:eastAsia="SimSun" w:hAnsi="Arial" w:cs="Arial"/>
          <w:lang w:val="en-GB"/>
        </w:rPr>
        <w:t xml:space="preserve">their help </w:t>
      </w:r>
      <w:r w:rsidRPr="006F2D81">
        <w:rPr>
          <w:rFonts w:ascii="Arial" w:eastAsia="SimSun" w:hAnsi="Arial" w:cs="Arial"/>
          <w:lang w:val="en-GB"/>
        </w:rPr>
        <w:t>translat</w:t>
      </w:r>
      <w:r w:rsidR="0005377B">
        <w:rPr>
          <w:rFonts w:ascii="Arial" w:eastAsia="SimSun" w:hAnsi="Arial" w:cs="Arial"/>
          <w:lang w:val="en-GB"/>
        </w:rPr>
        <w:t>ing</w:t>
      </w:r>
      <w:r w:rsidRPr="006F2D81">
        <w:rPr>
          <w:rFonts w:ascii="Arial" w:eastAsia="SimSun" w:hAnsi="Arial" w:cs="Arial"/>
          <w:lang w:val="en-GB"/>
        </w:rPr>
        <w:t xml:space="preserve"> published studies</w:t>
      </w:r>
      <w:r>
        <w:rPr>
          <w:rFonts w:ascii="Arial" w:eastAsia="SimSun" w:hAnsi="Arial" w:cs="Arial"/>
          <w:lang w:val="en-GB"/>
        </w:rPr>
        <w:t xml:space="preserve"> from Finnish, Russian and Chinese.</w:t>
      </w:r>
    </w:p>
    <w:p w14:paraId="5FC2A1BC" w14:textId="77777777" w:rsidR="006F2D81" w:rsidRDefault="006F2D81" w:rsidP="006F2D81">
      <w:pPr>
        <w:rPr>
          <w:rFonts w:ascii="Arial" w:eastAsia="SimSun" w:hAnsi="Arial" w:cs="Arial"/>
          <w:u w:val="single"/>
          <w:lang w:val="en-GB"/>
        </w:rPr>
      </w:pPr>
    </w:p>
    <w:p w14:paraId="48C399C4" w14:textId="77777777" w:rsidR="006F2D81" w:rsidRDefault="006F2D81" w:rsidP="006F2D81">
      <w:pPr>
        <w:rPr>
          <w:rFonts w:ascii="Arial" w:eastAsia="SimSun" w:hAnsi="Arial" w:cs="Arial"/>
          <w:u w:val="single"/>
          <w:lang w:val="en-GB"/>
        </w:rPr>
      </w:pPr>
    </w:p>
    <w:p w14:paraId="12EEC055" w14:textId="77777777" w:rsidR="006F2D81" w:rsidRDefault="006F2D81" w:rsidP="006F2D81">
      <w:pPr>
        <w:rPr>
          <w:rFonts w:ascii="Arial" w:eastAsia="SimSun" w:hAnsi="Arial" w:cs="Arial"/>
          <w:u w:val="single"/>
          <w:lang w:val="en-GB"/>
        </w:rPr>
      </w:pPr>
    </w:p>
    <w:p w14:paraId="6C554555" w14:textId="77777777" w:rsidR="006F2D81" w:rsidRDefault="006F2D81" w:rsidP="006F2D81">
      <w:pPr>
        <w:rPr>
          <w:rFonts w:ascii="Arial" w:eastAsia="SimSun" w:hAnsi="Arial" w:cs="Arial"/>
          <w:u w:val="single"/>
          <w:lang w:val="en-GB"/>
        </w:rPr>
      </w:pPr>
    </w:p>
    <w:p w14:paraId="1E51C086" w14:textId="77777777" w:rsidR="006F2D81" w:rsidRDefault="006F2D81" w:rsidP="006F2D81">
      <w:pPr>
        <w:rPr>
          <w:rFonts w:ascii="Arial" w:eastAsia="SimSun" w:hAnsi="Arial" w:cs="Arial"/>
          <w:u w:val="single"/>
          <w:lang w:val="en-GB"/>
        </w:rPr>
      </w:pPr>
    </w:p>
    <w:p w14:paraId="415384DC" w14:textId="77777777" w:rsidR="006F2D81" w:rsidRDefault="006F2D81" w:rsidP="006F2D81">
      <w:pPr>
        <w:rPr>
          <w:rFonts w:ascii="Arial" w:eastAsia="SimSun" w:hAnsi="Arial" w:cs="Arial"/>
          <w:u w:val="single"/>
          <w:lang w:val="en-GB"/>
        </w:rPr>
      </w:pPr>
    </w:p>
    <w:p w14:paraId="3C1CBDE5" w14:textId="77777777" w:rsidR="006F2D81" w:rsidRDefault="006F2D81" w:rsidP="006F2D81">
      <w:pPr>
        <w:rPr>
          <w:rFonts w:ascii="Arial" w:eastAsia="SimSun" w:hAnsi="Arial" w:cs="Arial"/>
          <w:u w:val="single"/>
          <w:lang w:val="en-GB"/>
        </w:rPr>
      </w:pPr>
    </w:p>
    <w:p w14:paraId="35ADC918" w14:textId="77777777" w:rsidR="006F2D81" w:rsidRDefault="006F2D81" w:rsidP="006F2D81">
      <w:pPr>
        <w:rPr>
          <w:rFonts w:ascii="Arial" w:eastAsia="SimSun" w:hAnsi="Arial" w:cs="Arial"/>
          <w:u w:val="single"/>
          <w:lang w:val="en-GB"/>
        </w:rPr>
      </w:pPr>
    </w:p>
    <w:p w14:paraId="67085B75" w14:textId="77777777" w:rsidR="006F2D81" w:rsidRDefault="006F2D81" w:rsidP="006F2D81">
      <w:pPr>
        <w:rPr>
          <w:rFonts w:ascii="Arial" w:eastAsia="SimSun" w:hAnsi="Arial" w:cs="Arial"/>
          <w:u w:val="single"/>
          <w:lang w:val="en-GB"/>
        </w:rPr>
      </w:pPr>
    </w:p>
    <w:p w14:paraId="46A98B1E" w14:textId="77777777" w:rsidR="006F2D81" w:rsidRDefault="006F2D81" w:rsidP="006F2D81">
      <w:pPr>
        <w:rPr>
          <w:rFonts w:ascii="Arial" w:eastAsia="SimSun" w:hAnsi="Arial" w:cs="Arial"/>
          <w:u w:val="single"/>
          <w:lang w:val="en-GB"/>
        </w:rPr>
      </w:pPr>
    </w:p>
    <w:p w14:paraId="714AE226" w14:textId="77777777" w:rsidR="006F2D81" w:rsidRDefault="006F2D81" w:rsidP="006F2D81">
      <w:pPr>
        <w:rPr>
          <w:rFonts w:ascii="Arial" w:eastAsia="SimSun" w:hAnsi="Arial" w:cs="Arial"/>
          <w:u w:val="single"/>
          <w:lang w:val="en-GB"/>
        </w:rPr>
      </w:pPr>
    </w:p>
    <w:p w14:paraId="60D2CD5B" w14:textId="77777777" w:rsidR="006F2D81" w:rsidRDefault="006F2D81" w:rsidP="006F2D81">
      <w:pPr>
        <w:rPr>
          <w:rFonts w:ascii="Arial" w:eastAsia="SimSun" w:hAnsi="Arial" w:cs="Arial"/>
          <w:u w:val="single"/>
          <w:lang w:val="en-GB"/>
        </w:rPr>
      </w:pPr>
    </w:p>
    <w:p w14:paraId="121CF826" w14:textId="77777777" w:rsidR="007372C5" w:rsidRDefault="007372C5" w:rsidP="009E7ADF">
      <w:pPr>
        <w:rPr>
          <w:rFonts w:ascii="Arial" w:eastAsia="SimSun" w:hAnsi="Arial" w:cs="Arial"/>
          <w:u w:val="single"/>
          <w:lang w:val="en-GB"/>
        </w:rPr>
      </w:pPr>
    </w:p>
    <w:p w14:paraId="7C688658" w14:textId="77777777" w:rsidR="007372C5" w:rsidRDefault="007372C5" w:rsidP="009E7ADF">
      <w:pPr>
        <w:rPr>
          <w:rFonts w:ascii="Arial" w:eastAsia="SimSun" w:hAnsi="Arial" w:cs="Arial"/>
          <w:u w:val="single"/>
          <w:lang w:val="en-GB"/>
        </w:rPr>
      </w:pPr>
    </w:p>
    <w:p w14:paraId="50F6D52E" w14:textId="77777777" w:rsidR="007372C5" w:rsidRDefault="007372C5" w:rsidP="009E7ADF">
      <w:pPr>
        <w:rPr>
          <w:rFonts w:ascii="Arial" w:eastAsia="SimSun" w:hAnsi="Arial" w:cs="Arial"/>
          <w:u w:val="single"/>
          <w:lang w:val="en-GB"/>
        </w:rPr>
      </w:pPr>
    </w:p>
    <w:p w14:paraId="285D1F41" w14:textId="77777777" w:rsidR="009E7ADF" w:rsidRPr="009E7ADF" w:rsidRDefault="009E7ADF" w:rsidP="009E7ADF">
      <w:pPr>
        <w:rPr>
          <w:rFonts w:ascii="Arial" w:eastAsia="SimSun" w:hAnsi="Arial" w:cs="Arial"/>
          <w:u w:val="single"/>
          <w:lang w:val="en-GB"/>
        </w:rPr>
      </w:pPr>
      <w:r w:rsidRPr="004E0F3E">
        <w:rPr>
          <w:rFonts w:ascii="Arial" w:eastAsia="SimSun" w:hAnsi="Arial" w:cs="Arial"/>
          <w:u w:val="single"/>
          <w:lang w:val="en-GB"/>
        </w:rPr>
        <w:t>Abstract</w:t>
      </w:r>
    </w:p>
    <w:p w14:paraId="1784B66A" w14:textId="77777777" w:rsidR="009E7ADF" w:rsidRPr="009E7ADF" w:rsidRDefault="009E7ADF" w:rsidP="009E7ADF">
      <w:pPr>
        <w:spacing w:after="0"/>
        <w:rPr>
          <w:rFonts w:ascii="Arial" w:eastAsia="SimSun" w:hAnsi="Arial" w:cs="Arial"/>
        </w:rPr>
      </w:pPr>
      <w:r w:rsidRPr="009E7ADF">
        <w:rPr>
          <w:rFonts w:ascii="Arial" w:eastAsia="SimSun" w:hAnsi="Arial" w:cs="Arial"/>
          <w:b/>
        </w:rPr>
        <w:t>Introduction</w:t>
      </w:r>
      <w:r w:rsidRPr="009E7ADF">
        <w:rPr>
          <w:rFonts w:ascii="Arial" w:eastAsia="SimSun" w:hAnsi="Arial" w:cs="Arial"/>
        </w:rPr>
        <w:t xml:space="preserve"> </w:t>
      </w:r>
    </w:p>
    <w:p w14:paraId="5956C404" w14:textId="77777777" w:rsidR="009E7ADF" w:rsidRPr="009E7ADF" w:rsidRDefault="009E7ADF" w:rsidP="009E7ADF">
      <w:pPr>
        <w:rPr>
          <w:rFonts w:ascii="Arial" w:eastAsia="SimSun" w:hAnsi="Arial" w:cs="Arial"/>
        </w:rPr>
      </w:pPr>
      <w:r w:rsidRPr="009E7ADF">
        <w:rPr>
          <w:rFonts w:ascii="Arial" w:eastAsia="SimSun" w:hAnsi="Arial" w:cs="Arial"/>
        </w:rPr>
        <w:t>Few original studies have described prevalence and severity of clinical symptoms of primary ciliary dyskinesia (PCD). This systematic review and meta-analysis aim</w:t>
      </w:r>
      <w:r w:rsidR="004F6C66">
        <w:rPr>
          <w:rFonts w:ascii="Arial" w:eastAsia="SimSun" w:hAnsi="Arial" w:cs="Arial"/>
        </w:rPr>
        <w:t>ed</w:t>
      </w:r>
      <w:r w:rsidRPr="009E7ADF">
        <w:rPr>
          <w:rFonts w:ascii="Arial" w:eastAsia="SimSun" w:hAnsi="Arial" w:cs="Arial"/>
        </w:rPr>
        <w:t xml:space="preserve"> to identify all published studies on clinical </w:t>
      </w:r>
      <w:r w:rsidR="00DD0343">
        <w:rPr>
          <w:rFonts w:ascii="Arial" w:eastAsia="SimSun" w:hAnsi="Arial" w:cs="Arial"/>
        </w:rPr>
        <w:t>manifestations</w:t>
      </w:r>
      <w:r w:rsidR="00DD0343" w:rsidRPr="009E7ADF">
        <w:rPr>
          <w:rFonts w:ascii="Arial" w:eastAsia="SimSun" w:hAnsi="Arial" w:cs="Arial"/>
        </w:rPr>
        <w:t xml:space="preserve"> </w:t>
      </w:r>
      <w:r w:rsidRPr="009E7ADF">
        <w:rPr>
          <w:rFonts w:ascii="Arial" w:eastAsia="SimSun" w:hAnsi="Arial" w:cs="Arial"/>
        </w:rPr>
        <w:t>of PCD patients</w:t>
      </w:r>
      <w:r w:rsidR="00DD0343">
        <w:rPr>
          <w:rFonts w:ascii="Arial" w:eastAsia="SimSun" w:hAnsi="Arial" w:cs="Arial"/>
        </w:rPr>
        <w:t>,</w:t>
      </w:r>
      <w:r w:rsidRPr="009E7ADF">
        <w:rPr>
          <w:rFonts w:ascii="Arial" w:eastAsia="SimSun" w:hAnsi="Arial" w:cs="Arial"/>
        </w:rPr>
        <w:t xml:space="preserve"> and to describe </w:t>
      </w:r>
      <w:r w:rsidR="00DD0343">
        <w:rPr>
          <w:rFonts w:ascii="Arial" w:eastAsia="SimSun" w:hAnsi="Arial" w:cs="Arial"/>
        </w:rPr>
        <w:t xml:space="preserve">their </w:t>
      </w:r>
      <w:r w:rsidRPr="009E7ADF">
        <w:rPr>
          <w:rFonts w:ascii="Arial" w:eastAsia="SimSun" w:hAnsi="Arial" w:cs="Arial"/>
        </w:rPr>
        <w:t>prevalence and severity stratified by age and sex.</w:t>
      </w:r>
    </w:p>
    <w:p w14:paraId="70AAC08A" w14:textId="77777777" w:rsidR="009E7ADF" w:rsidRPr="009E7ADF" w:rsidRDefault="009E7ADF" w:rsidP="009E7ADF">
      <w:pPr>
        <w:spacing w:after="0"/>
        <w:rPr>
          <w:rFonts w:ascii="Arial" w:eastAsia="SimSun" w:hAnsi="Arial" w:cs="Arial"/>
        </w:rPr>
      </w:pPr>
      <w:r w:rsidRPr="009E7ADF">
        <w:rPr>
          <w:rFonts w:ascii="Arial" w:eastAsia="SimSun" w:hAnsi="Arial" w:cs="Arial"/>
          <w:b/>
        </w:rPr>
        <w:t>Methods</w:t>
      </w:r>
      <w:r w:rsidRPr="009E7ADF">
        <w:rPr>
          <w:rFonts w:ascii="Arial" w:eastAsia="SimSun" w:hAnsi="Arial" w:cs="Arial"/>
        </w:rPr>
        <w:t xml:space="preserve"> </w:t>
      </w:r>
    </w:p>
    <w:p w14:paraId="61A96E55" w14:textId="77777777" w:rsidR="009E7ADF" w:rsidRPr="009E7ADF" w:rsidRDefault="009E7ADF" w:rsidP="009E7ADF">
      <w:pPr>
        <w:rPr>
          <w:rFonts w:ascii="Arial" w:eastAsia="SimSun" w:hAnsi="Arial" w:cs="Arial"/>
        </w:rPr>
      </w:pPr>
      <w:r w:rsidRPr="009E7ADF">
        <w:rPr>
          <w:rFonts w:ascii="Arial" w:eastAsia="SimSun" w:hAnsi="Arial" w:cs="Arial"/>
        </w:rPr>
        <w:t>We searched PubMed, Embase and Scopus for studies describing clinical symptoms of ≥10 patients with PCD. We</w:t>
      </w:r>
      <w:r w:rsidRPr="009E7ADF">
        <w:rPr>
          <w:rFonts w:ascii="Calibri" w:eastAsia="SimSun" w:hAnsi="Calibri" w:cs="Times New Roman"/>
        </w:rPr>
        <w:t xml:space="preserve"> </w:t>
      </w:r>
      <w:r w:rsidRPr="009E7ADF">
        <w:rPr>
          <w:rFonts w:ascii="Arial" w:eastAsia="SimSun" w:hAnsi="Arial" w:cs="Arial"/>
        </w:rPr>
        <w:t>performed meta-analys</w:t>
      </w:r>
      <w:r w:rsidR="004E0F3E">
        <w:rPr>
          <w:rFonts w:ascii="Arial" w:eastAsia="SimSun" w:hAnsi="Arial" w:cs="Arial"/>
        </w:rPr>
        <w:t>e</w:t>
      </w:r>
      <w:r w:rsidRPr="009E7ADF">
        <w:rPr>
          <w:rFonts w:ascii="Arial" w:eastAsia="SimSun" w:hAnsi="Arial" w:cs="Arial"/>
        </w:rPr>
        <w:t>s and meta-regression to explain heterogeneity.</w:t>
      </w:r>
    </w:p>
    <w:p w14:paraId="3BFAAAFD" w14:textId="77777777" w:rsidR="009E7ADF" w:rsidRPr="009E7ADF" w:rsidRDefault="009E7ADF" w:rsidP="009E7ADF">
      <w:pPr>
        <w:spacing w:after="0"/>
        <w:rPr>
          <w:rFonts w:ascii="Arial" w:eastAsia="SimSun" w:hAnsi="Arial" w:cs="Arial"/>
        </w:rPr>
      </w:pPr>
      <w:r w:rsidRPr="009E7ADF">
        <w:rPr>
          <w:rFonts w:ascii="Arial" w:eastAsia="SimSun" w:hAnsi="Arial" w:cs="Arial"/>
          <w:b/>
        </w:rPr>
        <w:t>Results</w:t>
      </w:r>
      <w:r w:rsidRPr="009E7ADF">
        <w:rPr>
          <w:rFonts w:ascii="Arial" w:eastAsia="SimSun" w:hAnsi="Arial" w:cs="Arial"/>
        </w:rPr>
        <w:t xml:space="preserve"> </w:t>
      </w:r>
    </w:p>
    <w:p w14:paraId="1A7E8C45" w14:textId="77777777" w:rsidR="009E7ADF" w:rsidRPr="00DD0343" w:rsidRDefault="009E7ADF" w:rsidP="009E7ADF">
      <w:pPr>
        <w:rPr>
          <w:rFonts w:ascii="Arial" w:eastAsia="SimSun" w:hAnsi="Arial" w:cs="Arial"/>
        </w:rPr>
      </w:pPr>
      <w:r w:rsidRPr="009E7ADF">
        <w:rPr>
          <w:rFonts w:ascii="Arial" w:eastAsia="SimSun" w:hAnsi="Arial" w:cs="Arial"/>
        </w:rPr>
        <w:t xml:space="preserve">We included 52 studies describing a total of 1970 patients (range 10-168 per study). </w:t>
      </w:r>
      <w:r w:rsidR="004E0F3E">
        <w:rPr>
          <w:rFonts w:ascii="Arial" w:eastAsia="SimSun" w:hAnsi="Arial" w:cs="Arial"/>
        </w:rPr>
        <w:t xml:space="preserve"> We found a prevalence of 5% for congenital heart disease. </w:t>
      </w:r>
      <w:r w:rsidRPr="009E7ADF">
        <w:rPr>
          <w:rFonts w:ascii="Arial" w:eastAsia="SimSun" w:hAnsi="Arial" w:cs="Arial"/>
        </w:rPr>
        <w:t>For the</w:t>
      </w:r>
      <w:r w:rsidR="004E0F3E">
        <w:rPr>
          <w:rFonts w:ascii="Arial" w:eastAsia="SimSun" w:hAnsi="Arial" w:cs="Arial"/>
        </w:rPr>
        <w:t xml:space="preserve"> rest of</w:t>
      </w:r>
      <w:r w:rsidRPr="009E7ADF">
        <w:rPr>
          <w:rFonts w:ascii="Arial" w:eastAsia="SimSun" w:hAnsi="Arial" w:cs="Arial"/>
        </w:rPr>
        <w:t xml:space="preserve"> reported characteristics we found considerable heterogeneity (I</w:t>
      </w:r>
      <w:r w:rsidRPr="009E7ADF">
        <w:rPr>
          <w:rFonts w:ascii="Arial" w:eastAsia="SimSun" w:hAnsi="Arial" w:cs="Arial"/>
          <w:vertAlign w:val="superscript"/>
        </w:rPr>
        <w:t>2</w:t>
      </w:r>
      <w:r w:rsidRPr="009E7ADF">
        <w:rPr>
          <w:rFonts w:ascii="Arial" w:eastAsia="SimSun" w:hAnsi="Arial" w:cs="Arial"/>
        </w:rPr>
        <w:t xml:space="preserve"> range: 68-93.8%) when calculating the weighted mean prevalence. Even after taking into account the explanatory factors, the largest part of the </w:t>
      </w:r>
      <w:r w:rsidRPr="00DD0343">
        <w:rPr>
          <w:rFonts w:ascii="Arial" w:eastAsia="SimSun" w:hAnsi="Arial" w:cs="Arial"/>
        </w:rPr>
        <w:t xml:space="preserve">between-studies variance </w:t>
      </w:r>
      <w:r w:rsidR="00DD0343" w:rsidRPr="00DD0343">
        <w:rPr>
          <w:rFonts w:ascii="Arial" w:eastAsia="SimSun" w:hAnsi="Arial" w:cs="Arial"/>
        </w:rPr>
        <w:t xml:space="preserve">in symptom prevalence </w:t>
      </w:r>
      <w:r w:rsidRPr="00DD0343">
        <w:rPr>
          <w:rFonts w:ascii="Arial" w:eastAsia="SimSun" w:hAnsi="Arial" w:cs="Arial"/>
        </w:rPr>
        <w:t>remained unexplained for all symptoms.</w:t>
      </w:r>
      <w:r w:rsidR="004E0F3E">
        <w:rPr>
          <w:rFonts w:ascii="Arial" w:eastAsia="SimSun" w:hAnsi="Arial" w:cs="Arial"/>
        </w:rPr>
        <w:t xml:space="preserve"> Sensitivity analysis including only studies with test</w:t>
      </w:r>
      <w:r w:rsidR="00D3378C">
        <w:rPr>
          <w:rFonts w:ascii="Arial" w:eastAsia="SimSun" w:hAnsi="Arial" w:cs="Arial"/>
        </w:rPr>
        <w:t>-</w:t>
      </w:r>
      <w:r w:rsidR="004E0F3E">
        <w:rPr>
          <w:rFonts w:ascii="Arial" w:eastAsia="SimSun" w:hAnsi="Arial" w:cs="Arial"/>
        </w:rPr>
        <w:t>proven diagnosis showed similar results in prevalence and heterogeneity.</w:t>
      </w:r>
    </w:p>
    <w:p w14:paraId="03D7FD2D" w14:textId="77777777" w:rsidR="009E7ADF" w:rsidRPr="006A71E5" w:rsidRDefault="009E7ADF" w:rsidP="009E7ADF">
      <w:pPr>
        <w:spacing w:after="0"/>
        <w:rPr>
          <w:rFonts w:ascii="Arial" w:eastAsia="SimSun" w:hAnsi="Arial" w:cs="Arial"/>
        </w:rPr>
      </w:pPr>
      <w:r w:rsidRPr="006A71E5">
        <w:rPr>
          <w:rFonts w:ascii="Arial" w:eastAsia="SimSun" w:hAnsi="Arial" w:cs="Arial"/>
          <w:b/>
        </w:rPr>
        <w:t>Conclusion</w:t>
      </w:r>
      <w:r w:rsidRPr="006A71E5">
        <w:rPr>
          <w:rFonts w:ascii="Arial" w:eastAsia="SimSun" w:hAnsi="Arial" w:cs="Arial"/>
        </w:rPr>
        <w:t xml:space="preserve"> </w:t>
      </w:r>
    </w:p>
    <w:p w14:paraId="10184D1D" w14:textId="77777777" w:rsidR="00CF5D16" w:rsidRPr="006A71E5" w:rsidRDefault="00CF5D16" w:rsidP="009E7ADF">
      <w:pPr>
        <w:spacing w:after="0"/>
        <w:rPr>
          <w:rFonts w:ascii="Arial" w:eastAsia="SimSun" w:hAnsi="Arial" w:cs="Arial"/>
        </w:rPr>
      </w:pPr>
      <w:r w:rsidRPr="006A71E5">
        <w:rPr>
          <w:rFonts w:ascii="Arial" w:eastAsia="SimSun" w:hAnsi="Arial" w:cs="Arial"/>
        </w:rPr>
        <w:t xml:space="preserve">Large differences in study design, selection of study populations and definition of symptoms could explain the heterogeneity </w:t>
      </w:r>
      <w:r w:rsidR="00DD0343" w:rsidRPr="006A71E5">
        <w:rPr>
          <w:rFonts w:ascii="Arial" w:eastAsia="SimSun" w:hAnsi="Arial" w:cs="Arial"/>
        </w:rPr>
        <w:t>in symptom prevalence</w:t>
      </w:r>
      <w:r w:rsidRPr="006A71E5">
        <w:rPr>
          <w:rFonts w:ascii="Arial" w:eastAsia="SimSun" w:hAnsi="Arial" w:cs="Arial"/>
        </w:rPr>
        <w:t xml:space="preserve">. To better </w:t>
      </w:r>
      <w:r w:rsidR="003875C8" w:rsidRPr="006A71E5">
        <w:rPr>
          <w:rFonts w:ascii="Arial" w:eastAsia="SimSun" w:hAnsi="Arial" w:cs="Arial"/>
        </w:rPr>
        <w:t xml:space="preserve">characterise </w:t>
      </w:r>
      <w:r w:rsidR="00DD0343" w:rsidRPr="006A71E5">
        <w:rPr>
          <w:rFonts w:ascii="Arial" w:eastAsia="SimSun" w:hAnsi="Arial" w:cs="Arial"/>
        </w:rPr>
        <w:t>the disease</w:t>
      </w:r>
      <w:r w:rsidRPr="006A71E5">
        <w:rPr>
          <w:rFonts w:ascii="Arial" w:eastAsia="SimSun" w:hAnsi="Arial" w:cs="Arial"/>
        </w:rPr>
        <w:t>, we need larger</w:t>
      </w:r>
      <w:r w:rsidR="00DD0343" w:rsidRPr="006A71E5">
        <w:rPr>
          <w:rFonts w:ascii="Arial" w:eastAsia="SimSun" w:hAnsi="Arial" w:cs="Arial"/>
        </w:rPr>
        <w:t>,</w:t>
      </w:r>
      <w:r w:rsidRPr="006A71E5">
        <w:rPr>
          <w:rFonts w:ascii="Arial" w:eastAsia="SimSun" w:hAnsi="Arial" w:cs="Arial"/>
        </w:rPr>
        <w:t xml:space="preserve"> multicenter</w:t>
      </w:r>
      <w:r w:rsidR="00DD0343" w:rsidRPr="006A71E5">
        <w:rPr>
          <w:rFonts w:ascii="Arial" w:eastAsia="SimSun" w:hAnsi="Arial" w:cs="Arial"/>
        </w:rPr>
        <w:t>,</w:t>
      </w:r>
      <w:r w:rsidRPr="006A71E5">
        <w:rPr>
          <w:rFonts w:ascii="Arial" w:eastAsia="SimSun" w:hAnsi="Arial" w:cs="Arial"/>
        </w:rPr>
        <w:t xml:space="preserve"> multidisciplinary</w:t>
      </w:r>
      <w:r w:rsidR="00DD0343" w:rsidRPr="006A71E5">
        <w:rPr>
          <w:rFonts w:ascii="Arial" w:eastAsia="SimSun" w:hAnsi="Arial" w:cs="Arial"/>
        </w:rPr>
        <w:t>,</w:t>
      </w:r>
      <w:r w:rsidRPr="006A71E5">
        <w:rPr>
          <w:rFonts w:ascii="Arial" w:eastAsia="SimSun" w:hAnsi="Arial" w:cs="Arial"/>
        </w:rPr>
        <w:t xml:space="preserve"> prospective studies that include all age groups, use uniform diagnostics and report on all symptoms.</w:t>
      </w:r>
    </w:p>
    <w:p w14:paraId="0F5319FE" w14:textId="77777777" w:rsidR="009E7ADF" w:rsidRPr="006A71E5" w:rsidRDefault="009E7ADF" w:rsidP="009E7ADF">
      <w:pPr>
        <w:rPr>
          <w:rFonts w:ascii="Arial" w:eastAsia="SimSun" w:hAnsi="Arial" w:cs="Arial"/>
          <w:strike/>
        </w:rPr>
      </w:pPr>
    </w:p>
    <w:p w14:paraId="0218F18E" w14:textId="77777777" w:rsidR="009E7ADF" w:rsidRPr="006A71E5" w:rsidRDefault="009E7ADF" w:rsidP="009E7ADF">
      <w:pPr>
        <w:rPr>
          <w:rFonts w:ascii="Arial" w:eastAsia="SimSun" w:hAnsi="Arial" w:cs="Arial"/>
          <w:strike/>
        </w:rPr>
      </w:pPr>
    </w:p>
    <w:p w14:paraId="11F7849E" w14:textId="77777777" w:rsidR="009E7ADF" w:rsidRPr="006A71E5" w:rsidRDefault="001D5743" w:rsidP="009E7ADF">
      <w:pPr>
        <w:rPr>
          <w:rFonts w:ascii="Arial" w:eastAsia="SimSun" w:hAnsi="Arial" w:cs="Arial"/>
        </w:rPr>
      </w:pPr>
      <w:r>
        <w:rPr>
          <w:rFonts w:ascii="Arial" w:eastAsia="SimSun" w:hAnsi="Arial" w:cs="Arial"/>
        </w:rPr>
        <w:t>199</w:t>
      </w:r>
      <w:r w:rsidR="009E7ADF" w:rsidRPr="006A71E5">
        <w:rPr>
          <w:rFonts w:ascii="Arial" w:eastAsia="SimSun" w:hAnsi="Arial" w:cs="Arial"/>
        </w:rPr>
        <w:t>/200 Words</w:t>
      </w:r>
    </w:p>
    <w:p w14:paraId="5FA7656F" w14:textId="77777777" w:rsidR="009E7ADF" w:rsidRPr="006A71E5" w:rsidRDefault="009E7ADF" w:rsidP="009E7ADF">
      <w:pPr>
        <w:spacing w:line="240" w:lineRule="auto"/>
        <w:rPr>
          <w:rFonts w:ascii="Arial" w:eastAsia="SimSun" w:hAnsi="Arial" w:cs="Arial"/>
          <w:lang w:val="en-GB"/>
        </w:rPr>
      </w:pPr>
    </w:p>
    <w:p w14:paraId="33EB4178" w14:textId="01DB2783" w:rsidR="009E7ADF" w:rsidRPr="006A71E5" w:rsidRDefault="0005377B" w:rsidP="009E7ADF">
      <w:pPr>
        <w:spacing w:line="240" w:lineRule="auto"/>
        <w:rPr>
          <w:rFonts w:ascii="Arial" w:eastAsia="SimSun" w:hAnsi="Arial" w:cs="Arial"/>
          <w:lang w:val="en-GB"/>
        </w:rPr>
      </w:pPr>
      <w:r w:rsidRPr="0005377B">
        <w:rPr>
          <w:rFonts w:ascii="Arial" w:eastAsia="SimSun" w:hAnsi="Arial" w:cs="Arial"/>
          <w:lang w:val="en-GB"/>
        </w:rPr>
        <w:t xml:space="preserve">Keywords: systematic review, meta-analysis, </w:t>
      </w:r>
      <w:r w:rsidR="0057070A">
        <w:rPr>
          <w:rFonts w:ascii="Arial" w:eastAsia="SimSun" w:hAnsi="Arial" w:cs="Arial"/>
          <w:lang w:val="en-GB"/>
        </w:rPr>
        <w:t>p</w:t>
      </w:r>
      <w:r w:rsidRPr="0005377B">
        <w:rPr>
          <w:rFonts w:ascii="Arial" w:eastAsia="SimSun" w:hAnsi="Arial" w:cs="Arial"/>
          <w:lang w:val="en-GB"/>
        </w:rPr>
        <w:t xml:space="preserve">rimary </w:t>
      </w:r>
      <w:r w:rsidR="0057070A">
        <w:rPr>
          <w:rFonts w:ascii="Arial" w:eastAsia="SimSun" w:hAnsi="Arial" w:cs="Arial"/>
          <w:lang w:val="en-GB"/>
        </w:rPr>
        <w:t>c</w:t>
      </w:r>
      <w:r w:rsidRPr="0005377B">
        <w:rPr>
          <w:rFonts w:ascii="Arial" w:eastAsia="SimSun" w:hAnsi="Arial" w:cs="Arial"/>
          <w:lang w:val="en-GB"/>
        </w:rPr>
        <w:t xml:space="preserve">iliary </w:t>
      </w:r>
      <w:r w:rsidR="0057070A">
        <w:rPr>
          <w:rFonts w:ascii="Arial" w:eastAsia="SimSun" w:hAnsi="Arial" w:cs="Arial"/>
          <w:lang w:val="en-GB"/>
        </w:rPr>
        <w:t>d</w:t>
      </w:r>
      <w:r w:rsidRPr="0005377B">
        <w:rPr>
          <w:rFonts w:ascii="Arial" w:eastAsia="SimSun" w:hAnsi="Arial" w:cs="Arial"/>
          <w:lang w:val="en-GB"/>
        </w:rPr>
        <w:t>yskinesia, clinical manifestations, rare diseases, epidemiology</w:t>
      </w:r>
    </w:p>
    <w:p w14:paraId="633B72E1" w14:textId="77777777" w:rsidR="009E7ADF" w:rsidRPr="009E7ADF" w:rsidRDefault="009E7ADF" w:rsidP="009E7ADF">
      <w:pPr>
        <w:spacing w:line="240" w:lineRule="auto"/>
        <w:rPr>
          <w:rFonts w:ascii="Arial" w:eastAsia="SimSun" w:hAnsi="Arial" w:cs="Arial"/>
          <w:lang w:val="en-GB"/>
        </w:rPr>
      </w:pPr>
    </w:p>
    <w:p w14:paraId="7AB31D38" w14:textId="77777777" w:rsidR="009E7ADF" w:rsidRPr="009E7ADF" w:rsidRDefault="009E7ADF" w:rsidP="009E7ADF">
      <w:pPr>
        <w:spacing w:line="240" w:lineRule="auto"/>
        <w:rPr>
          <w:rFonts w:ascii="Arial" w:eastAsia="SimSun" w:hAnsi="Arial" w:cs="Arial"/>
          <w:lang w:val="en-GB"/>
        </w:rPr>
      </w:pPr>
    </w:p>
    <w:p w14:paraId="4474D45F" w14:textId="77777777" w:rsidR="009E7ADF" w:rsidRPr="009E7ADF" w:rsidRDefault="009E7ADF" w:rsidP="009E7ADF">
      <w:pPr>
        <w:spacing w:line="240" w:lineRule="auto"/>
        <w:rPr>
          <w:rFonts w:ascii="Arial" w:eastAsia="SimSun" w:hAnsi="Arial" w:cs="Arial"/>
          <w:lang w:val="en-GB"/>
        </w:rPr>
      </w:pPr>
    </w:p>
    <w:p w14:paraId="5104110F" w14:textId="77777777" w:rsidR="009E7ADF" w:rsidRPr="009E7ADF" w:rsidRDefault="009E7ADF" w:rsidP="009E7ADF">
      <w:pPr>
        <w:spacing w:line="240" w:lineRule="auto"/>
        <w:rPr>
          <w:rFonts w:ascii="Arial" w:eastAsia="SimSun" w:hAnsi="Arial" w:cs="Arial"/>
          <w:lang w:val="en-GB"/>
        </w:rPr>
      </w:pPr>
    </w:p>
    <w:p w14:paraId="240F5068" w14:textId="77777777" w:rsidR="009E7ADF" w:rsidRPr="009E7ADF" w:rsidRDefault="009E7ADF" w:rsidP="009E7ADF">
      <w:pPr>
        <w:spacing w:line="240" w:lineRule="auto"/>
        <w:rPr>
          <w:rFonts w:ascii="Arial" w:eastAsia="SimSun" w:hAnsi="Arial" w:cs="Arial"/>
          <w:lang w:val="en-GB"/>
        </w:rPr>
      </w:pPr>
    </w:p>
    <w:p w14:paraId="7A8C6518" w14:textId="77777777" w:rsidR="009E7ADF" w:rsidRDefault="009E7ADF" w:rsidP="009E7ADF">
      <w:pPr>
        <w:spacing w:line="240" w:lineRule="auto"/>
        <w:rPr>
          <w:rFonts w:ascii="Arial" w:eastAsia="SimSun" w:hAnsi="Arial" w:cs="Arial"/>
          <w:lang w:val="en-GB"/>
        </w:rPr>
      </w:pPr>
    </w:p>
    <w:p w14:paraId="770F3636" w14:textId="77777777" w:rsidR="006965D5" w:rsidRDefault="006965D5" w:rsidP="009E7ADF">
      <w:pPr>
        <w:spacing w:line="240" w:lineRule="auto"/>
        <w:rPr>
          <w:rFonts w:ascii="Arial" w:eastAsia="SimSun" w:hAnsi="Arial" w:cs="Arial"/>
          <w:lang w:val="en-GB"/>
        </w:rPr>
      </w:pPr>
    </w:p>
    <w:p w14:paraId="1D9FB66C" w14:textId="77777777" w:rsidR="00765DEB" w:rsidRPr="009E7ADF" w:rsidRDefault="00765DEB" w:rsidP="009E7ADF">
      <w:pPr>
        <w:spacing w:line="240" w:lineRule="auto"/>
        <w:rPr>
          <w:rFonts w:ascii="Arial" w:eastAsia="SimSun" w:hAnsi="Arial" w:cs="Arial"/>
          <w:lang w:val="en-GB"/>
        </w:rPr>
      </w:pPr>
    </w:p>
    <w:p w14:paraId="13260A01" w14:textId="77777777" w:rsidR="009E7ADF" w:rsidRDefault="009E7ADF" w:rsidP="009E7ADF">
      <w:pPr>
        <w:spacing w:line="240" w:lineRule="auto"/>
        <w:rPr>
          <w:rFonts w:ascii="Arial" w:eastAsia="SimSun" w:hAnsi="Arial" w:cs="Arial"/>
          <w:lang w:val="en-GB"/>
        </w:rPr>
      </w:pPr>
    </w:p>
    <w:p w14:paraId="355A87C1" w14:textId="77777777" w:rsidR="006F2D81" w:rsidRDefault="006F2D81" w:rsidP="009E7ADF">
      <w:pPr>
        <w:spacing w:line="240" w:lineRule="auto"/>
        <w:rPr>
          <w:rFonts w:ascii="Arial" w:eastAsia="SimSun" w:hAnsi="Arial" w:cs="Arial"/>
          <w:lang w:val="en-GB"/>
        </w:rPr>
      </w:pPr>
    </w:p>
    <w:p w14:paraId="6D16C436" w14:textId="77777777" w:rsidR="009E7ADF" w:rsidRPr="009E7ADF" w:rsidRDefault="009E7ADF" w:rsidP="009E7ADF">
      <w:pPr>
        <w:rPr>
          <w:rFonts w:ascii="Arial" w:eastAsia="SimSun" w:hAnsi="Arial" w:cs="Arial"/>
          <w:u w:val="single"/>
        </w:rPr>
      </w:pPr>
      <w:r w:rsidRPr="00A50347">
        <w:rPr>
          <w:rFonts w:ascii="Arial" w:eastAsia="SimSun" w:hAnsi="Arial" w:cs="Arial"/>
          <w:u w:val="single"/>
        </w:rPr>
        <w:t>Introduction</w:t>
      </w:r>
    </w:p>
    <w:p w14:paraId="1D72484D" w14:textId="19468083" w:rsidR="009E7ADF" w:rsidRPr="009E7ADF" w:rsidRDefault="009E7ADF" w:rsidP="009E7ADF">
      <w:pPr>
        <w:spacing w:line="360" w:lineRule="auto"/>
        <w:rPr>
          <w:rFonts w:ascii="Arial" w:eastAsia="SimSun" w:hAnsi="Arial" w:cs="Arial"/>
        </w:rPr>
      </w:pPr>
      <w:r w:rsidRPr="009E7ADF">
        <w:rPr>
          <w:rFonts w:ascii="Arial" w:eastAsia="SimSun" w:hAnsi="Arial" w:cs="Arial"/>
        </w:rPr>
        <w:t xml:space="preserve">Primary ciliary dyskinesia (PCD) is a rare inherited disease which affects ciliary structure and function. As with most orphan diseases, PCD research </w:t>
      </w:r>
      <w:r w:rsidR="006965D5">
        <w:rPr>
          <w:rFonts w:ascii="Arial" w:eastAsia="SimSun" w:hAnsi="Arial" w:cs="Arial"/>
        </w:rPr>
        <w:t xml:space="preserve">has </w:t>
      </w:r>
      <w:r w:rsidRPr="009E7ADF">
        <w:rPr>
          <w:rFonts w:ascii="Arial" w:eastAsia="SimSun" w:hAnsi="Arial" w:cs="Arial"/>
        </w:rPr>
        <w:t>focuse</w:t>
      </w:r>
      <w:r w:rsidR="006965D5">
        <w:rPr>
          <w:rFonts w:ascii="Arial" w:eastAsia="SimSun" w:hAnsi="Arial" w:cs="Arial"/>
        </w:rPr>
        <w:t>d</w:t>
      </w:r>
      <w:r w:rsidRPr="009E7ADF">
        <w:rPr>
          <w:rFonts w:ascii="Arial" w:eastAsia="SimSun" w:hAnsi="Arial" w:cs="Arial"/>
        </w:rPr>
        <w:t xml:space="preserve"> on pathology and diagnostics. PCD leads to </w:t>
      </w:r>
      <w:r w:rsidR="0057070A">
        <w:rPr>
          <w:rFonts w:ascii="Arial" w:eastAsia="SimSun" w:hAnsi="Arial" w:cs="Arial"/>
        </w:rPr>
        <w:t xml:space="preserve">severely </w:t>
      </w:r>
      <w:r w:rsidRPr="009E7ADF">
        <w:rPr>
          <w:rFonts w:ascii="Arial" w:eastAsia="SimSun" w:hAnsi="Arial" w:cs="Arial"/>
        </w:rPr>
        <w:t xml:space="preserve">impaired mucociliary clearance and a wide variety of symptoms primarily </w:t>
      </w:r>
      <w:r w:rsidR="0057070A">
        <w:rPr>
          <w:rFonts w:ascii="Arial" w:eastAsia="SimSun" w:hAnsi="Arial" w:cs="Arial"/>
        </w:rPr>
        <w:t>affecting</w:t>
      </w:r>
      <w:r w:rsidRPr="009E7ADF">
        <w:rPr>
          <w:rFonts w:ascii="Arial" w:eastAsia="SimSun" w:hAnsi="Arial" w:cs="Arial"/>
        </w:rPr>
        <w:t xml:space="preserve"> the respiratory system</w:t>
      </w:r>
      <w:r w:rsidR="00743221">
        <w:rPr>
          <w:rFonts w:ascii="Arial" w:eastAsia="SimSun" w:hAnsi="Arial" w:cs="Arial"/>
        </w:rPr>
        <w:t>.</w:t>
      </w:r>
      <w:r w:rsidRPr="009E7ADF">
        <w:rPr>
          <w:rFonts w:ascii="Arial" w:eastAsia="SimSun" w:hAnsi="Arial" w:cs="Arial"/>
        </w:rPr>
        <w:fldChar w:fldCharType="begin">
          <w:fldData xml:space="preserve">PEVuZE5vdGU+PENpdGU+PEF1dGhvcj5CYXJiYXRvPC9BdXRob3I+PFllYXI+MjAwOTwvWWVhcj48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I2NC03NjwvcGFnZXM+PHZvbHVtZT4zNDwvdm9sdW1l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I2NC03NjwvcGFnZXM+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CYXJiYXRvPC9BdXRob3I+PFllYXI+MjAwOTwvWWVhcj48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I2NC03NjwvcGFnZXM+PHZvbHVtZT4zNDwvdm9sdW1l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I2NC03NjwvcGFnZXM+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9E7ADF">
        <w:rPr>
          <w:rFonts w:ascii="Arial" w:eastAsia="SimSun" w:hAnsi="Arial" w:cs="Arial"/>
        </w:rPr>
      </w:r>
      <w:r w:rsidRPr="009E7ADF">
        <w:rPr>
          <w:rFonts w:ascii="Arial" w:eastAsia="SimSun" w:hAnsi="Arial" w:cs="Arial"/>
        </w:rPr>
        <w:fldChar w:fldCharType="separate"/>
      </w:r>
      <w:r w:rsidR="001F0242">
        <w:rPr>
          <w:rFonts w:ascii="Arial" w:eastAsia="SimSun" w:hAnsi="Arial" w:cs="Arial"/>
          <w:noProof/>
        </w:rPr>
        <w:t>[1]</w:t>
      </w:r>
      <w:r w:rsidRPr="009E7ADF">
        <w:rPr>
          <w:rFonts w:ascii="Arial" w:eastAsia="SimSun" w:hAnsi="Arial" w:cs="Arial"/>
        </w:rPr>
        <w:fldChar w:fldCharType="end"/>
      </w:r>
      <w:r w:rsidRPr="009E7ADF">
        <w:rPr>
          <w:rFonts w:ascii="Arial" w:eastAsia="SimSun" w:hAnsi="Arial" w:cs="Arial"/>
        </w:rPr>
        <w:t xml:space="preserve"> Productive cough, rhinitis and recurrent infections of the upper and lower respiratory tract have been described as leading symptoms</w:t>
      </w:r>
      <w:r w:rsidR="00743221">
        <w:rPr>
          <w:rFonts w:ascii="Arial" w:eastAsia="SimSun" w:hAnsi="Arial" w:cs="Arial"/>
        </w:rPr>
        <w:t>.</w:t>
      </w:r>
      <w:r w:rsidRPr="009E7ADF">
        <w:rPr>
          <w:rFonts w:ascii="Arial" w:eastAsia="SimSun" w:hAnsi="Arial" w:cs="Arial"/>
        </w:rPr>
        <w:fldChar w:fldCharType="begin">
          <w:fldData xml:space="preserve">PEVuZE5vdGU+PENpdGU+PEF1dGhvcj5Ob29uZTwvQXV0aG9yPjxZZWFyPjIwMDQ8L1llYXI+PFJl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Ob29uZTwvQXV0aG9yPjxZZWFyPjIwMDQ8L1llYXI+PFJl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9E7ADF">
        <w:rPr>
          <w:rFonts w:ascii="Arial" w:eastAsia="SimSun" w:hAnsi="Arial" w:cs="Arial"/>
        </w:rPr>
      </w:r>
      <w:r w:rsidRPr="009E7ADF">
        <w:rPr>
          <w:rFonts w:ascii="Arial" w:eastAsia="SimSun" w:hAnsi="Arial" w:cs="Arial"/>
        </w:rPr>
        <w:fldChar w:fldCharType="separate"/>
      </w:r>
      <w:r w:rsidR="001F0242">
        <w:rPr>
          <w:rFonts w:ascii="Arial" w:eastAsia="SimSun" w:hAnsi="Arial" w:cs="Arial"/>
          <w:noProof/>
        </w:rPr>
        <w:t>[2,3]</w:t>
      </w:r>
      <w:r w:rsidRPr="009E7ADF">
        <w:rPr>
          <w:rFonts w:ascii="Arial" w:eastAsia="SimSun" w:hAnsi="Arial" w:cs="Arial"/>
        </w:rPr>
        <w:fldChar w:fldCharType="end"/>
      </w:r>
      <w:r w:rsidR="00743221">
        <w:rPr>
          <w:rFonts w:ascii="Arial" w:eastAsia="SimSun" w:hAnsi="Arial" w:cs="Arial"/>
        </w:rPr>
        <w:t xml:space="preserve"> </w:t>
      </w:r>
      <w:r w:rsidRPr="009E7ADF">
        <w:rPr>
          <w:rFonts w:ascii="Arial" w:eastAsia="SimSun" w:hAnsi="Arial" w:cs="Arial"/>
        </w:rPr>
        <w:t>Manifestations from other systems have also been reported and about half of the patients have been described to present with situs</w:t>
      </w:r>
      <w:r w:rsidRPr="009E7ADF">
        <w:rPr>
          <w:rFonts w:ascii="Arial" w:eastAsia="SimSun" w:hAnsi="Arial" w:cs="Arial"/>
          <w:color w:val="000000"/>
        </w:rPr>
        <w:t xml:space="preserve"> inversus</w:t>
      </w:r>
      <w:r w:rsidR="00743221">
        <w:rPr>
          <w:rFonts w:ascii="Arial" w:eastAsia="SimSun" w:hAnsi="Arial" w:cs="Arial"/>
          <w:color w:val="000000"/>
        </w:rPr>
        <w:t>.</w:t>
      </w:r>
      <w:r w:rsidRPr="009E7ADF">
        <w:rPr>
          <w:rFonts w:ascii="Arial" w:eastAsia="SimSun" w:hAnsi="Arial" w:cs="Arial"/>
        </w:rPr>
        <w:fldChar w:fldCharType="begin">
          <w:fldData xml:space="preserve">PEVuZE5vdGU+PENpdGU+PEF1dGhvcj5UdXJuZXI8L0F1dGhvcj48WWVhcj4xOTgxPC9ZZWFyPjxS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UdXJuZXI8L0F1dGhvcj48WWVhcj4xOTgxPC9ZZWFyPjxS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9E7ADF">
        <w:rPr>
          <w:rFonts w:ascii="Arial" w:eastAsia="SimSun" w:hAnsi="Arial" w:cs="Arial"/>
        </w:rPr>
      </w:r>
      <w:r w:rsidRPr="009E7ADF">
        <w:rPr>
          <w:rFonts w:ascii="Arial" w:eastAsia="SimSun" w:hAnsi="Arial" w:cs="Arial"/>
        </w:rPr>
        <w:fldChar w:fldCharType="separate"/>
      </w:r>
      <w:r w:rsidR="001F0242">
        <w:rPr>
          <w:rFonts w:ascii="Arial" w:eastAsia="SimSun" w:hAnsi="Arial" w:cs="Arial"/>
          <w:noProof/>
        </w:rPr>
        <w:t>[4]</w:t>
      </w:r>
      <w:r w:rsidRPr="009E7ADF">
        <w:rPr>
          <w:rFonts w:ascii="Arial" w:eastAsia="SimSun" w:hAnsi="Arial" w:cs="Arial"/>
        </w:rPr>
        <w:fldChar w:fldCharType="end"/>
      </w:r>
      <w:r w:rsidRPr="009E7ADF">
        <w:rPr>
          <w:rFonts w:ascii="Arial" w:eastAsia="SimSun" w:hAnsi="Arial" w:cs="Arial"/>
        </w:rPr>
        <w:t xml:space="preserve"> In addition, many men with PCD have immobile spermatozoa</w:t>
      </w:r>
      <w:r w:rsidR="007E4F5E">
        <w:rPr>
          <w:rFonts w:ascii="Arial" w:eastAsia="SimSun" w:hAnsi="Arial" w:cs="Arial"/>
        </w:rPr>
        <w:t xml:space="preserve"> or dysfunction of cilia in the epididymal duct</w:t>
      </w:r>
      <w:r w:rsidRPr="009E7ADF">
        <w:rPr>
          <w:rFonts w:ascii="Arial" w:eastAsia="SimSun" w:hAnsi="Arial" w:cs="Arial"/>
        </w:rPr>
        <w:t xml:space="preserve"> leading to infertility</w:t>
      </w:r>
      <w:r w:rsidR="00743221">
        <w:rPr>
          <w:rFonts w:ascii="Arial" w:eastAsia="SimSun" w:hAnsi="Arial" w:cs="Arial"/>
        </w:rPr>
        <w:t>.</w:t>
      </w:r>
      <w:r w:rsidRPr="009E7ADF">
        <w:rPr>
          <w:rFonts w:ascii="Arial" w:eastAsia="SimSun" w:hAnsi="Arial" w:cs="Arial"/>
        </w:rPr>
        <w:fldChar w:fldCharType="begin">
          <w:fldData xml:space="preserve">PEVuZE5vdGU+PENpdGU+PEF1dGhvcj5Cb29uPC9BdXRob3I+PFllYXI+MjAxMzwvWWVhcj48UmVj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Cb29uPC9BdXRob3I+PFllYXI+MjAxMzwvWWVhcj48UmVj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9E7ADF">
        <w:rPr>
          <w:rFonts w:ascii="Arial" w:eastAsia="SimSun" w:hAnsi="Arial" w:cs="Arial"/>
        </w:rPr>
      </w:r>
      <w:r w:rsidRPr="009E7ADF">
        <w:rPr>
          <w:rFonts w:ascii="Arial" w:eastAsia="SimSun" w:hAnsi="Arial" w:cs="Arial"/>
        </w:rPr>
        <w:fldChar w:fldCharType="separate"/>
      </w:r>
      <w:r w:rsidR="001F0242">
        <w:rPr>
          <w:rFonts w:ascii="Arial" w:eastAsia="SimSun" w:hAnsi="Arial" w:cs="Arial"/>
          <w:noProof/>
        </w:rPr>
        <w:t>[5]</w:t>
      </w:r>
      <w:r w:rsidRPr="009E7ADF">
        <w:rPr>
          <w:rFonts w:ascii="Arial" w:eastAsia="SimSun" w:hAnsi="Arial" w:cs="Arial"/>
        </w:rPr>
        <w:fldChar w:fldCharType="end"/>
      </w:r>
      <w:r w:rsidRPr="009E7ADF">
        <w:rPr>
          <w:rFonts w:ascii="Arial" w:eastAsia="SimSun" w:hAnsi="Arial" w:cs="Arial"/>
        </w:rPr>
        <w:t xml:space="preserve"> The prevalence of the disease is estimated between 1:2,000 and 1</w:t>
      </w:r>
      <w:r w:rsidRPr="009E7ADF">
        <w:rPr>
          <w:rFonts w:ascii="Arial" w:eastAsia="SimSun" w:hAnsi="Arial" w:cs="Arial"/>
          <w:color w:val="000000"/>
        </w:rPr>
        <w:t>:40,000</w:t>
      </w:r>
      <w:r w:rsidR="00B557DE">
        <w:rPr>
          <w:rFonts w:ascii="Arial" w:eastAsia="SimSun" w:hAnsi="Arial" w:cs="Arial"/>
          <w:color w:val="000000"/>
        </w:rPr>
        <w:t xml:space="preserve"> </w:t>
      </w:r>
      <w:r w:rsidRPr="009E7ADF">
        <w:rPr>
          <w:rFonts w:ascii="Arial" w:eastAsia="SimSun" w:hAnsi="Arial" w:cs="Arial"/>
        </w:rPr>
        <w:fldChar w:fldCharType="begin"/>
      </w:r>
      <w:r w:rsidR="001F0242">
        <w:rPr>
          <w:rFonts w:ascii="Arial" w:eastAsia="SimSun" w:hAnsi="Arial" w:cs="Arial"/>
        </w:rPr>
        <w:instrText xml:space="preserve"> ADDIN EN.CITE &lt;EndNote&gt;&lt;Cite&gt;&lt;Author&gt;Lucas&lt;/Author&gt;&lt;Year&gt;2011&lt;/Year&gt;&lt;RecNum&gt;21&lt;/RecNum&gt;&lt;DisplayText&gt;[3]&lt;/DisplayText&gt;&lt;record&gt;&lt;rec-number&gt;21&lt;/rec-number&gt;&lt;foreign-keys&gt;&lt;key app="EN" db-id="pd0zwvr9n00r5te9sscv9t5o20zw9fpweafz" timestamp="1443715434"&gt;21&lt;/key&gt;&lt;/foreign-keys&gt;&lt;ref-type name="Journal Article"&gt;17&lt;/ref-type&gt;&lt;contributors&gt;&lt;authors&gt;&lt;author&gt;Lucas, J.S.&lt;/author&gt;&lt;author&gt;Walker, W.T.&lt;/author&gt;&lt;author&gt;Kuehni, C.E. &lt;/author&gt;&lt;author&gt;et al.&lt;/author&gt;&lt;/authors&gt;&lt;/contributors&gt;&lt;titles&gt;&lt;title&gt;Primary Ciliary Dyskinesia&lt;/title&gt;&lt;secondary-title&gt;In: Courdier J-F, editor. Orphan Lung diseases. European Respiratory Monograph&lt;/secondary-title&gt;&lt;/titles&gt;&lt;periodical&gt;&lt;full-title&gt;In: Courdier J-F, editor. Orphan Lung diseases. European Respiratory Monograph&lt;/full-title&gt;&lt;/periodical&gt;&lt;pages&gt;201-217&lt;/pages&gt;&lt;dates&gt;&lt;year&gt;2011&lt;/year&gt;&lt;/dates&gt;&lt;urls&gt;&lt;/urls&gt;&lt;/record&gt;&lt;/Cite&gt;&lt;Cite&gt;&lt;Author&gt;Lucas&lt;/Author&gt;&lt;Year&gt;2011&lt;/Year&gt;&lt;RecNum&gt;21&lt;/RecNum&gt;&lt;record&gt;&lt;rec-number&gt;21&lt;/rec-number&gt;&lt;foreign-keys&gt;&lt;key app="EN" db-id="pd0zwvr9n00r5te9sscv9t5o20zw9fpweafz" timestamp="1443715434"&gt;21&lt;/key&gt;&lt;/foreign-keys&gt;&lt;ref-type name="Journal Article"&gt;17&lt;/ref-type&gt;&lt;contributors&gt;&lt;authors&gt;&lt;author&gt;Lucas, J.S.&lt;/author&gt;&lt;author&gt;Walker, W.T.&lt;/author&gt;&lt;author&gt;Kuehni, C.E. &lt;/author&gt;&lt;author&gt;et al.&lt;/author&gt;&lt;/authors&gt;&lt;/contributors&gt;&lt;titles&gt;&lt;title&gt;Primary Ciliary Dyskinesia&lt;/title&gt;&lt;secondary-title&gt;In: Courdier J-F, editor. Orphan Lung diseases. European Respiratory Monograph&lt;/secondary-title&gt;&lt;/titles&gt;&lt;periodical&gt;&lt;full-title&gt;In: Courdier J-F, editor. Orphan Lung diseases. European Respiratory Monograph&lt;/full-title&gt;&lt;/periodical&gt;&lt;pages&gt;201-217&lt;/pages&gt;&lt;dates&gt;&lt;year&gt;2011&lt;/year&gt;&lt;/dates&gt;&lt;urls&gt;&lt;/urls&gt;&lt;/record&gt;&lt;/Cite&gt;&lt;/EndNote&gt;</w:instrText>
      </w:r>
      <w:r w:rsidRPr="009E7ADF">
        <w:rPr>
          <w:rFonts w:ascii="Arial" w:eastAsia="SimSun" w:hAnsi="Arial" w:cs="Arial"/>
        </w:rPr>
        <w:fldChar w:fldCharType="separate"/>
      </w:r>
      <w:r w:rsidR="001F0242">
        <w:rPr>
          <w:rFonts w:ascii="Arial" w:eastAsia="SimSun" w:hAnsi="Arial" w:cs="Arial"/>
          <w:noProof/>
        </w:rPr>
        <w:t>[3]</w:t>
      </w:r>
      <w:r w:rsidRPr="009E7ADF">
        <w:rPr>
          <w:rFonts w:ascii="Arial" w:eastAsia="SimSun" w:hAnsi="Arial" w:cs="Arial"/>
        </w:rPr>
        <w:fldChar w:fldCharType="end"/>
      </w:r>
      <w:r w:rsidRPr="009E7ADF">
        <w:rPr>
          <w:rFonts w:ascii="Arial" w:eastAsia="SimSun" w:hAnsi="Arial" w:cs="Arial"/>
        </w:rPr>
        <w:t xml:space="preserve"> but the disease is underdiagnosed</w:t>
      </w:r>
      <w:r w:rsidR="00743221">
        <w:rPr>
          <w:rFonts w:ascii="Arial" w:eastAsia="SimSun" w:hAnsi="Arial" w:cs="Arial"/>
        </w:rPr>
        <w:t>.</w:t>
      </w:r>
      <w:r w:rsidRPr="009E7ADF">
        <w:rPr>
          <w:rFonts w:ascii="Arial" w:eastAsia="SimSun" w:hAnsi="Arial" w:cs="Arial"/>
        </w:rPr>
        <w:fldChar w:fldCharType="begin">
          <w:fldData xml:space="preserve">PEVuZE5vdGU+PENpdGU+PEF1dGhvcj5LdWVobmk8L0F1dGhvcj48WWVhcj4yMDEwPC9ZZWFyPjxS
ZWNOdW0+MjA8L1JlY051bT48RGlzcGxheVRleHQ+WzZdPC9EaXNwbGF5VGV4dD48cmVjb3JkPjxy
ZWMtbnVtYmVyPjIwPC9yZWMtbnVtYmVyPjxmb3JlaWduLWtleXM+PGtleSBhcHA9IkVOIiBkYi1p
ZD0icGQwend2cjluMDByNXRlOXNzY3Y5dDVvMjB6dzlmcHdlYWZ6IiB0aW1lc3RhbXA9IjE0NDM3
MTU0MzQiPjIw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dXJsPmh0
dHA6Ly9lcmouZXJzam91cm5hbHMuY29tL2NvbnRlbnQvMzYvNi8xMjQ4LmZ1bGwucGRmPC91cmw+
PHVybD5odHRwOi8vZXJqLmVyc2pvdXJuYWxzLmNvbS9jb250ZW50L2Vyai8zNi82LzEyNDguZnVs
bC5wZGY8L3VybD48L3JlbGF0ZWQtdXJscz48L3VybHM+PGVsZWN0cm9uaWMtcmVzb3VyY2UtbnVt
PjEwLjExODMvMDkwMzE5MzYuMDAwMDEwMTA8L2VsZWN0cm9uaWMtcmVzb3VyY2UtbnVtPjwvcmVj
b3JkPjwvQ2l0ZT48L0VuZE5vdGU+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LdWVobmk8L0F1dGhvcj48WWVhcj4yMDEwPC9ZZWFyPjxS
ZWNOdW0+MjA8L1JlY051bT48RGlzcGxheVRleHQ+WzZdPC9EaXNwbGF5VGV4dD48cmVjb3JkPjxy
ZWMtbnVtYmVyPjIwPC9yZWMtbnVtYmVyPjxmb3JlaWduLWtleXM+PGtleSBhcHA9IkVOIiBkYi1p
ZD0icGQwend2cjluMDByNXRlOXNzY3Y5dDVvMjB6dzlmcHdlYWZ6IiB0aW1lc3RhbXA9IjE0NDM3
MTU0MzQiPjIw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dXJsPmh0
dHA6Ly9lcmouZXJzam91cm5hbHMuY29tL2NvbnRlbnQvMzYvNi8xMjQ4LmZ1bGwucGRmPC91cmw+
PHVybD5odHRwOi8vZXJqLmVyc2pvdXJuYWxzLmNvbS9jb250ZW50L2Vyai8zNi82LzEyNDguZnVs
bC5wZGY8L3VybD48L3JlbGF0ZWQtdXJscz48L3VybHM+PGVsZWN0cm9uaWMtcmVzb3VyY2UtbnVt
PjEwLjExODMvMDkwMzE5MzYuMDAwMDEwMTA8L2VsZWN0cm9uaWMtcmVzb3VyY2UtbnVtPjwvcmVj
b3JkPjwvQ2l0ZT48L0VuZE5vdGU+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9E7ADF">
        <w:rPr>
          <w:rFonts w:ascii="Arial" w:eastAsia="SimSun" w:hAnsi="Arial" w:cs="Arial"/>
        </w:rPr>
      </w:r>
      <w:r w:rsidRPr="009E7ADF">
        <w:rPr>
          <w:rFonts w:ascii="Arial" w:eastAsia="SimSun" w:hAnsi="Arial" w:cs="Arial"/>
        </w:rPr>
        <w:fldChar w:fldCharType="separate"/>
      </w:r>
      <w:r w:rsidR="001F0242">
        <w:rPr>
          <w:rFonts w:ascii="Arial" w:eastAsia="SimSun" w:hAnsi="Arial" w:cs="Arial"/>
          <w:noProof/>
        </w:rPr>
        <w:t>[6]</w:t>
      </w:r>
      <w:r w:rsidRPr="009E7ADF">
        <w:rPr>
          <w:rFonts w:ascii="Arial" w:eastAsia="SimSun" w:hAnsi="Arial" w:cs="Arial"/>
        </w:rPr>
        <w:fldChar w:fldCharType="end"/>
      </w:r>
    </w:p>
    <w:p w14:paraId="444C6F0A" w14:textId="032A3920" w:rsidR="009E7ADF" w:rsidRPr="009E7ADF" w:rsidRDefault="009E7ADF" w:rsidP="009E7ADF">
      <w:pPr>
        <w:spacing w:line="360" w:lineRule="auto"/>
        <w:rPr>
          <w:rFonts w:ascii="Arial" w:eastAsia="SimSun" w:hAnsi="Arial" w:cs="Arial"/>
        </w:rPr>
      </w:pPr>
      <w:r w:rsidRPr="009E7ADF">
        <w:rPr>
          <w:rFonts w:ascii="Arial" w:eastAsia="SimSun" w:hAnsi="Arial" w:cs="Arial"/>
        </w:rPr>
        <w:t xml:space="preserve">Information about clinical symptoms of PCD is derived mainly from </w:t>
      </w:r>
      <w:r w:rsidR="006965D5">
        <w:rPr>
          <w:rFonts w:ascii="Arial" w:eastAsia="SimSun" w:hAnsi="Arial" w:cs="Arial"/>
        </w:rPr>
        <w:t xml:space="preserve">case series and </w:t>
      </w:r>
      <w:r w:rsidRPr="009E7ADF">
        <w:rPr>
          <w:rFonts w:ascii="Arial" w:eastAsia="SimSun" w:hAnsi="Arial" w:cs="Arial"/>
        </w:rPr>
        <w:t xml:space="preserve">non-systematic reviews </w:t>
      </w:r>
      <w:r w:rsidR="006965D5">
        <w:rPr>
          <w:rFonts w:ascii="Arial" w:eastAsia="SimSun" w:hAnsi="Arial" w:cs="Arial"/>
        </w:rPr>
        <w:t>reflecting expert opinion</w:t>
      </w:r>
      <w:r w:rsidRPr="009E7ADF">
        <w:rPr>
          <w:rFonts w:ascii="Arial" w:eastAsia="SimSun" w:hAnsi="Arial" w:cs="Arial"/>
        </w:rPr>
        <w:t xml:space="preserve">. There are few original studies which mostly include a small study population, consisting primarily of paediatric patients. Original publications describing the full spectrum of symptoms are scarce and there are </w:t>
      </w:r>
      <w:r w:rsidR="00F1001E">
        <w:rPr>
          <w:rFonts w:ascii="Arial" w:eastAsia="SimSun" w:hAnsi="Arial" w:cs="Arial"/>
        </w:rPr>
        <w:t>few</w:t>
      </w:r>
      <w:r w:rsidR="00F1001E" w:rsidRPr="009E7ADF">
        <w:rPr>
          <w:rFonts w:ascii="Arial" w:eastAsia="SimSun" w:hAnsi="Arial" w:cs="Arial"/>
        </w:rPr>
        <w:t xml:space="preserve"> </w:t>
      </w:r>
      <w:r w:rsidRPr="009E7ADF">
        <w:rPr>
          <w:rFonts w:ascii="Arial" w:eastAsia="SimSun" w:hAnsi="Arial" w:cs="Arial"/>
        </w:rPr>
        <w:t xml:space="preserve">data on less common symptoms. In many diseases it is known that symptoms evolve and change with age but few studies </w:t>
      </w:r>
      <w:r w:rsidR="006965D5">
        <w:rPr>
          <w:rFonts w:ascii="Arial" w:eastAsia="SimSun" w:hAnsi="Arial" w:cs="Arial"/>
        </w:rPr>
        <w:t>describe how symp</w:t>
      </w:r>
      <w:r w:rsidR="00743221">
        <w:rPr>
          <w:rFonts w:ascii="Arial" w:eastAsia="SimSun" w:hAnsi="Arial" w:cs="Arial"/>
        </w:rPr>
        <w:t>toms have changed over time and</w:t>
      </w:r>
      <w:r w:rsidR="006965D5">
        <w:rPr>
          <w:rFonts w:ascii="Arial" w:eastAsia="SimSun" w:hAnsi="Arial" w:cs="Arial"/>
        </w:rPr>
        <w:t xml:space="preserve"> </w:t>
      </w:r>
      <w:r w:rsidR="008B20BC">
        <w:rPr>
          <w:rFonts w:ascii="Arial" w:eastAsia="SimSun" w:hAnsi="Arial" w:cs="Arial"/>
        </w:rPr>
        <w:t>PCD patients for different age groups</w:t>
      </w:r>
      <w:r w:rsidRPr="009E7ADF">
        <w:rPr>
          <w:rFonts w:ascii="Arial" w:eastAsia="SimSun" w:hAnsi="Arial" w:cs="Arial"/>
        </w:rPr>
        <w:t xml:space="preserve">. </w:t>
      </w:r>
      <w:r w:rsidR="00630E04" w:rsidRPr="00630E04">
        <w:rPr>
          <w:rFonts w:ascii="Arial" w:eastAsia="SimSun" w:hAnsi="Arial" w:cs="Arial"/>
        </w:rPr>
        <w:t>PCD patients compose a relatively heterogeneous group</w:t>
      </w:r>
      <w:r w:rsidR="00630E04">
        <w:rPr>
          <w:rFonts w:ascii="Arial" w:eastAsia="SimSun" w:hAnsi="Arial" w:cs="Arial"/>
        </w:rPr>
        <w:t>, a</w:t>
      </w:r>
      <w:r w:rsidRPr="009E7ADF">
        <w:rPr>
          <w:rFonts w:ascii="Arial" w:eastAsia="SimSun" w:hAnsi="Arial" w:cs="Arial"/>
        </w:rPr>
        <w:t>s diagnostics and management approaches vary</w:t>
      </w:r>
      <w:r w:rsidR="006965D5">
        <w:rPr>
          <w:rFonts w:ascii="Arial" w:eastAsia="SimSun" w:hAnsi="Arial" w:cs="Arial"/>
        </w:rPr>
        <w:t xml:space="preserve"> between centres</w:t>
      </w:r>
      <w:r w:rsidR="00630E04">
        <w:rPr>
          <w:rFonts w:ascii="Arial" w:eastAsia="SimSun" w:hAnsi="Arial" w:cs="Arial"/>
        </w:rPr>
        <w:t>.</w:t>
      </w:r>
      <w:r w:rsidR="00B557DE">
        <w:rPr>
          <w:rFonts w:ascii="Arial" w:eastAsia="SimSun" w:hAnsi="Arial" w:cs="Arial"/>
        </w:rPr>
        <w:t xml:space="preserve"> </w:t>
      </w:r>
      <w:r w:rsidRPr="00AF408D">
        <w:rPr>
          <w:rFonts w:ascii="Arial" w:eastAsia="SimSun" w:hAnsi="Arial" w:cs="Arial"/>
        </w:rPr>
        <w:fldChar w:fldCharType="begin">
          <w:fldData xml:space="preserve">PEVuZE5vdGU+PENpdGU+PEF1dGhvcj5TdHJpcHBvbGk8L0F1dGhvcj48WWVhcj4yMDEyPC9ZZWFy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gyLTkxPC9wYWdlcz48dm9sdW1lPjM5PC92b2x1bWU+PG51bWJlcj42PC9udW1iZXI+PGtleXdv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MTI2NC03NjwvcGFnZXM+PHZvbHVtZT4zNDwv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TdHJpcHBvbGk8L0F1dGhvcj48WWVhcj4yMDEyPC9ZZWFy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gyLTkxPC9wYWdlcz48dm9sdW1lPjM5PC92b2x1bWU+PG51bWJlcj42PC9udW1iZXI+PGtleXdv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MTI2NC03NjwvcGFnZXM+PHZvbHVtZT4zNDwv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Pr="00AF408D">
        <w:rPr>
          <w:rFonts w:ascii="Arial" w:eastAsia="SimSun" w:hAnsi="Arial" w:cs="Arial"/>
        </w:rPr>
      </w:r>
      <w:r w:rsidRPr="00AF408D">
        <w:rPr>
          <w:rFonts w:ascii="Arial" w:eastAsia="SimSun" w:hAnsi="Arial" w:cs="Arial"/>
        </w:rPr>
        <w:fldChar w:fldCharType="separate"/>
      </w:r>
      <w:r w:rsidR="001F0242">
        <w:rPr>
          <w:rFonts w:ascii="Arial" w:eastAsia="SimSun" w:hAnsi="Arial" w:cs="Arial"/>
          <w:noProof/>
        </w:rPr>
        <w:t>[1,7]</w:t>
      </w:r>
      <w:r w:rsidRPr="00AF408D">
        <w:rPr>
          <w:rFonts w:ascii="Arial" w:eastAsia="SimSun" w:hAnsi="Arial" w:cs="Arial"/>
        </w:rPr>
        <w:fldChar w:fldCharType="end"/>
      </w:r>
      <w:r w:rsidRPr="009E7ADF">
        <w:rPr>
          <w:rFonts w:ascii="Arial" w:eastAsia="SimSun" w:hAnsi="Arial" w:cs="Arial"/>
        </w:rPr>
        <w:t xml:space="preserve"> </w:t>
      </w:r>
      <w:r w:rsidR="00630E04">
        <w:rPr>
          <w:rFonts w:ascii="Arial" w:eastAsia="SimSun" w:hAnsi="Arial" w:cs="Arial"/>
        </w:rPr>
        <w:t>PCD d</w:t>
      </w:r>
      <w:r w:rsidR="002D350B" w:rsidRPr="002D350B">
        <w:rPr>
          <w:rFonts w:ascii="Arial" w:eastAsia="SimSun" w:hAnsi="Arial" w:cs="Arial"/>
        </w:rPr>
        <w:t>iagnosis is still not uniform internationally and most recommended tests are not available in many centres and countries</w:t>
      </w:r>
      <w:r w:rsidR="00630E04">
        <w:rPr>
          <w:rFonts w:ascii="Arial" w:eastAsia="SimSun" w:hAnsi="Arial" w:cs="Arial"/>
        </w:rPr>
        <w:t xml:space="preserve">, so clinical manifestations </w:t>
      </w:r>
      <w:r w:rsidR="00630E04" w:rsidRPr="00630E04">
        <w:rPr>
          <w:rFonts w:ascii="Arial" w:eastAsia="SimSun" w:hAnsi="Arial" w:cs="Arial"/>
        </w:rPr>
        <w:t>continue to play an important role in the diagnosis of PCD</w:t>
      </w:r>
      <w:r w:rsidRPr="009E7ADF">
        <w:rPr>
          <w:rFonts w:ascii="Arial" w:eastAsia="SimSun" w:hAnsi="Arial" w:cs="Arial"/>
        </w:rPr>
        <w:t xml:space="preserve">. </w:t>
      </w:r>
    </w:p>
    <w:p w14:paraId="434CADE5" w14:textId="77777777" w:rsidR="009E7ADF" w:rsidRPr="009E7ADF" w:rsidRDefault="009E7ADF" w:rsidP="009E7ADF">
      <w:pPr>
        <w:spacing w:line="360" w:lineRule="auto"/>
        <w:rPr>
          <w:rFonts w:ascii="Arial" w:eastAsia="SimSun" w:hAnsi="Arial" w:cs="Arial"/>
        </w:rPr>
      </w:pPr>
      <w:r w:rsidRPr="009E7ADF">
        <w:rPr>
          <w:rFonts w:ascii="Arial" w:eastAsia="SimSun" w:hAnsi="Arial" w:cs="Arial"/>
        </w:rPr>
        <w:t xml:space="preserve">In this systematic review and meta-analysis, we aimed to identify all published studies presenting clinical symptoms and signs in PCD patients and to describe the </w:t>
      </w:r>
      <w:r w:rsidR="00FF7580">
        <w:rPr>
          <w:rFonts w:ascii="Arial" w:eastAsia="SimSun" w:hAnsi="Arial" w:cs="Arial"/>
        </w:rPr>
        <w:t xml:space="preserve">reported </w:t>
      </w:r>
      <w:r w:rsidRPr="009E7ADF">
        <w:rPr>
          <w:rFonts w:ascii="Arial" w:eastAsia="SimSun" w:hAnsi="Arial" w:cs="Arial"/>
        </w:rPr>
        <w:t xml:space="preserve">prevalence of all </w:t>
      </w:r>
      <w:r w:rsidR="00111318">
        <w:rPr>
          <w:rFonts w:ascii="Arial" w:eastAsia="SimSun" w:hAnsi="Arial" w:cs="Arial"/>
        </w:rPr>
        <w:t>clinical manifestations</w:t>
      </w:r>
      <w:r w:rsidRPr="009E7ADF">
        <w:rPr>
          <w:rFonts w:ascii="Arial" w:eastAsia="SimSun" w:hAnsi="Arial" w:cs="Arial"/>
        </w:rPr>
        <w:t xml:space="preserve">. This includes the prevalence of upper and lower respiratory </w:t>
      </w:r>
      <w:r w:rsidR="00111318">
        <w:rPr>
          <w:rFonts w:ascii="Arial" w:eastAsia="SimSun" w:hAnsi="Arial" w:cs="Arial"/>
        </w:rPr>
        <w:t xml:space="preserve">symptoms </w:t>
      </w:r>
      <w:r w:rsidRPr="009E7ADF">
        <w:rPr>
          <w:rFonts w:ascii="Arial" w:eastAsia="SimSun" w:hAnsi="Arial" w:cs="Arial"/>
        </w:rPr>
        <w:t xml:space="preserve">as well as less common </w:t>
      </w:r>
      <w:r w:rsidR="00111318">
        <w:rPr>
          <w:rFonts w:ascii="Arial" w:eastAsia="SimSun" w:hAnsi="Arial" w:cs="Arial"/>
        </w:rPr>
        <w:t xml:space="preserve">clinical </w:t>
      </w:r>
      <w:r w:rsidR="00575616">
        <w:rPr>
          <w:rFonts w:ascii="Arial" w:eastAsia="SimSun" w:hAnsi="Arial" w:cs="Arial"/>
        </w:rPr>
        <w:t>findings</w:t>
      </w:r>
      <w:r w:rsidRPr="009E7ADF">
        <w:rPr>
          <w:rFonts w:ascii="Arial" w:eastAsia="SimSun" w:hAnsi="Arial" w:cs="Arial"/>
        </w:rPr>
        <w:t>. We also aim</w:t>
      </w:r>
      <w:r w:rsidR="008B20BC">
        <w:rPr>
          <w:rFonts w:ascii="Arial" w:eastAsia="SimSun" w:hAnsi="Arial" w:cs="Arial"/>
        </w:rPr>
        <w:t>ed</w:t>
      </w:r>
      <w:r w:rsidRPr="009E7ADF">
        <w:rPr>
          <w:rFonts w:ascii="Arial" w:eastAsia="SimSun" w:hAnsi="Arial" w:cs="Arial"/>
        </w:rPr>
        <w:t xml:space="preserve"> to describe differences in prevalence and severity of </w:t>
      </w:r>
      <w:r w:rsidR="00575616">
        <w:rPr>
          <w:rFonts w:ascii="Arial" w:eastAsia="SimSun" w:hAnsi="Arial" w:cs="Arial"/>
        </w:rPr>
        <w:t>findings</w:t>
      </w:r>
      <w:r w:rsidR="00575616" w:rsidRPr="009E7ADF">
        <w:rPr>
          <w:rFonts w:ascii="Arial" w:eastAsia="SimSun" w:hAnsi="Arial" w:cs="Arial"/>
        </w:rPr>
        <w:t xml:space="preserve"> </w:t>
      </w:r>
      <w:r w:rsidRPr="009E7ADF">
        <w:rPr>
          <w:rFonts w:ascii="Arial" w:eastAsia="SimSun" w:hAnsi="Arial" w:cs="Arial"/>
        </w:rPr>
        <w:t xml:space="preserve">in different age groups. </w:t>
      </w:r>
    </w:p>
    <w:p w14:paraId="6FB80D2B" w14:textId="77777777" w:rsidR="009E7ADF" w:rsidRPr="009E7ADF" w:rsidRDefault="009E7ADF" w:rsidP="009E7ADF">
      <w:pPr>
        <w:spacing w:line="360" w:lineRule="auto"/>
        <w:rPr>
          <w:rFonts w:ascii="Arial" w:eastAsia="SimSun" w:hAnsi="Arial" w:cs="Arial"/>
          <w:u w:val="single"/>
        </w:rPr>
      </w:pPr>
      <w:r w:rsidRPr="009E7ADF">
        <w:rPr>
          <w:rFonts w:ascii="Arial" w:eastAsia="SimSun" w:hAnsi="Arial" w:cs="Arial"/>
          <w:u w:val="single"/>
        </w:rPr>
        <w:t>Methods</w:t>
      </w:r>
    </w:p>
    <w:p w14:paraId="02DE28CE" w14:textId="77777777" w:rsidR="008C355D" w:rsidRDefault="009E7ADF" w:rsidP="009E7ADF">
      <w:pPr>
        <w:spacing w:line="360" w:lineRule="auto"/>
        <w:rPr>
          <w:rFonts w:ascii="Arial" w:eastAsia="SimSun" w:hAnsi="Arial" w:cs="Arial"/>
        </w:rPr>
      </w:pPr>
      <w:r w:rsidRPr="009E7ADF">
        <w:rPr>
          <w:rFonts w:ascii="Arial" w:eastAsia="SimSun" w:hAnsi="Arial" w:cs="Arial"/>
        </w:rPr>
        <w:t>We developed a protocol for the systematic review beforehand which is described in the following sections.</w:t>
      </w:r>
    </w:p>
    <w:p w14:paraId="1FD015D1" w14:textId="77777777" w:rsidR="009E7ADF" w:rsidRPr="009E7ADF" w:rsidRDefault="009E7ADF" w:rsidP="009E7ADF">
      <w:pPr>
        <w:spacing w:line="360" w:lineRule="auto"/>
        <w:rPr>
          <w:rFonts w:ascii="Arial" w:eastAsia="SimSun" w:hAnsi="Arial" w:cs="Arial"/>
        </w:rPr>
      </w:pPr>
      <w:r w:rsidRPr="009E7ADF">
        <w:rPr>
          <w:rFonts w:ascii="Arial" w:eastAsia="SimSun" w:hAnsi="Arial" w:cs="Arial"/>
          <w:i/>
        </w:rPr>
        <w:t>Search strategy</w:t>
      </w:r>
      <w:r w:rsidRPr="009E7ADF">
        <w:rPr>
          <w:rFonts w:ascii="Arial" w:eastAsia="SimSun" w:hAnsi="Arial" w:cs="Arial"/>
        </w:rPr>
        <w:t xml:space="preserve"> </w:t>
      </w:r>
    </w:p>
    <w:p w14:paraId="0CE1C880" w14:textId="77777777" w:rsidR="00320AE0" w:rsidRDefault="009E7ADF" w:rsidP="009E7ADF">
      <w:pPr>
        <w:spacing w:line="360" w:lineRule="auto"/>
        <w:rPr>
          <w:rFonts w:ascii="Arial" w:eastAsia="SimSun" w:hAnsi="Arial" w:cs="Arial"/>
        </w:rPr>
      </w:pPr>
      <w:r w:rsidRPr="009E7ADF">
        <w:rPr>
          <w:rFonts w:ascii="Arial" w:eastAsia="SimSun" w:hAnsi="Arial" w:cs="Arial"/>
        </w:rPr>
        <w:lastRenderedPageBreak/>
        <w:t xml:space="preserve">We searched the online databases PubMed, Embase and Scopus to identify studies describing clinical </w:t>
      </w:r>
      <w:r w:rsidR="00575616">
        <w:rPr>
          <w:rFonts w:ascii="Arial" w:eastAsia="SimSun" w:hAnsi="Arial" w:cs="Arial"/>
        </w:rPr>
        <w:t>manifestations</w:t>
      </w:r>
      <w:r w:rsidRPr="009E7ADF">
        <w:rPr>
          <w:rFonts w:ascii="Arial" w:eastAsia="SimSun" w:hAnsi="Arial" w:cs="Arial"/>
        </w:rPr>
        <w:t xml:space="preserve"> in patients with PCD. In order to build a search term that would identify as many studies as possible, we first performed a pilot search. We searched for studies that were published between January 1980 and April 2015 including published abstracts. We conducted this search without any restrictions in language or study design. </w:t>
      </w:r>
    </w:p>
    <w:p w14:paraId="4CD58B40" w14:textId="77777777" w:rsidR="00320AE0" w:rsidRDefault="00320AE0" w:rsidP="009E7ADF">
      <w:pPr>
        <w:spacing w:line="360" w:lineRule="auto"/>
        <w:rPr>
          <w:rFonts w:ascii="Arial" w:eastAsia="SimSun" w:hAnsi="Arial" w:cs="Arial"/>
        </w:rPr>
      </w:pPr>
      <w:r w:rsidRPr="00320AE0">
        <w:rPr>
          <w:rFonts w:ascii="Arial" w:eastAsia="SimSun" w:hAnsi="Arial" w:cs="Arial"/>
        </w:rPr>
        <w:t xml:space="preserve">The search </w:t>
      </w:r>
      <w:r>
        <w:rPr>
          <w:rFonts w:ascii="Arial" w:eastAsia="SimSun" w:hAnsi="Arial" w:cs="Arial"/>
        </w:rPr>
        <w:t>was performed</w:t>
      </w:r>
      <w:r w:rsidRPr="00320AE0">
        <w:rPr>
          <w:rFonts w:ascii="Arial" w:eastAsia="SimSun" w:hAnsi="Arial" w:cs="Arial"/>
        </w:rPr>
        <w:t xml:space="preserve"> with the following terms:</w:t>
      </w:r>
    </w:p>
    <w:p w14:paraId="374BEB4B" w14:textId="77777777" w:rsidR="00320AE0" w:rsidRPr="00320AE0" w:rsidRDefault="00320AE0" w:rsidP="00320AE0">
      <w:pPr>
        <w:spacing w:line="360" w:lineRule="auto"/>
        <w:rPr>
          <w:rFonts w:ascii="Arial" w:eastAsia="SimSun" w:hAnsi="Arial" w:cs="Arial"/>
          <w:i/>
        </w:rPr>
      </w:pPr>
      <w:r w:rsidRPr="00320AE0">
        <w:rPr>
          <w:rFonts w:ascii="Arial" w:eastAsia="SimSun" w:hAnsi="Arial" w:cs="Arial"/>
        </w:rPr>
        <w:t>PubMed:</w:t>
      </w:r>
      <w:r w:rsidRPr="00320AE0">
        <w:rPr>
          <w:rFonts w:ascii="Arial" w:eastAsia="SimSun" w:hAnsi="Arial" w:cs="Arial"/>
          <w:i/>
        </w:rPr>
        <w:t xml:space="preserve"> (((((("kartagener syndrome"[tiab]) OR ("primary ciliary dyskinesia"[tiab]) OR ("ciliary motility disorder"[tiab]) OR ("immotile cilia syndrome"[tiab])) OR ("Ciliary Motility Disorders"[mh])) AND ("clinical symptoms" OR "clinical manifestations" OR "clinical presentation")) OR (((("kartagener syndrome"[tiab]) OR ("primary ciliary dyskinesia"[tiab]) OR ("ciliary motility disorder"[tiab]) OR ("immotile cilia syndrome"[tiab])) OR ("Ciliary Motility Disorders"[mh])) AND (patients[tiab] OR subjects[tiab] OR participants[tiab] OR "cases"[tiab])) AND (("1980/01/01"[PDat] : "2015/04/30"[PDat]))))</w:t>
      </w:r>
    </w:p>
    <w:p w14:paraId="768E7C4D" w14:textId="77777777" w:rsidR="00320AE0" w:rsidRDefault="00320AE0" w:rsidP="00320AE0">
      <w:pPr>
        <w:spacing w:line="360" w:lineRule="auto"/>
        <w:rPr>
          <w:rFonts w:ascii="Arial" w:eastAsia="SimSun" w:hAnsi="Arial" w:cs="Arial"/>
          <w:i/>
        </w:rPr>
      </w:pPr>
      <w:r w:rsidRPr="00320AE0">
        <w:rPr>
          <w:rFonts w:ascii="Arial" w:eastAsia="SimSun" w:hAnsi="Arial" w:cs="Arial"/>
        </w:rPr>
        <w:t>Embase:</w:t>
      </w:r>
      <w:r w:rsidRPr="00320AE0">
        <w:rPr>
          <w:rFonts w:ascii="Arial" w:eastAsia="SimSun" w:hAnsi="Arial" w:cs="Arial"/>
          <w:i/>
        </w:rPr>
        <w:t xml:space="preserve"> 'primary ciliary dyskinesia'/syn OR 'primary ciliary dyskinesia' OR 'kartagener syndrome'/syn OR 'kartagener syndrome' AND ('clinical symptoms':ab OR 'clinical manifestations':ab OR 'clinical presentation':ab OR patients:ab OR subjects:ab OR cases:ab OR participants:ab) AND ([article]/lim OR [article in press]/lim OR [conference abstract]/lim OR [conference paper]/lim) AND [1980-2015]/py</w:t>
      </w:r>
    </w:p>
    <w:p w14:paraId="534390EE" w14:textId="77777777" w:rsidR="00CF5D16" w:rsidRPr="00320AE0" w:rsidRDefault="00CF5D16" w:rsidP="00CF5D16">
      <w:pPr>
        <w:spacing w:line="360" w:lineRule="auto"/>
        <w:rPr>
          <w:rFonts w:ascii="Arial" w:eastAsia="SimSun" w:hAnsi="Arial" w:cs="Arial"/>
          <w:i/>
        </w:rPr>
      </w:pPr>
      <w:r w:rsidRPr="00CF5D16">
        <w:rPr>
          <w:rFonts w:ascii="Arial" w:eastAsia="SimSun" w:hAnsi="Arial" w:cs="Arial"/>
        </w:rPr>
        <w:t>Scopus:</w:t>
      </w:r>
      <w:r>
        <w:rPr>
          <w:rFonts w:ascii="Arial" w:eastAsia="SimSun" w:hAnsi="Arial" w:cs="Arial"/>
          <w:i/>
        </w:rPr>
        <w:t xml:space="preserve"> </w:t>
      </w:r>
      <w:r w:rsidRPr="00CF5D16">
        <w:rPr>
          <w:rFonts w:ascii="Arial" w:eastAsia="SimSun" w:hAnsi="Arial" w:cs="Arial"/>
          <w:i/>
        </w:rPr>
        <w:t>(((TITLE-ABS-KEY(primary ciliary dyskinesia) AND PUBYEAR &gt; 1979) OR (TITLE-ABS-KEY(immotile cilia syndrome) AND PUBYEAR &gt; 1979) OR (TITLE-ABS-KEY(kartagener syndrome) AND PUBYEAR &gt; 1979)) AND (TITLE-ABS-KEY("clinical symptoms" OR "clinical manifestations" OR "clinical presentation") AND PUBYEAR &gt; 1979)) OR (((TITLE-ABS-KEY(primary ciliary dyskinesia) AND PUBYEAR &gt; 1979) OR (TITLE-ABS-KEY(immotile cilia syndrome) AND PUBYEAR &gt; 1979) OR (TITLE-ABS-KEY(kartagener syndrome) AND PUBYEAR &gt; 1979)) AND (TITLE-ABS-KEY(patients OR subjects OR participants OR cases) AND PUBYEAR &gt; 1979))</w:t>
      </w:r>
    </w:p>
    <w:p w14:paraId="621BD725" w14:textId="77777777" w:rsidR="009E7ADF" w:rsidRDefault="009E7ADF" w:rsidP="009E7ADF">
      <w:pPr>
        <w:spacing w:line="360" w:lineRule="auto"/>
        <w:rPr>
          <w:rFonts w:ascii="Arial" w:eastAsia="SimSun" w:hAnsi="Arial" w:cs="Arial"/>
        </w:rPr>
      </w:pPr>
      <w:r w:rsidRPr="009E7ADF">
        <w:rPr>
          <w:rFonts w:ascii="Arial" w:eastAsia="SimSun" w:hAnsi="Arial" w:cs="Arial"/>
        </w:rPr>
        <w:t xml:space="preserve">After identifying all eligible studies, we checked for additional citations in their reference lists. We used the Endnote X5 citation manager. </w:t>
      </w:r>
    </w:p>
    <w:p w14:paraId="61199ABA"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 xml:space="preserve">Definition of PCD patients </w:t>
      </w:r>
    </w:p>
    <w:p w14:paraId="2E51CE2D" w14:textId="77777777" w:rsidR="009E7ADF" w:rsidRDefault="009E7ADF" w:rsidP="009E7ADF">
      <w:pPr>
        <w:spacing w:line="360" w:lineRule="auto"/>
        <w:rPr>
          <w:rFonts w:ascii="Arial" w:eastAsia="SimSun" w:hAnsi="Arial" w:cs="Arial"/>
        </w:rPr>
      </w:pPr>
      <w:r w:rsidRPr="009E7ADF">
        <w:rPr>
          <w:rFonts w:ascii="Arial" w:eastAsia="SimSun" w:hAnsi="Arial" w:cs="Arial"/>
        </w:rPr>
        <w:t xml:space="preserve">We defined PCD patients as all patients reported by the authors as being </w:t>
      </w:r>
      <w:r w:rsidR="000A6C1A">
        <w:rPr>
          <w:rFonts w:ascii="Arial" w:eastAsia="SimSun" w:hAnsi="Arial" w:cs="Arial"/>
        </w:rPr>
        <w:t>diagnosed with</w:t>
      </w:r>
      <w:r w:rsidRPr="009E7ADF">
        <w:rPr>
          <w:rFonts w:ascii="Arial" w:eastAsia="SimSun" w:hAnsi="Arial" w:cs="Arial"/>
        </w:rPr>
        <w:t xml:space="preserve"> PCD. This included a wide range of </w:t>
      </w:r>
      <w:r w:rsidR="00575616">
        <w:rPr>
          <w:rFonts w:ascii="Arial" w:eastAsia="SimSun" w:hAnsi="Arial" w:cs="Arial"/>
        </w:rPr>
        <w:t>inclusion criteria</w:t>
      </w:r>
      <w:r w:rsidRPr="009E7ADF">
        <w:rPr>
          <w:rFonts w:ascii="Arial" w:eastAsia="SimSun" w:hAnsi="Arial" w:cs="Arial"/>
        </w:rPr>
        <w:t xml:space="preserve">, </w:t>
      </w:r>
      <w:r w:rsidR="00575616">
        <w:rPr>
          <w:rFonts w:ascii="Arial" w:eastAsia="SimSun" w:hAnsi="Arial" w:cs="Arial"/>
        </w:rPr>
        <w:t xml:space="preserve">ranging from </w:t>
      </w:r>
      <w:r w:rsidR="00CF5D16">
        <w:rPr>
          <w:rFonts w:ascii="Arial" w:eastAsia="SimSun" w:hAnsi="Arial" w:cs="Arial"/>
        </w:rPr>
        <w:t>patients</w:t>
      </w:r>
      <w:r w:rsidRPr="009E7ADF">
        <w:rPr>
          <w:rFonts w:ascii="Arial" w:eastAsia="SimSun" w:hAnsi="Arial" w:cs="Arial"/>
        </w:rPr>
        <w:t xml:space="preserve"> with a clinical diagnosis to </w:t>
      </w:r>
      <w:r w:rsidRPr="009E7ADF">
        <w:rPr>
          <w:rFonts w:ascii="Arial" w:eastAsia="SimSun" w:hAnsi="Arial" w:cs="Arial"/>
        </w:rPr>
        <w:lastRenderedPageBreak/>
        <w:t xml:space="preserve">those with positive results </w:t>
      </w:r>
      <w:r w:rsidR="00575616">
        <w:rPr>
          <w:rFonts w:ascii="Arial" w:eastAsia="SimSun" w:hAnsi="Arial" w:cs="Arial"/>
        </w:rPr>
        <w:t>from</w:t>
      </w:r>
      <w:r w:rsidR="00575616" w:rsidRPr="009E7ADF">
        <w:rPr>
          <w:rFonts w:ascii="Arial" w:eastAsia="SimSun" w:hAnsi="Arial" w:cs="Arial"/>
        </w:rPr>
        <w:t xml:space="preserve"> </w:t>
      </w:r>
      <w:r w:rsidRPr="009E7ADF">
        <w:rPr>
          <w:rFonts w:ascii="Arial" w:eastAsia="SimSun" w:hAnsi="Arial" w:cs="Arial"/>
        </w:rPr>
        <w:t>the diffe</w:t>
      </w:r>
      <w:r w:rsidR="000A6C1A">
        <w:rPr>
          <w:rFonts w:ascii="Arial" w:eastAsia="SimSun" w:hAnsi="Arial" w:cs="Arial"/>
        </w:rPr>
        <w:t>rent ava</w:t>
      </w:r>
      <w:r w:rsidR="00461151">
        <w:rPr>
          <w:rFonts w:ascii="Arial" w:eastAsia="SimSun" w:hAnsi="Arial" w:cs="Arial"/>
        </w:rPr>
        <w:t>ilable diagnostic tests (</w:t>
      </w:r>
      <w:r w:rsidR="000A6C1A">
        <w:rPr>
          <w:rFonts w:ascii="Arial" w:eastAsia="SimSun" w:hAnsi="Arial" w:cs="Arial"/>
        </w:rPr>
        <w:t xml:space="preserve">electron microscopy (EM), </w:t>
      </w:r>
      <w:r w:rsidR="000A6C1A" w:rsidRPr="000A6C1A">
        <w:rPr>
          <w:rFonts w:ascii="Arial" w:eastAsia="SimSun" w:hAnsi="Arial" w:cs="Arial"/>
        </w:rPr>
        <w:t>light or</w:t>
      </w:r>
      <w:r w:rsidR="000A6C1A">
        <w:rPr>
          <w:rFonts w:ascii="Arial" w:eastAsia="SimSun" w:hAnsi="Arial" w:cs="Arial"/>
        </w:rPr>
        <w:t xml:space="preserve"> high speed video-microscopy (VM</w:t>
      </w:r>
      <w:r w:rsidR="000A6C1A" w:rsidRPr="000A6C1A">
        <w:rPr>
          <w:rFonts w:ascii="Arial" w:eastAsia="SimSun" w:hAnsi="Arial" w:cs="Arial"/>
        </w:rPr>
        <w:t>)</w:t>
      </w:r>
      <w:r w:rsidR="000A6C1A">
        <w:rPr>
          <w:rFonts w:ascii="Arial" w:eastAsia="SimSun" w:hAnsi="Arial" w:cs="Arial"/>
        </w:rPr>
        <w:t>, nasal NO (nNO) and genetics)</w:t>
      </w:r>
      <w:r w:rsidR="00575616">
        <w:rPr>
          <w:rFonts w:ascii="Arial" w:eastAsia="SimSun" w:hAnsi="Arial" w:cs="Arial"/>
        </w:rPr>
        <w:t>.</w:t>
      </w:r>
    </w:p>
    <w:p w14:paraId="135F70D0"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Study selection</w:t>
      </w:r>
    </w:p>
    <w:p w14:paraId="4F779495" w14:textId="77777777" w:rsidR="009E7ADF" w:rsidRPr="009E7ADF" w:rsidRDefault="009E7ADF" w:rsidP="009E7ADF">
      <w:pPr>
        <w:spacing w:after="0" w:line="360" w:lineRule="auto"/>
        <w:rPr>
          <w:rFonts w:ascii="Arial" w:eastAsia="SimSun" w:hAnsi="Arial" w:cs="Arial"/>
        </w:rPr>
      </w:pPr>
      <w:r w:rsidRPr="009E7ADF">
        <w:rPr>
          <w:rFonts w:ascii="Arial" w:eastAsia="SimSun" w:hAnsi="Arial" w:cs="Arial"/>
        </w:rPr>
        <w:t>We included studies containing information on clinical manifestations of patients with PCD with a study population of 10 or more individuals. We excluded publications based on the following exclusion criteria: not original studies, studies that were not topic related or did not contain any clinical information (e.g. describing diagnostics, genetics), and studies describing other rare ciliary syndromes such as Joubert or Meckel-Gruber syndrome.</w:t>
      </w:r>
    </w:p>
    <w:p w14:paraId="398BFABC" w14:textId="77777777" w:rsidR="009E7ADF" w:rsidRPr="009E7ADF" w:rsidRDefault="009E7ADF" w:rsidP="009E7ADF">
      <w:pPr>
        <w:spacing w:line="360" w:lineRule="auto"/>
        <w:rPr>
          <w:rFonts w:ascii="Arial" w:eastAsia="SimSun" w:hAnsi="Arial" w:cs="Arial"/>
        </w:rPr>
      </w:pPr>
      <w:r w:rsidRPr="009E7ADF">
        <w:rPr>
          <w:rFonts w:ascii="Arial" w:eastAsia="SimSun" w:hAnsi="Arial" w:cs="Arial"/>
        </w:rPr>
        <w:t>We decided on the inclusion initially by screening the titles and abstracts. From our pilot search we realized that many studies containing information on clinical manifestation</w:t>
      </w:r>
      <w:r w:rsidR="00575616">
        <w:rPr>
          <w:rFonts w:ascii="Arial" w:eastAsia="SimSun" w:hAnsi="Arial" w:cs="Arial"/>
        </w:rPr>
        <w:t>s</w:t>
      </w:r>
      <w:r w:rsidRPr="009E7ADF">
        <w:rPr>
          <w:rFonts w:ascii="Arial" w:eastAsia="SimSun" w:hAnsi="Arial" w:cs="Arial"/>
        </w:rPr>
        <w:t xml:space="preserve"> did not explicitly </w:t>
      </w:r>
      <w:r w:rsidR="00575616">
        <w:rPr>
          <w:rFonts w:ascii="Arial" w:eastAsia="SimSun" w:hAnsi="Arial" w:cs="Arial"/>
        </w:rPr>
        <w:t xml:space="preserve">articulate this </w:t>
      </w:r>
      <w:r w:rsidRPr="009E7ADF">
        <w:rPr>
          <w:rFonts w:ascii="Arial" w:eastAsia="SimSun" w:hAnsi="Arial" w:cs="Arial"/>
        </w:rPr>
        <w:t>in the title or abstract. For this reason we decided to also screen the full text of all studies which described an original s</w:t>
      </w:r>
      <w:r w:rsidR="0007566C">
        <w:rPr>
          <w:rFonts w:ascii="Arial" w:eastAsia="SimSun" w:hAnsi="Arial" w:cs="Arial"/>
        </w:rPr>
        <w:t xml:space="preserve">tudy population of PCD patients and thus </w:t>
      </w:r>
      <w:r w:rsidRPr="009E7ADF">
        <w:rPr>
          <w:rFonts w:ascii="Arial" w:eastAsia="SimSun" w:hAnsi="Arial" w:cs="Arial"/>
        </w:rPr>
        <w:t>had a high probability to contain clinical information in the full text, even if it was not mentioned in the title or abstract. After reading the full text of all potentially eligible studies, the final decision on whether to include them in the review or not, was made by two reviewers. During the final step of inclusion, we excluded studies that did not contain any clinical information. The two reviewers decided independently</w:t>
      </w:r>
      <w:r w:rsidR="002D0FAD">
        <w:rPr>
          <w:rFonts w:ascii="Arial" w:eastAsia="SimSun" w:hAnsi="Arial" w:cs="Arial"/>
        </w:rPr>
        <w:t>,</w:t>
      </w:r>
      <w:r w:rsidRPr="009E7ADF">
        <w:rPr>
          <w:rFonts w:ascii="Arial" w:eastAsia="SimSun" w:hAnsi="Arial" w:cs="Arial"/>
        </w:rPr>
        <w:t xml:space="preserve"> and in case of disagreement, </w:t>
      </w:r>
      <w:r w:rsidR="002D0FAD">
        <w:rPr>
          <w:rFonts w:ascii="Arial" w:eastAsia="SimSun" w:hAnsi="Arial" w:cs="Arial"/>
        </w:rPr>
        <w:t xml:space="preserve">a consensus </w:t>
      </w:r>
      <w:r w:rsidRPr="009E7ADF">
        <w:rPr>
          <w:rFonts w:ascii="Arial" w:eastAsia="SimSun" w:hAnsi="Arial" w:cs="Arial"/>
        </w:rPr>
        <w:t xml:space="preserve">decision was </w:t>
      </w:r>
      <w:r w:rsidR="002D0FAD">
        <w:rPr>
          <w:rFonts w:ascii="Arial" w:eastAsia="SimSun" w:hAnsi="Arial" w:cs="Arial"/>
        </w:rPr>
        <w:t xml:space="preserve">reached </w:t>
      </w:r>
      <w:r w:rsidRPr="009E7ADF">
        <w:rPr>
          <w:rFonts w:ascii="Arial" w:eastAsia="SimSun" w:hAnsi="Arial" w:cs="Arial"/>
        </w:rPr>
        <w:t>after discussion.</w:t>
      </w:r>
    </w:p>
    <w:p w14:paraId="4A1ED9A2"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Overlapping study population</w:t>
      </w:r>
    </w:p>
    <w:p w14:paraId="1C9005CD" w14:textId="78266034" w:rsidR="009E7ADF" w:rsidRDefault="009E7ADF" w:rsidP="009E7ADF">
      <w:pPr>
        <w:spacing w:line="360" w:lineRule="auto"/>
        <w:rPr>
          <w:rFonts w:ascii="Arial" w:eastAsia="SimSun" w:hAnsi="Arial" w:cs="Arial"/>
        </w:rPr>
      </w:pPr>
      <w:r w:rsidRPr="009E7ADF">
        <w:rPr>
          <w:rFonts w:ascii="Arial" w:eastAsia="SimSun" w:hAnsi="Arial" w:cs="Arial"/>
        </w:rPr>
        <w:t>We identified all studies which might have described the same study population, in order to avoid including the same patients multiple times in our review. We compared the author list, country of origin and department where the study took place</w:t>
      </w:r>
      <w:r w:rsidR="00F1001E">
        <w:rPr>
          <w:rFonts w:ascii="Arial" w:eastAsia="SimSun" w:hAnsi="Arial" w:cs="Arial"/>
        </w:rPr>
        <w:t>.</w:t>
      </w:r>
      <w:r w:rsidRPr="009E7ADF">
        <w:rPr>
          <w:rFonts w:ascii="Arial" w:eastAsia="SimSun" w:hAnsi="Arial" w:cs="Arial"/>
        </w:rPr>
        <w:t xml:space="preserve"> </w:t>
      </w:r>
      <w:r w:rsidR="00F1001E">
        <w:rPr>
          <w:rFonts w:ascii="Arial" w:eastAsia="SimSun" w:hAnsi="Arial" w:cs="Arial"/>
        </w:rPr>
        <w:t>Where there was</w:t>
      </w:r>
      <w:r w:rsidRPr="009E7ADF">
        <w:rPr>
          <w:rFonts w:ascii="Arial" w:eastAsia="SimSun" w:hAnsi="Arial" w:cs="Arial"/>
        </w:rPr>
        <w:t xml:space="preserve"> considerable overlap in  </w:t>
      </w:r>
      <w:r w:rsidR="00F1001E">
        <w:rPr>
          <w:rFonts w:ascii="Arial" w:eastAsia="SimSun" w:hAnsi="Arial" w:cs="Arial"/>
        </w:rPr>
        <w:t>populations between studies</w:t>
      </w:r>
      <w:r w:rsidRPr="009E7ADF">
        <w:rPr>
          <w:rFonts w:ascii="Arial" w:eastAsia="SimSun" w:hAnsi="Arial" w:cs="Arial"/>
        </w:rPr>
        <w:t xml:space="preserve">, we always included in the quantitative synthesis the study that was published most recently and included information on a larger number of patients and/or more clinical </w:t>
      </w:r>
      <w:r w:rsidR="002D0FAD">
        <w:rPr>
          <w:rFonts w:ascii="Arial" w:eastAsia="SimSun" w:hAnsi="Arial" w:cs="Arial"/>
        </w:rPr>
        <w:t>manifestation</w:t>
      </w:r>
      <w:r w:rsidR="002D0FAD" w:rsidRPr="009E7ADF">
        <w:rPr>
          <w:rFonts w:ascii="Arial" w:eastAsia="SimSun" w:hAnsi="Arial" w:cs="Arial"/>
        </w:rPr>
        <w:t>s</w:t>
      </w:r>
      <w:r w:rsidRPr="009E7ADF">
        <w:rPr>
          <w:rFonts w:ascii="Arial" w:eastAsia="SimSun" w:hAnsi="Arial" w:cs="Arial"/>
        </w:rPr>
        <w:t>. When the studies were published 10 or more years apart, we included them both, as there w</w:t>
      </w:r>
      <w:r w:rsidR="00F1001E">
        <w:rPr>
          <w:rFonts w:ascii="Arial" w:eastAsia="SimSun" w:hAnsi="Arial" w:cs="Arial"/>
        </w:rPr>
        <w:t>ould be</w:t>
      </w:r>
      <w:r w:rsidRPr="009E7ADF">
        <w:rPr>
          <w:rFonts w:ascii="Arial" w:eastAsia="SimSun" w:hAnsi="Arial" w:cs="Arial"/>
        </w:rPr>
        <w:t xml:space="preserve"> little chance of significant overlap. Where the possibility of an overlap was not clear, we contacted the investigators to clarify it.</w:t>
      </w:r>
    </w:p>
    <w:p w14:paraId="5C3B5D2B"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Data extraction</w:t>
      </w:r>
    </w:p>
    <w:p w14:paraId="6C721056" w14:textId="77777777" w:rsidR="009E7ADF" w:rsidRPr="009E7ADF" w:rsidRDefault="009E7ADF" w:rsidP="009E7ADF">
      <w:pPr>
        <w:spacing w:after="0" w:line="360" w:lineRule="auto"/>
        <w:rPr>
          <w:rFonts w:ascii="Arial" w:eastAsia="SimSun" w:hAnsi="Arial" w:cs="Arial"/>
        </w:rPr>
      </w:pPr>
      <w:r w:rsidRPr="009E7ADF">
        <w:rPr>
          <w:rFonts w:ascii="Arial" w:eastAsia="SimSun" w:hAnsi="Arial" w:cs="Arial"/>
        </w:rPr>
        <w:t xml:space="preserve">Using the software Epidata 3.1, we extracted the following information from all studies, including the ones with overlapping population: author and publication specific information, study characteristics, information on reported clinical manifestations of PCD patients. Specifically we extracted publication details (e.g. author names, journal and year of publication, country and </w:t>
      </w:r>
      <w:r w:rsidRPr="009E7ADF">
        <w:rPr>
          <w:rFonts w:ascii="Arial" w:eastAsia="SimSun" w:hAnsi="Arial" w:cs="Arial"/>
        </w:rPr>
        <w:lastRenderedPageBreak/>
        <w:t xml:space="preserve">centre of corresponding author) and study characteristics (e.g. years of study performance, study design, inclusion and exclusion criteria, study population size, country where the study took place, type of clinic, age of participants and age stratification of clinical manifestations). Secondly, we extracted extensive information on all reported clinical manifestations of PCD patients such as situs inversus, lower and upper respiratory symptoms, neonatal symptoms and other non-respiratory </w:t>
      </w:r>
      <w:r w:rsidR="002D0FAD">
        <w:rPr>
          <w:rFonts w:ascii="Arial" w:eastAsia="SimSun" w:hAnsi="Arial" w:cs="Arial"/>
        </w:rPr>
        <w:t>findings</w:t>
      </w:r>
      <w:r w:rsidR="002D0FAD" w:rsidRPr="009E7ADF">
        <w:rPr>
          <w:rFonts w:ascii="Arial" w:eastAsia="SimSun" w:hAnsi="Arial" w:cs="Arial"/>
        </w:rPr>
        <w:t xml:space="preserve"> </w:t>
      </w:r>
      <w:r w:rsidRPr="009E7ADF">
        <w:rPr>
          <w:rFonts w:ascii="Arial" w:eastAsia="SimSun" w:hAnsi="Arial" w:cs="Arial"/>
        </w:rPr>
        <w:t>(e.g. congenital heart disease, infertility). We extracted the number of affected individuals in each study and calculated the prevalence of the reported clinical manifestations. Where only percentages of affected patients were given, we calculated the number of patients affected and then the prevalence.</w:t>
      </w:r>
    </w:p>
    <w:p w14:paraId="6EE9ABA6" w14:textId="77777777" w:rsidR="007E762D" w:rsidRDefault="007E762D" w:rsidP="009E7ADF">
      <w:pPr>
        <w:spacing w:line="360" w:lineRule="auto"/>
        <w:rPr>
          <w:rFonts w:ascii="Arial" w:eastAsia="SimSun" w:hAnsi="Arial" w:cs="Arial"/>
          <w:i/>
        </w:rPr>
      </w:pPr>
    </w:p>
    <w:p w14:paraId="156AFB9D" w14:textId="77777777" w:rsidR="009E7ADF" w:rsidRPr="009E7ADF" w:rsidRDefault="009E7ADF" w:rsidP="009E7ADF">
      <w:pPr>
        <w:spacing w:line="360" w:lineRule="auto"/>
        <w:rPr>
          <w:rFonts w:ascii="Arial" w:eastAsia="SimSun" w:hAnsi="Arial" w:cs="Arial"/>
          <w:i/>
        </w:rPr>
      </w:pPr>
      <w:r w:rsidRPr="000A6EC8">
        <w:rPr>
          <w:rFonts w:ascii="Arial" w:eastAsia="SimSun" w:hAnsi="Arial" w:cs="Arial"/>
          <w:i/>
        </w:rPr>
        <w:t>Meta-analysis</w:t>
      </w:r>
    </w:p>
    <w:p w14:paraId="444376B3" w14:textId="77777777" w:rsidR="00E41943" w:rsidRDefault="009E7ADF" w:rsidP="009E7ADF">
      <w:pPr>
        <w:spacing w:line="360" w:lineRule="auto"/>
        <w:rPr>
          <w:rFonts w:ascii="Arial" w:eastAsia="SimSun" w:hAnsi="Arial" w:cs="Arial"/>
        </w:rPr>
      </w:pPr>
      <w:r w:rsidRPr="009E7ADF">
        <w:rPr>
          <w:rFonts w:ascii="Arial" w:eastAsia="SimSun" w:hAnsi="Arial" w:cs="Arial"/>
        </w:rPr>
        <w:t xml:space="preserve">We used a random </w:t>
      </w:r>
      <w:r w:rsidR="00FF7580">
        <w:rPr>
          <w:rFonts w:ascii="Arial" w:eastAsia="SimSun" w:hAnsi="Arial" w:cs="Arial"/>
        </w:rPr>
        <w:t>effects model for binomial data</w:t>
      </w:r>
      <w:r w:rsidRPr="009E7ADF">
        <w:rPr>
          <w:rFonts w:ascii="Arial" w:eastAsia="SimSun" w:hAnsi="Arial" w:cs="Arial"/>
        </w:rPr>
        <w:t xml:space="preserve"> to perform meta-analyses on the </w:t>
      </w:r>
      <w:r w:rsidR="00FF7580">
        <w:rPr>
          <w:rFonts w:ascii="Arial" w:eastAsia="SimSun" w:hAnsi="Arial" w:cs="Arial"/>
        </w:rPr>
        <w:t xml:space="preserve">transformed prevalence </w:t>
      </w:r>
      <w:r w:rsidR="00FF7580" w:rsidRPr="009E7ADF">
        <w:rPr>
          <w:rFonts w:ascii="Arial" w:eastAsia="SimSun" w:hAnsi="Arial" w:cs="Arial"/>
        </w:rPr>
        <w:t>(Freeman-Tukey Double arcsine transformation)</w:t>
      </w:r>
      <w:r w:rsidR="00FF7580">
        <w:rPr>
          <w:rFonts w:ascii="Arial" w:eastAsia="SimSun" w:hAnsi="Arial" w:cs="Arial"/>
        </w:rPr>
        <w:t xml:space="preserve"> </w:t>
      </w:r>
      <w:r w:rsidRPr="009E7ADF">
        <w:rPr>
          <w:rFonts w:ascii="Arial" w:eastAsia="SimSun" w:hAnsi="Arial" w:cs="Arial"/>
        </w:rPr>
        <w:t>of clinical manifestations</w:t>
      </w:r>
      <w:r w:rsidR="005014C9">
        <w:rPr>
          <w:rFonts w:ascii="Arial" w:eastAsia="SimSun" w:hAnsi="Arial" w:cs="Arial"/>
        </w:rPr>
        <w:fldChar w:fldCharType="begin">
          <w:fldData xml:space="preserve">PEVuZE5vdGU+PENpdGU+PEF1dGhvcj5NaWxsZXI8L0F1dGhvcj48WWVhcj4xOTc4PC9ZZWFyPjxS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=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NaWxsZXI8L0F1dGhvcj48WWVhcj4xOTc4PC9ZZWFyPjxS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=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005014C9">
        <w:rPr>
          <w:rFonts w:ascii="Arial" w:eastAsia="SimSun" w:hAnsi="Arial" w:cs="Arial"/>
        </w:rPr>
      </w:r>
      <w:r w:rsidR="005014C9">
        <w:rPr>
          <w:rFonts w:ascii="Arial" w:eastAsia="SimSun" w:hAnsi="Arial" w:cs="Arial"/>
        </w:rPr>
        <w:fldChar w:fldCharType="separate"/>
      </w:r>
      <w:r w:rsidR="001F0242">
        <w:rPr>
          <w:rFonts w:ascii="Arial" w:eastAsia="SimSun" w:hAnsi="Arial" w:cs="Arial"/>
          <w:noProof/>
        </w:rPr>
        <w:t>[8-10]</w:t>
      </w:r>
      <w:r w:rsidR="005014C9">
        <w:rPr>
          <w:rFonts w:ascii="Arial" w:eastAsia="SimSun" w:hAnsi="Arial" w:cs="Arial"/>
        </w:rPr>
        <w:fldChar w:fldCharType="end"/>
      </w:r>
      <w:r w:rsidRPr="009E7ADF">
        <w:rPr>
          <w:rFonts w:ascii="Arial" w:eastAsia="SimSun" w:hAnsi="Arial" w:cs="Arial"/>
        </w:rPr>
        <w:t xml:space="preserve"> and to assess the </w:t>
      </w:r>
      <w:r w:rsidR="0064225C" w:rsidRPr="0064225C">
        <w:rPr>
          <w:rFonts w:ascii="Arial" w:eastAsia="Calibri" w:hAnsi="Arial" w:cs="Arial"/>
        </w:rPr>
        <w:t>heterogeneity</w:t>
      </w:r>
      <w:r w:rsidR="001F174C">
        <w:rPr>
          <w:rFonts w:ascii="Arial" w:eastAsia="Calibri" w:hAnsi="Arial" w:cs="Arial"/>
        </w:rPr>
        <w:t xml:space="preserve"> (I</w:t>
      </w:r>
      <w:r w:rsidR="001F174C" w:rsidRPr="001F174C">
        <w:rPr>
          <w:rFonts w:ascii="Arial" w:eastAsia="Calibri" w:hAnsi="Arial" w:cs="Arial"/>
          <w:vertAlign w:val="superscript"/>
        </w:rPr>
        <w:t>2</w:t>
      </w:r>
      <w:r w:rsidR="001F174C">
        <w:rPr>
          <w:rFonts w:ascii="Arial" w:eastAsia="SimSun" w:hAnsi="Arial" w:cs="Arial"/>
        </w:rPr>
        <w:t>)</w:t>
      </w:r>
      <w:r w:rsidR="00FF7580">
        <w:rPr>
          <w:rFonts w:ascii="Arial" w:eastAsia="SimSun" w:hAnsi="Arial" w:cs="Arial"/>
        </w:rPr>
        <w:t xml:space="preserve"> between studies</w:t>
      </w:r>
      <w:r w:rsidR="001D37B6">
        <w:rPr>
          <w:rFonts w:ascii="Arial" w:eastAsia="SimSun" w:hAnsi="Arial" w:cs="Arial"/>
        </w:rPr>
        <w:t>.</w:t>
      </w:r>
      <w:r w:rsidR="005014C9">
        <w:rPr>
          <w:rFonts w:ascii="Arial" w:eastAsia="SimSun" w:hAnsi="Arial" w:cs="Arial"/>
        </w:rPr>
        <w:fldChar w:fldCharType="begin"/>
      </w:r>
      <w:r w:rsidR="001F0242">
        <w:rPr>
          <w:rFonts w:ascii="Arial" w:eastAsia="SimSun" w:hAnsi="Arial" w:cs="Arial"/>
        </w:rPr>
        <w:instrText xml:space="preserve"> ADDIN EN.CITE &lt;EndNote&gt;&lt;Cite&gt;&lt;Author&gt;Higgins&lt;/Author&gt;&lt;Year&gt;2002&lt;/Year&gt;&lt;RecNum&gt;128&lt;/RecNum&gt;&lt;DisplayText&gt;[11]&lt;/DisplayText&gt;&lt;record&gt;&lt;rec-number&gt;128&lt;/rec-number&gt;&lt;foreign-keys&gt;&lt;key app="EN" db-id="rv22d5vr7s0r9qeffz15pat02vpavxxx5v90" timestamp="1444985032"&gt;128&lt;/key&gt;&lt;/foreign-keys&gt;&lt;ref-type name="Journal Article"&gt;17&lt;/ref-type&gt;&lt;contributors&gt;&lt;authors&gt;&lt;author&gt;Higgins, Julian P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isbn&gt;0277-6715&lt;/isbn&gt;&lt;urls&gt;&lt;/urls&gt;&lt;/record&gt;&lt;/Cite&gt;&lt;/EndNote&gt;</w:instrText>
      </w:r>
      <w:r w:rsidR="005014C9">
        <w:rPr>
          <w:rFonts w:ascii="Arial" w:eastAsia="SimSun" w:hAnsi="Arial" w:cs="Arial"/>
        </w:rPr>
        <w:fldChar w:fldCharType="separate"/>
      </w:r>
      <w:r w:rsidR="001F0242">
        <w:rPr>
          <w:rFonts w:ascii="Arial" w:eastAsia="SimSun" w:hAnsi="Arial" w:cs="Arial"/>
          <w:noProof/>
        </w:rPr>
        <w:t>[11]</w:t>
      </w:r>
      <w:r w:rsidR="005014C9">
        <w:rPr>
          <w:rFonts w:ascii="Arial" w:eastAsia="SimSun" w:hAnsi="Arial" w:cs="Arial"/>
        </w:rPr>
        <w:fldChar w:fldCharType="end"/>
      </w:r>
      <w:r w:rsidRPr="009E7ADF">
        <w:rPr>
          <w:rFonts w:ascii="Arial" w:eastAsia="SimSun" w:hAnsi="Arial" w:cs="Arial"/>
        </w:rPr>
        <w:t xml:space="preserve"> </w:t>
      </w:r>
      <w:r w:rsidR="008C355D">
        <w:rPr>
          <w:rFonts w:ascii="Arial" w:eastAsia="SimSun" w:hAnsi="Arial" w:cs="Arial"/>
        </w:rPr>
        <w:t>D</w:t>
      </w:r>
      <w:r w:rsidR="0098617F">
        <w:rPr>
          <w:rFonts w:ascii="Arial" w:eastAsia="SimSun" w:hAnsi="Arial" w:cs="Arial"/>
        </w:rPr>
        <w:t xml:space="preserve">iagnosis of PCD has significantly evolved </w:t>
      </w:r>
      <w:r w:rsidR="008C355D">
        <w:rPr>
          <w:rFonts w:ascii="Arial" w:eastAsia="SimSun" w:hAnsi="Arial" w:cs="Arial"/>
        </w:rPr>
        <w:t xml:space="preserve">overtime </w:t>
      </w:r>
      <w:r w:rsidR="0098617F">
        <w:rPr>
          <w:rFonts w:ascii="Arial" w:eastAsia="SimSun" w:hAnsi="Arial" w:cs="Arial"/>
        </w:rPr>
        <w:t xml:space="preserve">and could </w:t>
      </w:r>
      <w:r w:rsidR="00E41943">
        <w:rPr>
          <w:rFonts w:ascii="Arial" w:eastAsia="SimSun" w:hAnsi="Arial" w:cs="Arial"/>
        </w:rPr>
        <w:t xml:space="preserve">have </w:t>
      </w:r>
      <w:r w:rsidR="0098617F">
        <w:rPr>
          <w:rFonts w:ascii="Arial" w:eastAsia="SimSun" w:hAnsi="Arial" w:cs="Arial"/>
        </w:rPr>
        <w:t xml:space="preserve">influenced </w:t>
      </w:r>
      <w:r w:rsidR="00E41943">
        <w:rPr>
          <w:rFonts w:ascii="Arial" w:eastAsia="SimSun" w:hAnsi="Arial" w:cs="Arial"/>
        </w:rPr>
        <w:t>the characteristics of the patients included in the eligible studies</w:t>
      </w:r>
      <w:r w:rsidR="008C355D">
        <w:rPr>
          <w:rFonts w:ascii="Arial" w:eastAsia="SimSun" w:hAnsi="Arial" w:cs="Arial"/>
        </w:rPr>
        <w:t xml:space="preserve">. </w:t>
      </w:r>
      <w:r w:rsidR="000D68EC">
        <w:rPr>
          <w:rFonts w:ascii="Arial" w:eastAsia="SimSun" w:hAnsi="Arial" w:cs="Arial"/>
        </w:rPr>
        <w:t>Therefore,</w:t>
      </w:r>
      <w:r w:rsidR="00E41943">
        <w:rPr>
          <w:rFonts w:ascii="Arial" w:eastAsia="SimSun" w:hAnsi="Arial" w:cs="Arial"/>
        </w:rPr>
        <w:t xml:space="preserve"> </w:t>
      </w:r>
      <w:r w:rsidR="00184FF5">
        <w:rPr>
          <w:rFonts w:ascii="Arial" w:eastAsia="SimSun" w:hAnsi="Arial" w:cs="Arial"/>
        </w:rPr>
        <w:t>we performed</w:t>
      </w:r>
      <w:r w:rsidR="008C355D">
        <w:rPr>
          <w:rFonts w:ascii="Arial" w:eastAsia="SimSun" w:hAnsi="Arial" w:cs="Arial"/>
        </w:rPr>
        <w:t xml:space="preserve"> also</w:t>
      </w:r>
      <w:r w:rsidR="00E41943" w:rsidRPr="00E41943">
        <w:rPr>
          <w:rFonts w:ascii="Arial" w:eastAsia="SimSun" w:hAnsi="Arial" w:cs="Arial"/>
        </w:rPr>
        <w:t xml:space="preserve"> </w:t>
      </w:r>
      <w:r w:rsidR="00184FF5">
        <w:rPr>
          <w:rFonts w:ascii="Arial" w:eastAsia="SimSun" w:hAnsi="Arial" w:cs="Arial"/>
        </w:rPr>
        <w:t>subgroup meta-analyses</w:t>
      </w:r>
      <w:r w:rsidR="0098617F">
        <w:rPr>
          <w:rFonts w:ascii="Arial" w:eastAsia="SimSun" w:hAnsi="Arial" w:cs="Arial"/>
        </w:rPr>
        <w:t>,</w:t>
      </w:r>
      <w:r w:rsidR="008C355D">
        <w:rPr>
          <w:rFonts w:ascii="Arial" w:eastAsia="SimSun" w:hAnsi="Arial" w:cs="Arial"/>
        </w:rPr>
        <w:t xml:space="preserve"> which</w:t>
      </w:r>
      <w:r w:rsidR="0098617F" w:rsidRPr="0098617F">
        <w:rPr>
          <w:rFonts w:ascii="Arial" w:eastAsia="SimSun" w:hAnsi="Arial" w:cs="Arial"/>
        </w:rPr>
        <w:t xml:space="preserve"> </w:t>
      </w:r>
      <w:r w:rsidR="008C355D">
        <w:rPr>
          <w:rFonts w:ascii="Arial" w:eastAsia="SimSun" w:hAnsi="Arial" w:cs="Arial"/>
        </w:rPr>
        <w:t>excluded</w:t>
      </w:r>
      <w:r w:rsidR="00184FF5">
        <w:rPr>
          <w:rFonts w:ascii="Arial" w:eastAsia="SimSun" w:hAnsi="Arial" w:cs="Arial"/>
        </w:rPr>
        <w:t xml:space="preserve"> studies where PCD diagnosis was based only on clinical manifestations or where information on diagnostics were not available.</w:t>
      </w:r>
      <w:r w:rsidR="002F3AA8">
        <w:rPr>
          <w:rFonts w:ascii="Arial" w:eastAsia="SimSun" w:hAnsi="Arial" w:cs="Arial"/>
        </w:rPr>
        <w:t xml:space="preserve"> </w:t>
      </w:r>
    </w:p>
    <w:p w14:paraId="6B2D817F" w14:textId="7345979C" w:rsidR="009E7ADF" w:rsidRDefault="007B5446" w:rsidP="009E7ADF">
      <w:pPr>
        <w:spacing w:line="360" w:lineRule="auto"/>
        <w:rPr>
          <w:rFonts w:ascii="Arial" w:eastAsia="SimSun" w:hAnsi="Arial" w:cs="Arial"/>
        </w:rPr>
      </w:pPr>
      <w:r>
        <w:rPr>
          <w:rFonts w:ascii="Arial" w:eastAsia="SimSun" w:hAnsi="Arial" w:cs="Arial"/>
        </w:rPr>
        <w:t>T</w:t>
      </w:r>
      <w:r w:rsidR="009E7ADF" w:rsidRPr="009E7ADF">
        <w:rPr>
          <w:rFonts w:ascii="Arial" w:eastAsia="SimSun" w:hAnsi="Arial" w:cs="Arial"/>
        </w:rPr>
        <w:t xml:space="preserve">o </w:t>
      </w:r>
      <w:r w:rsidR="00615F71">
        <w:rPr>
          <w:rFonts w:ascii="Arial" w:eastAsia="SimSun" w:hAnsi="Arial" w:cs="Arial"/>
        </w:rPr>
        <w:t>investigate</w:t>
      </w:r>
      <w:r w:rsidR="009E7ADF" w:rsidRPr="009E7ADF">
        <w:rPr>
          <w:rFonts w:ascii="Arial" w:eastAsia="SimSun" w:hAnsi="Arial" w:cs="Arial"/>
        </w:rPr>
        <w:t xml:space="preserve"> reasons </w:t>
      </w:r>
      <w:r w:rsidR="00615F71">
        <w:rPr>
          <w:rFonts w:ascii="Arial" w:eastAsia="SimSun" w:hAnsi="Arial" w:cs="Arial"/>
        </w:rPr>
        <w:t>for</w:t>
      </w:r>
      <w:r w:rsidR="009E7ADF" w:rsidRPr="009E7ADF">
        <w:rPr>
          <w:rFonts w:ascii="Arial" w:eastAsia="SimSun" w:hAnsi="Arial" w:cs="Arial"/>
        </w:rPr>
        <w:t xml:space="preserve"> heterogeneity we </w:t>
      </w:r>
      <w:r>
        <w:rPr>
          <w:rFonts w:ascii="Arial" w:eastAsia="SimSun" w:hAnsi="Arial" w:cs="Arial"/>
        </w:rPr>
        <w:t xml:space="preserve">then </w:t>
      </w:r>
      <w:r w:rsidR="00615F71">
        <w:rPr>
          <w:rFonts w:ascii="Arial" w:eastAsia="SimSun" w:hAnsi="Arial" w:cs="Arial"/>
        </w:rPr>
        <w:t>fitted</w:t>
      </w:r>
      <w:r w:rsidR="00615F71" w:rsidRPr="009E7ADF">
        <w:rPr>
          <w:rFonts w:ascii="Arial" w:eastAsia="SimSun" w:hAnsi="Arial" w:cs="Arial"/>
        </w:rPr>
        <w:t xml:space="preserve"> </w:t>
      </w:r>
      <w:r w:rsidR="009E7ADF" w:rsidRPr="009E7ADF">
        <w:rPr>
          <w:rFonts w:ascii="Arial" w:eastAsia="SimSun" w:hAnsi="Arial" w:cs="Arial"/>
        </w:rPr>
        <w:t xml:space="preserve">meta-regression </w:t>
      </w:r>
      <w:r w:rsidR="00615F71">
        <w:rPr>
          <w:rFonts w:ascii="Arial" w:eastAsia="SimSun" w:hAnsi="Arial" w:cs="Arial"/>
        </w:rPr>
        <w:t xml:space="preserve">models considering </w:t>
      </w:r>
      <w:r w:rsidR="00416809">
        <w:rPr>
          <w:rFonts w:ascii="Arial" w:eastAsia="SimSun" w:hAnsi="Arial" w:cs="Arial"/>
        </w:rPr>
        <w:t>the following explanatory factors</w:t>
      </w:r>
      <w:r w:rsidR="00615F71">
        <w:rPr>
          <w:rFonts w:ascii="Arial" w:eastAsia="SimSun" w:hAnsi="Arial" w:cs="Arial"/>
        </w:rPr>
        <w:t xml:space="preserve"> one at a time</w:t>
      </w:r>
      <w:r w:rsidR="00416809">
        <w:rPr>
          <w:rFonts w:ascii="Arial" w:eastAsia="SimSun" w:hAnsi="Arial" w:cs="Arial"/>
        </w:rPr>
        <w:t xml:space="preserve">: </w:t>
      </w:r>
      <w:r w:rsidR="009E7ADF" w:rsidRPr="009E7ADF">
        <w:rPr>
          <w:rFonts w:ascii="Arial" w:eastAsia="SimSun" w:hAnsi="Arial" w:cs="Arial"/>
        </w:rPr>
        <w:t xml:space="preserve"> type of clinic (general paediatrics, paediatric pulmonology, adult pulmonology, Ear-Nose-Throat (ENT) clinic or other), age of patients</w:t>
      </w:r>
      <w:r w:rsidR="00416809">
        <w:rPr>
          <w:rFonts w:ascii="Arial" w:eastAsia="SimSun" w:hAnsi="Arial" w:cs="Arial"/>
        </w:rPr>
        <w:t xml:space="preserve"> </w:t>
      </w:r>
      <w:r w:rsidR="009E7ADF" w:rsidRPr="009E7ADF">
        <w:rPr>
          <w:rFonts w:ascii="Arial" w:eastAsia="SimSun" w:hAnsi="Arial" w:cs="Arial"/>
        </w:rPr>
        <w:t xml:space="preserve">(adults, children or both), publication year (published </w:t>
      </w:r>
      <w:r w:rsidR="00615F71">
        <w:rPr>
          <w:rFonts w:ascii="Arial" w:eastAsia="SimSun" w:hAnsi="Arial" w:cs="Arial"/>
        </w:rPr>
        <w:t>≤1994</w:t>
      </w:r>
      <w:r w:rsidR="006F59C4">
        <w:rPr>
          <w:rFonts w:ascii="Arial" w:eastAsia="SimSun" w:hAnsi="Arial" w:cs="Arial"/>
        </w:rPr>
        <w:t xml:space="preserve">, </w:t>
      </w:r>
      <w:r w:rsidR="00615F71">
        <w:rPr>
          <w:rFonts w:ascii="Arial" w:eastAsia="SimSun" w:hAnsi="Arial" w:cs="Arial"/>
        </w:rPr>
        <w:t>1995-2004</w:t>
      </w:r>
      <w:r w:rsidR="006F59C4">
        <w:rPr>
          <w:rFonts w:ascii="Arial" w:eastAsia="SimSun" w:hAnsi="Arial" w:cs="Arial"/>
        </w:rPr>
        <w:t xml:space="preserve"> and ≥2005</w:t>
      </w:r>
      <w:r w:rsidR="009E7ADF" w:rsidRPr="009E7ADF">
        <w:rPr>
          <w:rFonts w:ascii="Arial" w:eastAsia="SimSun" w:hAnsi="Arial" w:cs="Arial"/>
        </w:rPr>
        <w:t>)</w:t>
      </w:r>
      <w:r w:rsidR="00184FF5">
        <w:rPr>
          <w:rFonts w:ascii="Arial" w:eastAsia="SimSun" w:hAnsi="Arial" w:cs="Arial"/>
        </w:rPr>
        <w:t>,</w:t>
      </w:r>
      <w:r w:rsidR="00416809">
        <w:rPr>
          <w:rFonts w:ascii="Arial" w:eastAsia="SimSun" w:hAnsi="Arial" w:cs="Arial"/>
        </w:rPr>
        <w:t xml:space="preserve"> </w:t>
      </w:r>
      <w:r w:rsidR="009E7ADF" w:rsidRPr="009E7ADF">
        <w:rPr>
          <w:rFonts w:ascii="Arial" w:eastAsia="SimSun" w:hAnsi="Arial" w:cs="Arial"/>
        </w:rPr>
        <w:t>number of patients included</w:t>
      </w:r>
      <w:r w:rsidR="00416809">
        <w:rPr>
          <w:rFonts w:ascii="Arial" w:eastAsia="SimSun" w:hAnsi="Arial" w:cs="Arial"/>
        </w:rPr>
        <w:t xml:space="preserve"> (&lt;20, 21-50, 51-100 and &gt;100 patients)</w:t>
      </w:r>
      <w:r w:rsidR="00184FF5">
        <w:rPr>
          <w:rFonts w:ascii="Arial" w:eastAsia="SimSun" w:hAnsi="Arial" w:cs="Arial"/>
        </w:rPr>
        <w:t xml:space="preserve">, study design (retrospective or prospective) and level </w:t>
      </w:r>
      <w:r w:rsidR="006427AB">
        <w:rPr>
          <w:rFonts w:ascii="Arial" w:eastAsia="SimSun" w:hAnsi="Arial" w:cs="Arial"/>
        </w:rPr>
        <w:t>of diagnostic certainty (</w:t>
      </w:r>
      <w:r w:rsidR="002F3AA8">
        <w:rPr>
          <w:rFonts w:ascii="Arial" w:eastAsia="SimSun" w:hAnsi="Arial" w:cs="Arial"/>
        </w:rPr>
        <w:t>clinical d</w:t>
      </w:r>
      <w:r w:rsidR="006427AB">
        <w:rPr>
          <w:rFonts w:ascii="Arial" w:eastAsia="SimSun" w:hAnsi="Arial" w:cs="Arial"/>
        </w:rPr>
        <w:t xml:space="preserve">iagnosis, diagnosis proven </w:t>
      </w:r>
      <w:r w:rsidR="002F3AA8">
        <w:rPr>
          <w:rFonts w:ascii="Arial" w:eastAsia="SimSun" w:hAnsi="Arial" w:cs="Arial"/>
        </w:rPr>
        <w:t>by EM</w:t>
      </w:r>
      <w:r w:rsidR="006427AB">
        <w:rPr>
          <w:rFonts w:ascii="Arial" w:eastAsia="SimSun" w:hAnsi="Arial" w:cs="Arial"/>
        </w:rPr>
        <w:t>,</w:t>
      </w:r>
      <w:r w:rsidR="002F3AA8">
        <w:rPr>
          <w:rFonts w:ascii="Arial" w:eastAsia="SimSun" w:hAnsi="Arial" w:cs="Arial"/>
        </w:rPr>
        <w:t xml:space="preserve"> or diagnosis proven by combination of EM and other tests (VM, nNO or genetics)</w:t>
      </w:r>
      <w:r w:rsidR="009E7ADF" w:rsidRPr="009E7ADF">
        <w:rPr>
          <w:rFonts w:ascii="Arial" w:eastAsia="SimSun" w:hAnsi="Arial" w:cs="Arial"/>
        </w:rPr>
        <w:t xml:space="preserve">. </w:t>
      </w:r>
      <w:r w:rsidR="002F3AA8" w:rsidRPr="002F3AA8">
        <w:rPr>
          <w:rFonts w:ascii="Arial" w:eastAsia="SimSun" w:hAnsi="Arial" w:cs="Arial"/>
        </w:rPr>
        <w:t>Studies in which the inclusion criteria influenced the prevalence of some clinical manifestations were excluded from the meta-analyses and meta-regre</w:t>
      </w:r>
      <w:r w:rsidR="003779D5">
        <w:rPr>
          <w:rFonts w:ascii="Arial" w:eastAsia="SimSun" w:hAnsi="Arial" w:cs="Arial"/>
        </w:rPr>
        <w:t xml:space="preserve">ssion for these characteristics. </w:t>
      </w:r>
      <w:r w:rsidR="006427AB">
        <w:rPr>
          <w:rFonts w:ascii="Arial" w:eastAsia="SimSun" w:hAnsi="Arial" w:cs="Arial"/>
        </w:rPr>
        <w:t>For instance,</w:t>
      </w:r>
      <w:r w:rsidR="003779D5">
        <w:rPr>
          <w:rFonts w:ascii="Arial" w:eastAsia="SimSun" w:hAnsi="Arial" w:cs="Arial"/>
        </w:rPr>
        <w:t xml:space="preserve"> studies describing patients with Kartagener syndrome were excluded from the meta-analyses on prevalence of situs anomalies, bronchiectasis and sinusitis</w:t>
      </w:r>
      <w:r w:rsidR="00690A31">
        <w:rPr>
          <w:rFonts w:ascii="Arial" w:eastAsia="SimSun" w:hAnsi="Arial" w:cs="Arial"/>
        </w:rPr>
        <w:t xml:space="preserve">. We also excluded these studies from the meta-analysis on prevalence of </w:t>
      </w:r>
      <w:r w:rsidR="00AE4F6F">
        <w:rPr>
          <w:rFonts w:ascii="Arial" w:eastAsia="SimSun" w:hAnsi="Arial" w:cs="Arial"/>
        </w:rPr>
        <w:t>congenital heart disease</w:t>
      </w:r>
      <w:r w:rsidR="00690A31">
        <w:rPr>
          <w:rFonts w:ascii="Arial" w:eastAsia="SimSun" w:hAnsi="Arial" w:cs="Arial"/>
        </w:rPr>
        <w:t xml:space="preserve"> as patients with situs anomalies have a higher probability to have congenital heart disease than patients with situs solitus</w:t>
      </w:r>
      <w:r w:rsidR="00AE4F6F">
        <w:rPr>
          <w:rFonts w:ascii="Arial" w:eastAsia="SimSun" w:hAnsi="Arial" w:cs="Arial"/>
        </w:rPr>
        <w:t>.</w:t>
      </w:r>
      <w:r w:rsidR="009B2B47">
        <w:rPr>
          <w:rFonts w:ascii="Arial" w:eastAsia="SimSun" w:hAnsi="Arial" w:cs="Arial"/>
        </w:rPr>
        <w:t xml:space="preserve"> </w:t>
      </w:r>
      <w:r w:rsidR="009E7ADF" w:rsidRPr="009E7ADF">
        <w:rPr>
          <w:rFonts w:ascii="Arial" w:eastAsia="SimSun" w:hAnsi="Arial" w:cs="Arial"/>
        </w:rPr>
        <w:t>Statistical analysis was performed with R software version 3.2 using the meta</w:t>
      </w:r>
      <w:r w:rsidR="0065062A">
        <w:rPr>
          <w:rFonts w:ascii="Arial" w:eastAsia="SimSun" w:hAnsi="Arial" w:cs="Arial"/>
        </w:rPr>
        <w:t xml:space="preserve"> </w:t>
      </w:r>
      <w:r w:rsidR="009E7ADF" w:rsidRPr="009E7ADF">
        <w:rPr>
          <w:rFonts w:ascii="Arial" w:eastAsia="SimSun" w:hAnsi="Arial" w:cs="Arial"/>
        </w:rPr>
        <w:t xml:space="preserve">package </w:t>
      </w:r>
      <w:r w:rsidR="00252B79" w:rsidRPr="00252B79">
        <w:rPr>
          <w:rFonts w:ascii="Arial" w:eastAsia="SimSun" w:hAnsi="Arial" w:cs="Arial"/>
        </w:rPr>
        <w:t xml:space="preserve">(version 4.2) </w:t>
      </w:r>
      <w:r w:rsidR="0065062A">
        <w:rPr>
          <w:rFonts w:ascii="Arial" w:eastAsia="SimSun" w:hAnsi="Arial" w:cs="Arial"/>
        </w:rPr>
        <w:t>and specifically the commands metaprop and metareg.</w:t>
      </w:r>
    </w:p>
    <w:p w14:paraId="4BCDE87C" w14:textId="77777777" w:rsidR="007E762D" w:rsidRDefault="007E762D" w:rsidP="009E7ADF">
      <w:pPr>
        <w:spacing w:line="360" w:lineRule="auto"/>
        <w:rPr>
          <w:rFonts w:ascii="Arial" w:eastAsia="SimSun" w:hAnsi="Arial" w:cs="Arial"/>
          <w:u w:val="single"/>
        </w:rPr>
      </w:pPr>
    </w:p>
    <w:p w14:paraId="355CC6EC" w14:textId="77777777" w:rsidR="009E7ADF" w:rsidRPr="009E7ADF" w:rsidRDefault="009E7ADF" w:rsidP="009E7ADF">
      <w:pPr>
        <w:spacing w:line="360" w:lineRule="auto"/>
        <w:rPr>
          <w:rFonts w:ascii="Arial" w:eastAsia="SimSun" w:hAnsi="Arial" w:cs="Arial"/>
          <w:u w:val="single"/>
        </w:rPr>
      </w:pPr>
      <w:r w:rsidRPr="009E7ADF">
        <w:rPr>
          <w:rFonts w:ascii="Arial" w:eastAsia="SimSun" w:hAnsi="Arial" w:cs="Arial"/>
          <w:u w:val="single"/>
        </w:rPr>
        <w:t>Results</w:t>
      </w:r>
    </w:p>
    <w:p w14:paraId="43481876"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Search</w:t>
      </w:r>
    </w:p>
    <w:p w14:paraId="3FDF40B5" w14:textId="4FD62B17" w:rsidR="00923ED4" w:rsidRDefault="004C78C2" w:rsidP="009E7ADF">
      <w:pPr>
        <w:spacing w:line="360" w:lineRule="auto"/>
        <w:rPr>
          <w:rFonts w:ascii="Arial" w:eastAsia="SimSun" w:hAnsi="Arial" w:cs="Arial"/>
        </w:rPr>
      </w:pPr>
      <w:r>
        <w:rPr>
          <w:rFonts w:ascii="Arial" w:eastAsia="SimSun" w:hAnsi="Arial" w:cs="Arial"/>
        </w:rPr>
        <w:t>A</w:t>
      </w:r>
      <w:r w:rsidRPr="004C78C2">
        <w:rPr>
          <w:rFonts w:ascii="Arial" w:eastAsia="SimSun" w:hAnsi="Arial" w:cs="Arial"/>
        </w:rPr>
        <w:t>fter excluding duplicates</w:t>
      </w:r>
      <w:r>
        <w:rPr>
          <w:rFonts w:ascii="Arial" w:eastAsia="SimSun" w:hAnsi="Arial" w:cs="Arial"/>
        </w:rPr>
        <w:t xml:space="preserve"> identified by more than one database (Pubmed, Embase</w:t>
      </w:r>
      <w:r w:rsidR="0087123B">
        <w:rPr>
          <w:rFonts w:ascii="Arial" w:eastAsia="SimSun" w:hAnsi="Arial" w:cs="Arial"/>
        </w:rPr>
        <w:t>, Scopus</w:t>
      </w:r>
      <w:r>
        <w:rPr>
          <w:rFonts w:ascii="Arial" w:eastAsia="SimSun" w:hAnsi="Arial" w:cs="Arial"/>
        </w:rPr>
        <w:t>)</w:t>
      </w:r>
      <w:r w:rsidRPr="004C78C2">
        <w:rPr>
          <w:rFonts w:ascii="Arial" w:eastAsia="SimSun" w:hAnsi="Arial" w:cs="Arial"/>
        </w:rPr>
        <w:t xml:space="preserve"> </w:t>
      </w:r>
      <w:r>
        <w:rPr>
          <w:rFonts w:ascii="Arial" w:eastAsia="SimSun" w:hAnsi="Arial" w:cs="Arial"/>
        </w:rPr>
        <w:t>o</w:t>
      </w:r>
      <w:r w:rsidR="009E7ADF" w:rsidRPr="009E7ADF">
        <w:rPr>
          <w:rFonts w:ascii="Arial" w:eastAsia="SimSun" w:hAnsi="Arial" w:cs="Arial"/>
        </w:rPr>
        <w:t xml:space="preserve">ur search identified 1210 articles (Figure 1). </w:t>
      </w:r>
      <w:r>
        <w:rPr>
          <w:rFonts w:ascii="Arial" w:eastAsia="SimSun" w:hAnsi="Arial" w:cs="Arial"/>
        </w:rPr>
        <w:t>First, we screened</w:t>
      </w:r>
      <w:r w:rsidR="009E7ADF" w:rsidRPr="009E7ADF">
        <w:rPr>
          <w:rFonts w:ascii="Arial" w:eastAsia="SimSun" w:hAnsi="Arial" w:cs="Arial"/>
        </w:rPr>
        <w:t xml:space="preserve"> for inclusion and exclusion criteria by reading through titles and abstracts and excluded 1109 articles. For 16 studies it was not possible to find the abstract or the full text. </w:t>
      </w:r>
      <w:r>
        <w:rPr>
          <w:rFonts w:ascii="Arial" w:eastAsia="SimSun" w:hAnsi="Arial" w:cs="Arial"/>
        </w:rPr>
        <w:t xml:space="preserve">This resulted in 101 articles. </w:t>
      </w:r>
      <w:r w:rsidR="009E7ADF" w:rsidRPr="009E7ADF">
        <w:rPr>
          <w:rFonts w:ascii="Arial" w:eastAsia="SimSun" w:hAnsi="Arial" w:cs="Arial"/>
        </w:rPr>
        <w:t xml:space="preserve">After </w:t>
      </w:r>
      <w:r>
        <w:rPr>
          <w:rFonts w:ascii="Arial" w:eastAsia="SimSun" w:hAnsi="Arial" w:cs="Arial"/>
        </w:rPr>
        <w:t xml:space="preserve">reading </w:t>
      </w:r>
      <w:r w:rsidR="00BD4816">
        <w:rPr>
          <w:rFonts w:ascii="Arial" w:eastAsia="SimSun" w:hAnsi="Arial" w:cs="Arial"/>
        </w:rPr>
        <w:t>the</w:t>
      </w:r>
      <w:r>
        <w:rPr>
          <w:rFonts w:ascii="Arial" w:eastAsia="SimSun" w:hAnsi="Arial" w:cs="Arial"/>
        </w:rPr>
        <w:t xml:space="preserve"> full text</w:t>
      </w:r>
      <w:r w:rsidR="00BD4816">
        <w:rPr>
          <w:rFonts w:ascii="Arial" w:eastAsia="SimSun" w:hAnsi="Arial" w:cs="Arial"/>
        </w:rPr>
        <w:t>s</w:t>
      </w:r>
      <w:r w:rsidR="009E7ADF" w:rsidRPr="009E7ADF">
        <w:rPr>
          <w:rFonts w:ascii="Arial" w:eastAsia="SimSun" w:hAnsi="Arial" w:cs="Arial"/>
        </w:rPr>
        <w:t>, we excluded anothe</w:t>
      </w:r>
      <w:r>
        <w:rPr>
          <w:rFonts w:ascii="Arial" w:eastAsia="SimSun" w:hAnsi="Arial" w:cs="Arial"/>
        </w:rPr>
        <w:t>r 49 articles;</w:t>
      </w:r>
      <w:r w:rsidR="009E7ADF" w:rsidRPr="009E7ADF">
        <w:rPr>
          <w:rFonts w:ascii="Arial" w:eastAsia="SimSun" w:hAnsi="Arial" w:cs="Arial"/>
        </w:rPr>
        <w:t xml:space="preserve"> </w:t>
      </w:r>
      <w:r>
        <w:rPr>
          <w:rFonts w:ascii="Arial" w:eastAsia="SimSun" w:hAnsi="Arial" w:cs="Arial"/>
        </w:rPr>
        <w:t>19 did</w:t>
      </w:r>
      <w:r w:rsidR="009E7ADF" w:rsidRPr="009E7ADF">
        <w:rPr>
          <w:rFonts w:ascii="Arial" w:eastAsia="SimSun" w:hAnsi="Arial" w:cs="Arial"/>
        </w:rPr>
        <w:t xml:space="preserve"> not contain any clinical information </w:t>
      </w:r>
      <w:r>
        <w:rPr>
          <w:rFonts w:ascii="Arial" w:eastAsia="SimSun" w:hAnsi="Arial" w:cs="Arial"/>
        </w:rPr>
        <w:t>and 30</w:t>
      </w:r>
      <w:r w:rsidR="009E7ADF" w:rsidRPr="009E7ADF">
        <w:rPr>
          <w:rFonts w:ascii="Arial" w:eastAsia="SimSun" w:hAnsi="Arial" w:cs="Arial"/>
        </w:rPr>
        <w:t xml:space="preserve"> had </w:t>
      </w:r>
      <w:r>
        <w:rPr>
          <w:rFonts w:ascii="Arial" w:eastAsia="SimSun" w:hAnsi="Arial" w:cs="Arial"/>
        </w:rPr>
        <w:t xml:space="preserve">a largely </w:t>
      </w:r>
      <w:r w:rsidR="009E7ADF" w:rsidRPr="009E7ADF">
        <w:rPr>
          <w:rFonts w:ascii="Arial" w:eastAsia="SimSun" w:hAnsi="Arial" w:cs="Arial"/>
        </w:rPr>
        <w:t>overlapping study population</w:t>
      </w:r>
      <w:r w:rsidR="001D37B6">
        <w:rPr>
          <w:rFonts w:ascii="Arial" w:eastAsia="SimSun" w:hAnsi="Arial" w:cs="Arial"/>
        </w:rPr>
        <w:t>.</w:t>
      </w:r>
      <w:r w:rsidR="009E7ADF" w:rsidRPr="009E7ADF">
        <w:rPr>
          <w:rFonts w:ascii="Arial" w:eastAsia="SimSun" w:hAnsi="Arial" w:cs="Arial"/>
        </w:rPr>
        <w:fldChar w:fldCharType="begin">
          <w:fldData xml:space="preserve">am91cm5hbDwva2V5d29yZD48a2V5d29yZD5yZXNwaXJhdG9yeSBzeXN0ZW08L2tleXdvcmQ+PC9r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EtODwv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DaGFvPC9BdXRob3I+PFllYXI+MTk4MjwvWWVhcj48UmVj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==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001F0242">
        <w:rPr>
          <w:rFonts w:ascii="Arial" w:eastAsia="SimSun" w:hAnsi="Arial" w:cs="Arial"/>
        </w:rPr>
        <w:fldChar w:fldCharType="begin">
          <w:fldData xml:space="preserve">am91cm5hbDwva2V5d29yZD48a2V5d29yZD5yZXNwaXJhdG9yeSBzeXN0ZW08L2tleXdvcmQ+PC9r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EtODwv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009E7ADF" w:rsidRPr="009E7ADF">
        <w:rPr>
          <w:rFonts w:ascii="Arial" w:eastAsia="SimSun" w:hAnsi="Arial" w:cs="Arial"/>
        </w:rPr>
      </w:r>
      <w:r w:rsidR="009E7ADF" w:rsidRPr="009E7ADF">
        <w:rPr>
          <w:rFonts w:ascii="Arial" w:eastAsia="SimSun" w:hAnsi="Arial" w:cs="Arial"/>
        </w:rPr>
        <w:fldChar w:fldCharType="separate"/>
      </w:r>
      <w:r w:rsidR="001F0242">
        <w:rPr>
          <w:rFonts w:ascii="Arial" w:eastAsia="SimSun" w:hAnsi="Arial" w:cs="Arial"/>
          <w:noProof/>
        </w:rPr>
        <w:t>[4,12-40]</w:t>
      </w:r>
      <w:r w:rsidR="009E7ADF" w:rsidRPr="009E7ADF">
        <w:rPr>
          <w:rFonts w:ascii="Arial" w:eastAsia="SimSun" w:hAnsi="Arial" w:cs="Arial"/>
        </w:rPr>
        <w:fldChar w:fldCharType="end"/>
      </w:r>
      <w:r w:rsidR="009E7ADF" w:rsidRPr="009E7ADF">
        <w:rPr>
          <w:rFonts w:ascii="Arial" w:eastAsia="SimSun" w:hAnsi="Arial" w:cs="Arial"/>
          <w:i/>
        </w:rPr>
        <w:t xml:space="preserve"> </w:t>
      </w:r>
    </w:p>
    <w:p w14:paraId="72C2316C" w14:textId="50F20682" w:rsidR="009E7ADF" w:rsidRPr="00923ED4" w:rsidRDefault="00923ED4" w:rsidP="009E7ADF">
      <w:pPr>
        <w:spacing w:line="360" w:lineRule="auto"/>
        <w:rPr>
          <w:rFonts w:ascii="Arial" w:eastAsia="SimSun" w:hAnsi="Arial" w:cs="Arial"/>
        </w:rPr>
      </w:pPr>
      <w:r>
        <w:rPr>
          <w:rFonts w:ascii="Arial" w:eastAsia="SimSun" w:hAnsi="Arial" w:cs="Arial"/>
        </w:rPr>
        <w:t>T</w:t>
      </w:r>
      <w:r w:rsidR="009E7ADF" w:rsidRPr="009E7ADF">
        <w:rPr>
          <w:rFonts w:ascii="Arial" w:eastAsia="SimSun" w:hAnsi="Arial" w:cs="Arial"/>
        </w:rPr>
        <w:t xml:space="preserve">hree pairs of studies </w:t>
      </w:r>
      <w:r>
        <w:rPr>
          <w:rFonts w:ascii="Arial" w:eastAsia="SimSun" w:hAnsi="Arial" w:cs="Arial"/>
          <w:color w:val="000000"/>
        </w:rPr>
        <w:t xml:space="preserve">had </w:t>
      </w:r>
      <w:r w:rsidR="009E7ADF" w:rsidRPr="009E7ADF">
        <w:rPr>
          <w:rFonts w:ascii="Arial" w:eastAsia="SimSun" w:hAnsi="Arial" w:cs="Arial"/>
          <w:color w:val="000000"/>
        </w:rPr>
        <w:t xml:space="preserve"> partially overlapping study population</w:t>
      </w:r>
      <w:r w:rsidR="00BD4816">
        <w:rPr>
          <w:rFonts w:ascii="Arial" w:eastAsia="SimSun" w:hAnsi="Arial" w:cs="Arial"/>
          <w:color w:val="000000"/>
        </w:rPr>
        <w:t>s, but unique data and hence were all included</w:t>
      </w:r>
      <w:r w:rsidR="00B5081B">
        <w:rPr>
          <w:rFonts w:ascii="Arial" w:eastAsia="SimSun" w:hAnsi="Arial" w:cs="Arial"/>
          <w:color w:val="000000"/>
        </w:rPr>
        <w:t xml:space="preserve"> </w:t>
      </w:r>
      <w:r w:rsidR="009E7ADF" w:rsidRPr="009E7ADF">
        <w:rPr>
          <w:rFonts w:ascii="Arial" w:eastAsia="SimSun" w:hAnsi="Arial" w:cs="Arial"/>
        </w:rPr>
        <w:t>in the quantitative synthesis. Studies from Pedersen et al.</w:t>
      </w:r>
      <w:r w:rsidR="00B557DE">
        <w:rPr>
          <w:rFonts w:ascii="Arial" w:eastAsia="SimSun" w:hAnsi="Arial" w:cs="Arial"/>
        </w:rPr>
        <w:t xml:space="preserve"> </w:t>
      </w:r>
      <w:r w:rsidR="009E7ADF" w:rsidRPr="009E7ADF">
        <w:rPr>
          <w:rFonts w:ascii="Arial" w:eastAsia="SimSun" w:hAnsi="Arial" w:cs="Arial"/>
        </w:rPr>
        <w:fldChar w:fldCharType="begin"/>
      </w:r>
      <w:r w:rsidR="001F0242">
        <w:rPr>
          <w:rFonts w:ascii="Arial" w:eastAsia="SimSun" w:hAnsi="Arial" w:cs="Arial"/>
        </w:rPr>
        <w:instrText xml:space="preserve"> ADDIN EN.CITE &lt;EndNote&gt;&lt;Cite&gt;&lt;Author&gt;Pedersen&lt;/Author&gt;&lt;Year&gt;1983&lt;/Year&gt;&lt;RecNum&gt;3199&lt;/RecNum&gt;&lt;DisplayText&gt;[41]&lt;/DisplayText&gt;&lt;record&gt;&lt;rec-number&gt;3199&lt;/rec-number&gt;&lt;foreign-keys&gt;&lt;key app="EN" db-id="t5ewwfwpxpdsfteeaayxtdzgpx2afp2vpxxz" timestamp="0"&gt;3199&lt;/key&gt;&lt;/foreign-keys&gt;&lt;ref-type name="Journal Article"&gt;17&lt;/ref-type&gt;&lt;contributors&gt;&lt;authors&gt;&lt;author&gt;Pedersen, M.; Stafanger, G.&lt;/author&gt;&lt;/authors&gt;&lt;/contributors&gt;&lt;titles&gt;&lt;title&gt;Bronchopulmonary symptoms in primary ciliary dyskinesia. A clinical study of 27 patients&lt;/title&gt;&lt;secondary-title&gt;Eur J Respir Dis Suppl&lt;/secondary-title&gt;&lt;alt-title&gt;European journal of respiratory diseases. Supplement&lt;/alt-title&gt;&lt;/titles&gt;&lt;pages&gt;118-28&lt;/pages&gt;&lt;volume&gt;127&lt;/volume&gt;&lt;edition&gt;1983/01/01&lt;/edition&gt;&lt;keywords&gt;&lt;keyword&gt;Activities of Daily Living&lt;/keyword&gt;&lt;keyword&gt;Adolescent&lt;/keyword&gt;&lt;keyword&gt;Adult&lt;/keyword&gt;&lt;keyword&gt;Bronchiectasis/etiology&lt;/keyword&gt;&lt;keyword&gt;Bronchitis/etiology&lt;/keyword&gt;&lt;keyword&gt;Child&lt;/keyword&gt;&lt;keyword&gt;Child, Preschool&lt;/keyword&gt;&lt;keyword&gt;Cilia/physiology/ ultrastructure&lt;/keyword&gt;&lt;keyword&gt;Female&lt;/keyword&gt;&lt;keyword&gt;Haemophilus influenzae/isolation &amp;amp; purification&lt;/keyword&gt;&lt;keyword&gt;Humans&lt;/keyword&gt;&lt;keyword&gt;Infant&lt;/keyword&gt;&lt;keyword&gt;Kartagener Syndrome/complications/ physiopathology&lt;/keyword&gt;&lt;keyword&gt;Male&lt;/keyword&gt;&lt;keyword&gt;Middle Aged&lt;/keyword&gt;&lt;keyword&gt;Peak Expiratory Flow Rate&lt;/keyword&gt;&lt;keyword&gt;Pulmonary Atelectasis/etiology&lt;/keyword&gt;&lt;keyword&gt;Sputum/microbiology&lt;/keyword&gt;&lt;keyword&gt;Staphylococcus aureus/isolation &amp;amp; purification&lt;/keyword&gt;&lt;keyword&gt;Syndrome&lt;/keyword&gt;&lt;keyword&gt;Vital Capacity&lt;/keyword&gt;&lt;/keywords&gt;&lt;dates&gt;&lt;year&gt;1983&lt;/year&gt;&lt;/dates&gt;&lt;isbn&gt;0106-4347 (Print); 0106-4347 (Linking)&lt;/isbn&gt;&lt;accession-num&gt;6604644&lt;/accession-num&gt;&lt;urls&gt;&lt;/urls&gt;&lt;remote-database-provider&gt;NLM&lt;/remote-database-provider&gt;&lt;language&gt;eng&lt;/language&gt;&lt;/record&gt;&lt;/Cite&gt;&lt;/EndNote&gt;</w:instrText>
      </w:r>
      <w:r w:rsidR="009E7ADF" w:rsidRPr="009E7ADF">
        <w:rPr>
          <w:rFonts w:ascii="Arial" w:eastAsia="SimSun" w:hAnsi="Arial" w:cs="Arial"/>
        </w:rPr>
        <w:fldChar w:fldCharType="separate"/>
      </w:r>
      <w:r w:rsidR="001F0242">
        <w:rPr>
          <w:rFonts w:ascii="Arial" w:eastAsia="SimSun" w:hAnsi="Arial" w:cs="Arial"/>
          <w:noProof/>
        </w:rPr>
        <w:t>[41]</w:t>
      </w:r>
      <w:r w:rsidR="009E7ADF" w:rsidRPr="009E7ADF">
        <w:rPr>
          <w:rFonts w:ascii="Arial" w:eastAsia="SimSun" w:hAnsi="Arial" w:cs="Arial"/>
        </w:rPr>
        <w:fldChar w:fldCharType="end"/>
      </w:r>
      <w:r w:rsidR="009E7ADF" w:rsidRPr="009E7ADF">
        <w:rPr>
          <w:rFonts w:ascii="Arial" w:eastAsia="SimSun" w:hAnsi="Arial" w:cs="Arial"/>
        </w:rPr>
        <w:t xml:space="preserve"> </w:t>
      </w:r>
      <w:r w:rsidR="009E7ADF" w:rsidRPr="009E7ADF">
        <w:rPr>
          <w:rFonts w:ascii="Arial" w:eastAsia="SimSun" w:hAnsi="Arial" w:cs="Arial"/>
          <w:color w:val="000000"/>
        </w:rPr>
        <w:t>and Mygind et al.</w:t>
      </w:r>
      <w:r w:rsidR="00B557DE">
        <w:rPr>
          <w:rFonts w:ascii="Arial" w:eastAsia="SimSun" w:hAnsi="Arial" w:cs="Arial"/>
          <w:color w:val="000000"/>
        </w:rPr>
        <w:t xml:space="preserve"> </w:t>
      </w:r>
      <w:r w:rsidR="009E7ADF" w:rsidRPr="009E7ADF">
        <w:rPr>
          <w:rFonts w:ascii="Arial" w:eastAsia="SimSun" w:hAnsi="Arial" w:cs="Arial"/>
          <w:color w:val="000000"/>
        </w:rPr>
        <w:fldChar w:fldCharType="begin">
          <w:fldData xml:space="preserve">PEVuZE5vdGU+PENpdGU+PEF1dGhvcj5NeWdpbmQ8L0F1dGhvcj48WWVhcj4xOTgzPC9ZZWFyPjxS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</w:fldData>
        </w:fldChar>
      </w:r>
      <w:r w:rsidR="001F0242">
        <w:rPr>
          <w:rFonts w:ascii="Arial" w:eastAsia="SimSun" w:hAnsi="Arial" w:cs="Arial"/>
          <w:color w:val="000000"/>
        </w:rPr>
        <w:instrText xml:space="preserve"> ADDIN EN.CITE </w:instrText>
      </w:r>
      <w:r w:rsidR="001F0242">
        <w:rPr>
          <w:rFonts w:ascii="Arial" w:eastAsia="SimSun" w:hAnsi="Arial" w:cs="Arial"/>
          <w:color w:val="000000"/>
        </w:rPr>
        <w:fldChar w:fldCharType="begin">
          <w:fldData xml:space="preserve">PEVuZE5vdGU+PENpdGU+PEF1dGhvcj5NeWdpbmQ8L0F1dGhvcj48WWVhcj4xOTgzPC9ZZWFyPjxS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</w:fldData>
        </w:fldChar>
      </w:r>
      <w:r w:rsidR="001F0242">
        <w:rPr>
          <w:rFonts w:ascii="Arial" w:eastAsia="SimSun" w:hAnsi="Arial" w:cs="Arial"/>
          <w:color w:val="000000"/>
        </w:rPr>
        <w:instrText xml:space="preserve"> ADDIN EN.CITE.DATA </w:instrText>
      </w:r>
      <w:r w:rsidR="001F0242">
        <w:rPr>
          <w:rFonts w:ascii="Arial" w:eastAsia="SimSun" w:hAnsi="Arial" w:cs="Arial"/>
          <w:color w:val="000000"/>
        </w:rPr>
      </w:r>
      <w:r w:rsidR="001F0242">
        <w:rPr>
          <w:rFonts w:ascii="Arial" w:eastAsia="SimSun" w:hAnsi="Arial" w:cs="Arial"/>
          <w:color w:val="000000"/>
        </w:rPr>
        <w:fldChar w:fldCharType="end"/>
      </w:r>
      <w:r w:rsidR="009E7ADF" w:rsidRPr="009E7ADF">
        <w:rPr>
          <w:rFonts w:ascii="Arial" w:eastAsia="SimSun" w:hAnsi="Arial" w:cs="Arial"/>
          <w:color w:val="000000"/>
        </w:rPr>
      </w:r>
      <w:r w:rsidR="009E7ADF" w:rsidRPr="009E7ADF">
        <w:rPr>
          <w:rFonts w:ascii="Arial" w:eastAsia="SimSun" w:hAnsi="Arial" w:cs="Arial"/>
          <w:color w:val="000000"/>
        </w:rPr>
        <w:fldChar w:fldCharType="separate"/>
      </w:r>
      <w:r w:rsidR="001F0242">
        <w:rPr>
          <w:rFonts w:ascii="Arial" w:eastAsia="SimSun" w:hAnsi="Arial" w:cs="Arial"/>
          <w:noProof/>
          <w:color w:val="000000"/>
        </w:rPr>
        <w:t>[42]</w:t>
      </w:r>
      <w:r w:rsidR="009E7ADF" w:rsidRPr="009E7ADF">
        <w:rPr>
          <w:rFonts w:ascii="Arial" w:eastAsia="SimSun" w:hAnsi="Arial" w:cs="Arial"/>
          <w:color w:val="000000"/>
        </w:rPr>
        <w:fldChar w:fldCharType="end"/>
      </w:r>
      <w:r w:rsidR="009E7ADF" w:rsidRPr="009E7ADF">
        <w:rPr>
          <w:rFonts w:ascii="Arial" w:eastAsia="SimSun" w:hAnsi="Arial" w:cs="Arial"/>
          <w:color w:val="000000"/>
        </w:rPr>
        <w:t xml:space="preserve"> described diff</w:t>
      </w:r>
      <w:r>
        <w:rPr>
          <w:rFonts w:ascii="Arial" w:eastAsia="SimSun" w:hAnsi="Arial" w:cs="Arial"/>
          <w:color w:val="000000"/>
        </w:rPr>
        <w:t>erent symptoms in the same</w:t>
      </w:r>
      <w:r w:rsidR="009E7ADF" w:rsidRPr="009E7ADF">
        <w:rPr>
          <w:rFonts w:ascii="Arial" w:eastAsia="SimSun" w:hAnsi="Arial" w:cs="Arial"/>
          <w:color w:val="000000"/>
        </w:rPr>
        <w:t xml:space="preserve"> population. Studies from McManus et al.</w:t>
      </w:r>
      <w:r w:rsidR="00B557DE">
        <w:rPr>
          <w:rFonts w:ascii="Arial" w:eastAsia="SimSun" w:hAnsi="Arial" w:cs="Arial"/>
          <w:color w:val="000000"/>
        </w:rPr>
        <w:t xml:space="preserve"> </w:t>
      </w:r>
      <w:r w:rsidR="009E7ADF" w:rsidRPr="009E7ADF">
        <w:rPr>
          <w:rFonts w:ascii="Arial" w:eastAsia="SimSun" w:hAnsi="Arial" w:cs="Arial"/>
          <w:color w:val="000000"/>
        </w:rPr>
        <w:fldChar w:fldCharType="begin">
          <w:fldData xml:space="preserve">PEVuZE5vdGU+PENpdGU+PEF1dGhvcj5NY01hbnVzPC9BdXRob3I+PFllYXI+MjAwMzwvWWVhcj48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</w:fldData>
        </w:fldChar>
      </w:r>
      <w:r w:rsidR="001F0242">
        <w:rPr>
          <w:rFonts w:ascii="Arial" w:eastAsia="SimSun" w:hAnsi="Arial" w:cs="Arial"/>
          <w:color w:val="000000"/>
        </w:rPr>
        <w:instrText xml:space="preserve"> ADDIN EN.CITE </w:instrText>
      </w:r>
      <w:r w:rsidR="001F0242">
        <w:rPr>
          <w:rFonts w:ascii="Arial" w:eastAsia="SimSun" w:hAnsi="Arial" w:cs="Arial"/>
          <w:color w:val="000000"/>
        </w:rPr>
        <w:fldChar w:fldCharType="begin">
          <w:fldData xml:space="preserve">PEVuZE5vdGU+PENpdGU+PEF1dGhvcj5NY01hbnVzPC9BdXRob3I+PFllYXI+MjAwMzwvWWVhcj48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</w:fldData>
        </w:fldChar>
      </w:r>
      <w:r w:rsidR="001F0242">
        <w:rPr>
          <w:rFonts w:ascii="Arial" w:eastAsia="SimSun" w:hAnsi="Arial" w:cs="Arial"/>
          <w:color w:val="000000"/>
        </w:rPr>
        <w:instrText xml:space="preserve"> ADDIN EN.CITE.DATA </w:instrText>
      </w:r>
      <w:r w:rsidR="001F0242">
        <w:rPr>
          <w:rFonts w:ascii="Arial" w:eastAsia="SimSun" w:hAnsi="Arial" w:cs="Arial"/>
          <w:color w:val="000000"/>
        </w:rPr>
      </w:r>
      <w:r w:rsidR="001F0242">
        <w:rPr>
          <w:rFonts w:ascii="Arial" w:eastAsia="SimSun" w:hAnsi="Arial" w:cs="Arial"/>
          <w:color w:val="000000"/>
        </w:rPr>
        <w:fldChar w:fldCharType="end"/>
      </w:r>
      <w:r w:rsidR="009E7ADF" w:rsidRPr="009E7ADF">
        <w:rPr>
          <w:rFonts w:ascii="Arial" w:eastAsia="SimSun" w:hAnsi="Arial" w:cs="Arial"/>
          <w:color w:val="000000"/>
        </w:rPr>
      </w:r>
      <w:r w:rsidR="009E7ADF" w:rsidRPr="009E7ADF">
        <w:rPr>
          <w:rFonts w:ascii="Arial" w:eastAsia="SimSun" w:hAnsi="Arial" w:cs="Arial"/>
          <w:color w:val="000000"/>
        </w:rPr>
        <w:fldChar w:fldCharType="separate"/>
      </w:r>
      <w:r w:rsidR="001F0242">
        <w:rPr>
          <w:rFonts w:ascii="Arial" w:eastAsia="SimSun" w:hAnsi="Arial" w:cs="Arial"/>
          <w:noProof/>
          <w:color w:val="000000"/>
        </w:rPr>
        <w:t>[43]</w:t>
      </w:r>
      <w:r w:rsidR="009E7ADF" w:rsidRPr="009E7ADF">
        <w:rPr>
          <w:rFonts w:ascii="Arial" w:eastAsia="SimSun" w:hAnsi="Arial" w:cs="Arial"/>
          <w:color w:val="000000"/>
        </w:rPr>
        <w:fldChar w:fldCharType="end"/>
      </w:r>
      <w:r w:rsidR="009E7ADF" w:rsidRPr="009E7ADF">
        <w:rPr>
          <w:rFonts w:ascii="Arial" w:eastAsia="SimSun" w:hAnsi="Arial" w:cs="Arial"/>
          <w:color w:val="000000"/>
        </w:rPr>
        <w:t xml:space="preserve"> and Jain et al.</w:t>
      </w:r>
      <w:r w:rsidR="00B557DE">
        <w:rPr>
          <w:rFonts w:ascii="Arial" w:eastAsia="SimSun" w:hAnsi="Arial" w:cs="Arial"/>
          <w:color w:val="000000"/>
        </w:rPr>
        <w:t xml:space="preserve"> </w:t>
      </w:r>
      <w:r w:rsidR="009E7ADF" w:rsidRPr="009E7ADF">
        <w:rPr>
          <w:rFonts w:ascii="Arial" w:eastAsia="SimSun" w:hAnsi="Arial" w:cs="Arial"/>
          <w:color w:val="000000"/>
        </w:rPr>
        <w:fldChar w:fldCharType="begin"/>
      </w:r>
      <w:r w:rsidR="001F0242">
        <w:rPr>
          <w:rFonts w:ascii="Arial" w:eastAsia="SimSun" w:hAnsi="Arial" w:cs="Arial"/>
          <w:color w:val="000000"/>
        </w:rPr>
        <w:instrText xml:space="preserve"> ADDIN EN.CITE &lt;EndNote&gt;&lt;Cite&gt;&lt;Author&gt;Jain&lt;/Author&gt;&lt;Year&gt;2007&lt;/Year&gt;&lt;RecNum&gt;3170&lt;/RecNum&gt;&lt;DisplayText&gt;[44]&lt;/DisplayText&gt;&lt;record&gt;&lt;rec-number&gt;3170&lt;/rec-number&gt;&lt;foreign-keys&gt;&lt;key app="EN" db-id="t5ewwfwpxpdsfteeaayxtdzgpx2afp2vpxxz" timestamp="0"&gt;3170&lt;/key&gt;&lt;/foreign-keys&gt;&lt;ref-type name="Journal Article"&gt;17&lt;/ref-type&gt;&lt;contributors&gt;&lt;authors&gt;&lt;author&gt;Jain, K.&lt;/author&gt;&lt;author&gt;Padley, S. P.&lt;/author&gt;&lt;author&gt;Goldstraw, E. J.&lt;/author&gt;&lt;author&gt;Kidd, S. J.&lt;/author&gt;&lt;author&gt;Hogg, C.&lt;/author&gt;&lt;author&gt;Biggart, E.&lt;/author&gt;&lt;author&gt;Bush, A.&lt;/author&gt;&lt;/authors&gt;&lt;/contributors&gt;&lt;auth-address&gt;Department of Radiology, Royal Brompton and Harefield NHS Trust, London, UK.&lt;/auth-address&gt;&lt;titles&gt;&lt;title&gt;Primary ciliary dyskinesia in the paediatric population: range and severity of radiological findings in a cohort of patients receiving tertiary care&lt;/title&gt;&lt;secondary-title&gt;Clin Radiol&lt;/secondary-title&gt;&lt;alt-title&gt;Clinical radiology&lt;/alt-title&gt;&lt;/titles&gt;&lt;pages&gt;986-93&lt;/pages&gt;&lt;volume&gt;62&lt;/volume&gt;&lt;number&gt;10&lt;/number&gt;&lt;edition&gt;2007/09/04&lt;/edition&gt;&lt;keywords&gt;&lt;keyword&gt;Adolescent&lt;/keyword&gt;&lt;keyword&gt;Child&lt;/keyword&gt;&lt;keyword&gt;Child, Preschool&lt;/keyword&gt;&lt;keyword&gt;Cohort Studies&lt;/keyword&gt;&lt;keyword&gt;Female&lt;/keyword&gt;&lt;keyword&gt;Humans&lt;/keyword&gt;&lt;keyword&gt;Infant&lt;/keyword&gt;&lt;keyword&gt;Infant, Newborn&lt;/keyword&gt;&lt;keyword&gt;Kartagener Syndrome/ radiography/therapy&lt;/keyword&gt;&lt;keyword&gt;Male&lt;/keyword&gt;&lt;keyword&gt;Tomography, X-Ray Computed/methods/ standards&lt;/keyword&gt;&lt;/keywords&gt;&lt;dates&gt;&lt;year&gt;2007&lt;/year&gt;&lt;pub-dates&gt;&lt;date&gt;Oct&lt;/date&gt;&lt;/pub-dates&gt;&lt;/dates&gt;&lt;isbn&gt;0009-9260 (Print)&amp;#xD;0009-9260 (Linking)&lt;/isbn&gt;&lt;accession-num&gt;17765464&lt;/accession-num&gt;&lt;urls&gt;&lt;/urls&gt;&lt;electronic-resource-num&gt;10.1016/j.crad.2007.04.015&lt;/electronic-resource-num&gt;&lt;remote-database-provider&gt;NLM&lt;/remote-database-provider&gt;&lt;language&gt;eng&lt;/language&gt;&lt;/record&gt;&lt;/Cite&gt;&lt;/EndNote&gt;</w:instrText>
      </w:r>
      <w:r w:rsidR="009E7ADF" w:rsidRPr="009E7ADF">
        <w:rPr>
          <w:rFonts w:ascii="Arial" w:eastAsia="SimSun" w:hAnsi="Arial" w:cs="Arial"/>
          <w:color w:val="000000"/>
        </w:rPr>
        <w:fldChar w:fldCharType="separate"/>
      </w:r>
      <w:r w:rsidR="001F0242">
        <w:rPr>
          <w:rFonts w:ascii="Arial" w:eastAsia="SimSun" w:hAnsi="Arial" w:cs="Arial"/>
          <w:noProof/>
          <w:color w:val="000000"/>
        </w:rPr>
        <w:t>[44]</w:t>
      </w:r>
      <w:r w:rsidR="009E7ADF" w:rsidRPr="009E7ADF">
        <w:rPr>
          <w:rFonts w:ascii="Arial" w:eastAsia="SimSun" w:hAnsi="Arial" w:cs="Arial"/>
          <w:color w:val="000000"/>
        </w:rPr>
        <w:fldChar w:fldCharType="end"/>
      </w:r>
      <w:r w:rsidR="009E7ADF" w:rsidRPr="009E7ADF">
        <w:rPr>
          <w:rFonts w:ascii="Arial" w:eastAsia="SimSun" w:hAnsi="Arial" w:cs="Arial"/>
          <w:color w:val="000000"/>
        </w:rPr>
        <w:t xml:space="preserve"> had </w:t>
      </w:r>
      <w:r w:rsidR="00BD4816">
        <w:rPr>
          <w:rFonts w:ascii="Arial" w:eastAsia="SimSun" w:hAnsi="Arial" w:cs="Arial"/>
          <w:color w:val="000000"/>
        </w:rPr>
        <w:t xml:space="preserve">only </w:t>
      </w:r>
      <w:r w:rsidR="009E7ADF" w:rsidRPr="009E7ADF">
        <w:rPr>
          <w:rFonts w:ascii="Arial" w:eastAsia="SimSun" w:hAnsi="Arial" w:cs="Arial"/>
          <w:color w:val="000000"/>
        </w:rPr>
        <w:t>a small partial overlap and both provided very useful and detailed information. Papers by Shapiro et al.</w:t>
      </w:r>
      <w:r w:rsidR="00B557DE">
        <w:rPr>
          <w:rFonts w:ascii="Arial" w:eastAsia="SimSun" w:hAnsi="Arial" w:cs="Arial"/>
          <w:color w:val="000000"/>
        </w:rPr>
        <w:t xml:space="preserve"> </w:t>
      </w:r>
      <w:r w:rsidR="009E7ADF" w:rsidRPr="009E7ADF">
        <w:rPr>
          <w:rFonts w:ascii="Arial" w:eastAsia="SimSun" w:hAnsi="Arial" w:cs="Arial"/>
          <w:color w:val="000000"/>
        </w:rPr>
        <w:fldChar w:fldCharType="begin"/>
      </w:r>
      <w:r w:rsidR="001F0242">
        <w:rPr>
          <w:rFonts w:ascii="Arial" w:eastAsia="SimSun" w:hAnsi="Arial" w:cs="Arial"/>
          <w:color w:val="000000"/>
        </w:rPr>
        <w:instrText xml:space="preserve"> ADDIN EN.CITE &lt;EndNote&gt;&lt;Cite&gt;&lt;Author&gt;Shapiro&lt;/Author&gt;&lt;Year&gt;2014&lt;/Year&gt;&lt;RecNum&gt;23&lt;/RecNum&gt;&lt;DisplayText&gt;[45]&lt;/DisplayText&gt;&lt;record&gt;&lt;rec-number&gt;23&lt;/rec-number&gt;&lt;foreign-keys&gt;&lt;key app="EN" db-id="rv22d5vr7s0r9qeffz15pat02vpavxxx5v90" timestamp="0"&gt;23&lt;/key&gt;&lt;/foreign-keys&gt;&lt;ref-type name="Journal Article"&gt;17&lt;/ref-type&gt;&lt;contributors&gt;&lt;authors&gt;&lt;author&gt;Shapiro, A. J.&lt;/author&gt;&lt;author&gt;Davis, S. D.&lt;/author&gt;&lt;author&gt;Ferkol, T.&lt;/author&gt;&lt;author&gt;Dell, S. D.&lt;/author&gt;&lt;author&gt;Rosenfeld, M.&lt;/author&gt;&lt;author&gt;Olivier, K. N.&lt;/author&gt;&lt;author&gt;Sagel, S. D.&lt;/author&gt;&lt;author&gt;Milla, C.&lt;/author&gt;&lt;author&gt;Zariwala, M. A.&lt;/author&gt;&lt;author&gt;Wolf, W.&lt;/author&gt;&lt;author&gt;Carson, J. L.&lt;/author&gt;&lt;author&gt;Hazucha, M. J.&lt;/author&gt;&lt;author&gt;Burns, K.&lt;/author&gt;&lt;author&gt;Robinson, B.&lt;/author&gt;&lt;author&gt;Knowles, M. R.&lt;/author&gt;&lt;author&gt;Leigh, M. W.&lt;/author&gt;&lt;/authors&gt;&lt;/contributors&gt;&lt;titles&gt;&lt;title&gt;Laterality defects other than situs inversus totalis in primary ciliary dyskinesia: insights into situs ambiguus and heterotaxy&lt;/title&gt;&lt;secondary-title&gt;Chest&lt;/secondary-title&gt;&lt;alt-title&gt;Chest&lt;/alt-title&gt;&lt;/titles&gt;&lt;pages&gt;1176-86&lt;/pages&gt;&lt;volume&gt;146&lt;/volume&gt;&lt;number&gt;5&lt;/number&gt;&lt;edition&gt;2014/03/01&lt;/edition&gt;&lt;dates&gt;&lt;year&gt;2014&lt;/year&gt;&lt;pub-dates&gt;&lt;date&gt;Nov 1&lt;/date&gt;&lt;/pub-dates&gt;&lt;/dates&gt;&lt;isbn&gt;1931-3543 (Electronic)&amp;#xD;0012-3692 (Linking)&lt;/isbn&gt;&lt;accession-num&gt;24577564&lt;/accession-num&gt;&lt;urls&gt;&lt;related-urls&gt;&lt;url&gt;http://www.ncbi.nlm.nih.gov/pubmed/24577564&lt;/url&gt;&lt;/related-urls&gt;&lt;/urls&gt;&lt;custom2&gt;4219335&lt;/custom2&gt;&lt;electronic-resource-num&gt;10.1378/chest.13-1704&lt;/electronic-resource-num&gt;&lt;remote-database-provider&gt;NLM&lt;/remote-database-provider&gt;&lt;language&gt;Eng&lt;/language&gt;&lt;/record&gt;&lt;/Cite&gt;&lt;/EndNote&gt;</w:instrText>
      </w:r>
      <w:r w:rsidR="009E7ADF" w:rsidRPr="009E7ADF">
        <w:rPr>
          <w:rFonts w:ascii="Arial" w:eastAsia="SimSun" w:hAnsi="Arial" w:cs="Arial"/>
          <w:color w:val="000000"/>
        </w:rPr>
        <w:fldChar w:fldCharType="separate"/>
      </w:r>
      <w:r w:rsidR="001F0242">
        <w:rPr>
          <w:rFonts w:ascii="Arial" w:eastAsia="SimSun" w:hAnsi="Arial" w:cs="Arial"/>
          <w:noProof/>
          <w:color w:val="000000"/>
        </w:rPr>
        <w:t>[45]</w:t>
      </w:r>
      <w:r w:rsidR="009E7ADF" w:rsidRPr="009E7ADF">
        <w:rPr>
          <w:rFonts w:ascii="Arial" w:eastAsia="SimSun" w:hAnsi="Arial" w:cs="Arial"/>
          <w:color w:val="000000"/>
        </w:rPr>
        <w:fldChar w:fldCharType="end"/>
      </w:r>
      <w:r w:rsidR="009E7ADF" w:rsidRPr="009E7ADF">
        <w:rPr>
          <w:rFonts w:ascii="Arial" w:eastAsia="SimSun" w:hAnsi="Arial" w:cs="Arial"/>
          <w:color w:val="000000"/>
        </w:rPr>
        <w:t xml:space="preserve"> and Davis et al.</w:t>
      </w:r>
      <w:r w:rsidR="00B557DE">
        <w:rPr>
          <w:rFonts w:ascii="Arial" w:eastAsia="SimSun" w:hAnsi="Arial" w:cs="Arial"/>
          <w:color w:val="000000"/>
        </w:rPr>
        <w:t xml:space="preserve"> </w:t>
      </w:r>
      <w:r w:rsidR="009E7ADF" w:rsidRPr="009E7ADF">
        <w:rPr>
          <w:rFonts w:ascii="Arial" w:eastAsia="SimSun" w:hAnsi="Arial" w:cs="Arial"/>
          <w:color w:val="000000"/>
        </w:rPr>
        <w:fldChar w:fldCharType="begin">
          <w:fldData xml:space="preserve">PEVuZE5vdGU+PENpdGU+PEF1dGhvcj5EYXZpczwvQXV0aG9yPjxZZWFyPjIwMTU8L1llYXI+PFJl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MTYtMjQ8L3BhZ2VzPjx2b2x1bWU+MTkxPC92b2x1bWU+PG51bWJlcj4zPC9udW1iZXI+PGVkaXRp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</w:fldData>
        </w:fldChar>
      </w:r>
      <w:r w:rsidR="001F0242">
        <w:rPr>
          <w:rFonts w:ascii="Arial" w:eastAsia="SimSun" w:hAnsi="Arial" w:cs="Arial"/>
          <w:color w:val="000000"/>
        </w:rPr>
        <w:instrText xml:space="preserve"> ADDIN EN.CITE </w:instrText>
      </w:r>
      <w:r w:rsidR="001F0242">
        <w:rPr>
          <w:rFonts w:ascii="Arial" w:eastAsia="SimSun" w:hAnsi="Arial" w:cs="Arial"/>
          <w:color w:val="000000"/>
        </w:rPr>
        <w:fldChar w:fldCharType="begin">
          <w:fldData xml:space="preserve">PEVuZE5vdGU+PENpdGU+PEF1dGhvcj5EYXZpczwvQXV0aG9yPjxZZWFyPjIwMTU8L1llYXI+PFJl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MTYtMjQ8L3BhZ2VzPjx2b2x1bWU+MTkxPC92b2x1bWU+PG51bWJlcj4zPC9udW1iZXI+PGVkaXRp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</w:fldData>
        </w:fldChar>
      </w:r>
      <w:r w:rsidR="001F0242">
        <w:rPr>
          <w:rFonts w:ascii="Arial" w:eastAsia="SimSun" w:hAnsi="Arial" w:cs="Arial"/>
          <w:color w:val="000000"/>
        </w:rPr>
        <w:instrText xml:space="preserve"> ADDIN EN.CITE.DATA </w:instrText>
      </w:r>
      <w:r w:rsidR="001F0242">
        <w:rPr>
          <w:rFonts w:ascii="Arial" w:eastAsia="SimSun" w:hAnsi="Arial" w:cs="Arial"/>
          <w:color w:val="000000"/>
        </w:rPr>
      </w:r>
      <w:r w:rsidR="001F0242">
        <w:rPr>
          <w:rFonts w:ascii="Arial" w:eastAsia="SimSun" w:hAnsi="Arial" w:cs="Arial"/>
          <w:color w:val="000000"/>
        </w:rPr>
        <w:fldChar w:fldCharType="end"/>
      </w:r>
      <w:r w:rsidR="009E7ADF" w:rsidRPr="009E7ADF">
        <w:rPr>
          <w:rFonts w:ascii="Arial" w:eastAsia="SimSun" w:hAnsi="Arial" w:cs="Arial"/>
          <w:color w:val="000000"/>
        </w:rPr>
      </w:r>
      <w:r w:rsidR="009E7ADF" w:rsidRPr="009E7ADF">
        <w:rPr>
          <w:rFonts w:ascii="Arial" w:eastAsia="SimSun" w:hAnsi="Arial" w:cs="Arial"/>
          <w:color w:val="000000"/>
        </w:rPr>
        <w:fldChar w:fldCharType="separate"/>
      </w:r>
      <w:r w:rsidR="001F0242">
        <w:rPr>
          <w:rFonts w:ascii="Arial" w:eastAsia="SimSun" w:hAnsi="Arial" w:cs="Arial"/>
          <w:noProof/>
          <w:color w:val="000000"/>
        </w:rPr>
        <w:t>[46]</w:t>
      </w:r>
      <w:r w:rsidR="009E7ADF" w:rsidRPr="009E7ADF">
        <w:rPr>
          <w:rFonts w:ascii="Arial" w:eastAsia="SimSun" w:hAnsi="Arial" w:cs="Arial"/>
          <w:color w:val="000000"/>
        </w:rPr>
        <w:fldChar w:fldCharType="end"/>
      </w:r>
      <w:r w:rsidR="009E7ADF" w:rsidRPr="009E7ADF">
        <w:rPr>
          <w:rFonts w:ascii="Arial" w:eastAsia="SimSun" w:hAnsi="Arial" w:cs="Arial"/>
          <w:color w:val="000000"/>
        </w:rPr>
        <w:t xml:space="preserve"> had a partial overlap in study population but one described only situs anomalies and the other more clinical characteristics. </w:t>
      </w:r>
      <w:r w:rsidR="00BD4816">
        <w:rPr>
          <w:rFonts w:ascii="Arial" w:eastAsia="SimSun" w:hAnsi="Arial" w:cs="Arial"/>
          <w:color w:val="000000"/>
        </w:rPr>
        <w:t>In</w:t>
      </w:r>
      <w:r w:rsidR="009E7ADF" w:rsidRPr="009E7ADF">
        <w:rPr>
          <w:rFonts w:ascii="Arial" w:eastAsia="SimSun" w:hAnsi="Arial" w:cs="Arial"/>
          <w:color w:val="000000"/>
        </w:rPr>
        <w:t xml:space="preserve"> the end we included </w:t>
      </w:r>
      <w:r w:rsidR="00BD4816">
        <w:rPr>
          <w:rFonts w:ascii="Arial" w:eastAsia="SimSun" w:hAnsi="Arial" w:cs="Arial"/>
          <w:color w:val="000000"/>
        </w:rPr>
        <w:t xml:space="preserve">a total of </w:t>
      </w:r>
      <w:r w:rsidR="009E7ADF" w:rsidRPr="009E7ADF">
        <w:rPr>
          <w:rFonts w:ascii="Arial" w:eastAsia="SimSun" w:hAnsi="Arial" w:cs="Arial"/>
          <w:color w:val="000000"/>
        </w:rPr>
        <w:t>52 studies.</w:t>
      </w:r>
    </w:p>
    <w:p w14:paraId="1EEEFBFD" w14:textId="77777777" w:rsidR="00B65355" w:rsidRDefault="00B65355" w:rsidP="00411E67">
      <w:pPr>
        <w:spacing w:line="360" w:lineRule="auto"/>
        <w:rPr>
          <w:rFonts w:ascii="Arial" w:hAnsi="Arial" w:cs="Arial"/>
          <w:i/>
        </w:rPr>
      </w:pPr>
      <w:r w:rsidRPr="005C264B">
        <w:rPr>
          <w:rFonts w:ascii="Arial" w:hAnsi="Arial" w:cs="Arial"/>
          <w:i/>
        </w:rPr>
        <w:t>Study characteristics</w:t>
      </w:r>
    </w:p>
    <w:p w14:paraId="5145E736" w14:textId="6FF08C5B" w:rsidR="009E7ADF" w:rsidRPr="009E7ADF" w:rsidRDefault="00B65355" w:rsidP="009E7ADF">
      <w:pPr>
        <w:spacing w:line="360" w:lineRule="auto"/>
        <w:rPr>
          <w:rFonts w:ascii="Arial" w:eastAsia="SimSun" w:hAnsi="Arial" w:cs="Arial"/>
        </w:rPr>
      </w:pPr>
      <w:r w:rsidRPr="00827F6A">
        <w:rPr>
          <w:rFonts w:ascii="Arial" w:hAnsi="Arial" w:cs="Arial"/>
        </w:rPr>
        <w:t xml:space="preserve">Table 1 </w:t>
      </w:r>
      <w:r w:rsidR="00784559">
        <w:rPr>
          <w:rFonts w:ascii="Arial" w:hAnsi="Arial" w:cs="Arial"/>
        </w:rPr>
        <w:t xml:space="preserve">lists the included studies and describes their characteristics. </w:t>
      </w:r>
      <w:r w:rsidR="006B3815">
        <w:rPr>
          <w:rFonts w:ascii="Arial" w:hAnsi="Arial" w:cs="Arial"/>
        </w:rPr>
        <w:t xml:space="preserve">The </w:t>
      </w:r>
      <w:r w:rsidR="009C367D">
        <w:rPr>
          <w:rFonts w:ascii="Arial" w:hAnsi="Arial" w:cs="Arial"/>
          <w:color w:val="000000" w:themeColor="text1"/>
        </w:rPr>
        <w:t>5</w:t>
      </w:r>
      <w:r w:rsidR="009E7ADF">
        <w:rPr>
          <w:rFonts w:ascii="Arial" w:hAnsi="Arial" w:cs="Arial"/>
          <w:color w:val="000000" w:themeColor="text1"/>
        </w:rPr>
        <w:t>1</w:t>
      </w:r>
      <w:r w:rsidR="00ED05F3">
        <w:rPr>
          <w:rFonts w:ascii="Arial" w:hAnsi="Arial" w:cs="Arial"/>
          <w:color w:val="000000" w:themeColor="text1"/>
        </w:rPr>
        <w:t xml:space="preserve"> articles </w:t>
      </w:r>
      <w:r w:rsidR="009C367D">
        <w:rPr>
          <w:rFonts w:ascii="Arial" w:hAnsi="Arial" w:cs="Arial"/>
          <w:color w:val="000000" w:themeColor="text1"/>
        </w:rPr>
        <w:fldChar w:fldCharType="begin">
          <w:fldData xml:space="preserve">cy8qZ2VuZXRpY3M8L2tleXdvcmQ+PGtleXdvcmQ+RmVtYWxlPC9rZXl3b3JkPjxrZXl3b3JkPkdl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</w:fldData>
        </w:fldChar>
      </w:r>
      <w:r w:rsidR="001F0242">
        <w:rPr>
          <w:rFonts w:ascii="Arial" w:hAnsi="Arial" w:cs="Arial"/>
          <w:color w:val="000000" w:themeColor="text1"/>
        </w:rPr>
        <w:instrText xml:space="preserve"> ADDIN EN.CITE </w:instrText>
      </w:r>
      <w:r w:rsidR="001F0242">
        <w:rPr>
          <w:rFonts w:ascii="Arial" w:hAnsi="Arial" w:cs="Arial"/>
          <w:color w:val="000000" w:themeColor="text1"/>
        </w:rPr>
        <w:fldChar w:fldCharType="begin">
          <w:fldData xml:space="preserve">PEVuZE5vdGU+PENpdGU+PEF1dGhvcj5BZnplbGl1czwvQXV0aG9yPjxZZWFyPjE5ODM8L1llYXI+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==
</w:fldData>
        </w:fldChar>
      </w:r>
      <w:r w:rsidR="001F0242">
        <w:rPr>
          <w:rFonts w:ascii="Arial" w:hAnsi="Arial" w:cs="Arial"/>
          <w:color w:val="000000" w:themeColor="text1"/>
        </w:rPr>
        <w:instrText xml:space="preserve"> ADDIN EN.CITE.DATA </w:instrText>
      </w:r>
      <w:r w:rsidR="001F0242">
        <w:rPr>
          <w:rFonts w:ascii="Arial" w:hAnsi="Arial" w:cs="Arial"/>
          <w:color w:val="000000" w:themeColor="text1"/>
        </w:rPr>
      </w:r>
      <w:r w:rsidR="001F0242">
        <w:rPr>
          <w:rFonts w:ascii="Arial" w:hAnsi="Arial" w:cs="Arial"/>
          <w:color w:val="000000" w:themeColor="text1"/>
        </w:rPr>
        <w:fldChar w:fldCharType="end"/>
      </w:r>
      <w:r w:rsidR="001F0242">
        <w:rPr>
          <w:rFonts w:ascii="Arial" w:hAnsi="Arial" w:cs="Arial"/>
          <w:color w:val="000000" w:themeColor="text1"/>
        </w:rPr>
        <w:fldChar w:fldCharType="begin">
          <w:fldData xml:space="preserve">Yy1udW1iZXI+PGZvcmVpZ24ta2V5cz48a2V5IGFwcD0iRU4iIGRiLWlkPSJ0NWV3d2Z3cHhwZHNm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L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==
</w:fldData>
        </w:fldChar>
      </w:r>
      <w:r w:rsidR="001F0242">
        <w:rPr>
          <w:rFonts w:ascii="Arial" w:hAnsi="Arial" w:cs="Arial"/>
          <w:color w:val="000000" w:themeColor="text1"/>
        </w:rPr>
        <w:instrText xml:space="preserve"> ADDIN EN.CITE.DATA </w:instrText>
      </w:r>
      <w:r w:rsidR="001F0242">
        <w:rPr>
          <w:rFonts w:ascii="Arial" w:hAnsi="Arial" w:cs="Arial"/>
          <w:color w:val="000000" w:themeColor="text1"/>
        </w:rPr>
      </w:r>
      <w:r w:rsidR="001F0242">
        <w:rPr>
          <w:rFonts w:ascii="Arial" w:hAnsi="Arial" w:cs="Arial"/>
          <w:color w:val="000000" w:themeColor="text1"/>
        </w:rPr>
        <w:fldChar w:fldCharType="end"/>
      </w:r>
      <w:r w:rsidR="001F0242">
        <w:rPr>
          <w:rFonts w:ascii="Arial" w:hAnsi="Arial" w:cs="Arial"/>
          <w:color w:val="000000" w:themeColor="text1"/>
        </w:rPr>
        <w:fldChar w:fldCharType="begin">
          <w:fldData xml:space="preserve">dy5lbWJhc2UuY29tL3NlYXJjaC9yZXN1bHRzP3N1YmFjdGlvbj12aWV3cmVjb3JkJmFtcDtmcm9t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ExNjAtNjwvcGFnZXM+PHZvbHVtZT4xMzQ8L3ZvbHVtZT48bnVtYmVyPjY8L251bWJlcj48ZWRp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zMTYtMjQ8L3BhZ2VzPjx2b2x1bWU+MTkx
PC92b2x1bWU+PG51bWJlcj4zPC9udW1iZXI+PGVkaXRpb24+MjAxNC8xMi8xMTwvZWRpdGlvbj48
a2V5d29yZHM+PGtleXdvcmQ+QWRvbGVzY2VudDwva2V5d29yZD48a2V5d29yZD4qQWxsZWxlczwv
a2V5d29yZD48a2V5d29yZD5CaW9sb2dpY2FsIE1hcmtlcnMvYmxvb2Q8L2tleXdvcmQ+PGtleXdv
cmQ+QmlvcHN5PC9rZXl3b3JkPjxrZXl3b3JkPkJvZHkgTWFzcyBJbmRleDwva2V5d29yZD48a2V5
d29yZD5DYW5hZGE8L2tleXdvcmQ+PGtleXdvcmQ+Q2hpbGQ8L2tleXdvcmQ+PGtleXdvcmQ+Q2hp
bGQsIFByZXNjaG9vbDwva2V5d29yZD48a2V5d29yZD5DeXRvc2tlbGV0YWwgUHJvdGVpbm==
</w:fldData>
        </w:fldChar>
      </w:r>
      <w:r w:rsidR="001F0242">
        <w:rPr>
          <w:rFonts w:ascii="Arial" w:hAnsi="Arial" w:cs="Arial"/>
          <w:color w:val="000000" w:themeColor="text1"/>
        </w:rPr>
        <w:instrText xml:space="preserve"> ADDIN EN.CITE.DATA </w:instrText>
      </w:r>
      <w:r w:rsidR="001F0242">
        <w:rPr>
          <w:rFonts w:ascii="Arial" w:hAnsi="Arial" w:cs="Arial"/>
          <w:color w:val="000000" w:themeColor="text1"/>
        </w:rPr>
      </w:r>
      <w:r w:rsidR="001F0242">
        <w:rPr>
          <w:rFonts w:ascii="Arial" w:hAnsi="Arial" w:cs="Arial"/>
          <w:color w:val="000000" w:themeColor="text1"/>
        </w:rPr>
        <w:fldChar w:fldCharType="end"/>
      </w:r>
      <w:r w:rsidR="001F0242">
        <w:rPr>
          <w:rFonts w:ascii="Arial" w:hAnsi="Arial" w:cs="Arial"/>
          <w:color w:val="000000" w:themeColor="text1"/>
        </w:rPr>
        <w:fldChar w:fldCharType="begin">
          <w:fldData xml:space="preserve">cy8qZ2VuZXRpY3M8L2tleXdvcmQ+PGtleXdvcmQ+RmVtYWxlPC9rZXl3b3JkPjxrZXl3b3JkPkdl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</w:fldData>
        </w:fldChar>
      </w:r>
      <w:r w:rsidR="001F0242">
        <w:rPr>
          <w:rFonts w:ascii="Arial" w:hAnsi="Arial" w:cs="Arial"/>
          <w:color w:val="000000" w:themeColor="text1"/>
        </w:rPr>
        <w:instrText xml:space="preserve"> ADDIN EN.CITE.DATA </w:instrText>
      </w:r>
      <w:r w:rsidR="001F0242">
        <w:rPr>
          <w:rFonts w:ascii="Arial" w:hAnsi="Arial" w:cs="Arial"/>
          <w:color w:val="000000" w:themeColor="text1"/>
        </w:rPr>
      </w:r>
      <w:r w:rsidR="001F0242">
        <w:rPr>
          <w:rFonts w:ascii="Arial" w:hAnsi="Arial" w:cs="Arial"/>
          <w:color w:val="000000" w:themeColor="text1"/>
        </w:rPr>
        <w:fldChar w:fldCharType="end"/>
      </w:r>
      <w:r w:rsidR="009C367D">
        <w:rPr>
          <w:rFonts w:ascii="Arial" w:hAnsi="Arial" w:cs="Arial"/>
          <w:color w:val="000000" w:themeColor="text1"/>
        </w:rPr>
      </w:r>
      <w:r w:rsidR="009C367D">
        <w:rPr>
          <w:rFonts w:ascii="Arial" w:hAnsi="Arial" w:cs="Arial"/>
          <w:color w:val="000000" w:themeColor="text1"/>
        </w:rPr>
        <w:fldChar w:fldCharType="separate"/>
      </w:r>
      <w:r w:rsidR="001F0242">
        <w:rPr>
          <w:rFonts w:ascii="Arial" w:hAnsi="Arial" w:cs="Arial"/>
          <w:noProof/>
          <w:color w:val="000000" w:themeColor="text1"/>
        </w:rPr>
        <w:t>[2,41-90]</w:t>
      </w:r>
      <w:r w:rsidR="009C367D">
        <w:rPr>
          <w:rFonts w:ascii="Arial" w:hAnsi="Arial" w:cs="Arial"/>
          <w:color w:val="000000" w:themeColor="text1"/>
        </w:rPr>
        <w:fldChar w:fldCharType="end"/>
      </w:r>
      <w:r w:rsidR="00F42B01" w:rsidRPr="00617903">
        <w:rPr>
          <w:rFonts w:ascii="Arial" w:hAnsi="Arial" w:cs="Arial"/>
          <w:color w:val="000000" w:themeColor="text1"/>
        </w:rPr>
        <w:t xml:space="preserve"> </w:t>
      </w:r>
      <w:r w:rsidRPr="00CA40BE">
        <w:rPr>
          <w:rFonts w:ascii="Arial" w:hAnsi="Arial" w:cs="Arial"/>
        </w:rPr>
        <w:t xml:space="preserve">and </w:t>
      </w:r>
      <w:r w:rsidR="00591F46">
        <w:rPr>
          <w:rFonts w:ascii="Arial" w:hAnsi="Arial" w:cs="Arial"/>
        </w:rPr>
        <w:t xml:space="preserve">one </w:t>
      </w:r>
      <w:r w:rsidR="006B3815" w:rsidRPr="00617903">
        <w:rPr>
          <w:rFonts w:ascii="Arial" w:hAnsi="Arial" w:cs="Arial"/>
          <w:color w:val="000000" w:themeColor="text1"/>
        </w:rPr>
        <w:t>conference abstract</w:t>
      </w:r>
      <w:r w:rsidR="00AF408D">
        <w:rPr>
          <w:rFonts w:ascii="Arial" w:hAnsi="Arial" w:cs="Arial"/>
          <w:color w:val="000000" w:themeColor="text1"/>
        </w:rPr>
        <w:t xml:space="preserve"> </w:t>
      </w:r>
      <w:r w:rsidR="00591F46">
        <w:rPr>
          <w:rFonts w:ascii="Arial" w:hAnsi="Arial" w:cs="Arial"/>
          <w:color w:val="000000" w:themeColor="text1"/>
        </w:rPr>
        <w:fldChar w:fldCharType="begin">
          <w:fldData xml:space="preserve">PEVuZE5vdGU+PENpdGU+PEF1dGhvcj5FbmRlcmJ5PC9BdXRob3I+PFllYXI+MjAxMDwvWWVhcj48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</w:fldData>
        </w:fldChar>
      </w:r>
      <w:r w:rsidR="001F0242">
        <w:rPr>
          <w:rFonts w:ascii="Arial" w:hAnsi="Arial" w:cs="Arial"/>
          <w:color w:val="000000" w:themeColor="text1"/>
        </w:rPr>
        <w:instrText xml:space="preserve"> ADDIN EN.CITE </w:instrText>
      </w:r>
      <w:r w:rsidR="001F0242">
        <w:rPr>
          <w:rFonts w:ascii="Arial" w:hAnsi="Arial" w:cs="Arial"/>
          <w:color w:val="000000" w:themeColor="text1"/>
        </w:rPr>
        <w:fldChar w:fldCharType="begin">
          <w:fldData xml:space="preserve">PEVuZE5vdGU+PENpdGU+PEF1dGhvcj5FbmRlcmJ5PC9BdXRob3I+PFllYXI+MjAxMDwvWWVhcj48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</w:fldData>
        </w:fldChar>
      </w:r>
      <w:r w:rsidR="001F0242">
        <w:rPr>
          <w:rFonts w:ascii="Arial" w:hAnsi="Arial" w:cs="Arial"/>
          <w:color w:val="000000" w:themeColor="text1"/>
        </w:rPr>
        <w:instrText xml:space="preserve"> ADDIN EN.CITE.DATA </w:instrText>
      </w:r>
      <w:r w:rsidR="001F0242">
        <w:rPr>
          <w:rFonts w:ascii="Arial" w:hAnsi="Arial" w:cs="Arial"/>
          <w:color w:val="000000" w:themeColor="text1"/>
        </w:rPr>
      </w:r>
      <w:r w:rsidR="001F0242">
        <w:rPr>
          <w:rFonts w:ascii="Arial" w:hAnsi="Arial" w:cs="Arial"/>
          <w:color w:val="000000" w:themeColor="text1"/>
        </w:rPr>
        <w:fldChar w:fldCharType="end"/>
      </w:r>
      <w:r w:rsidR="00591F46">
        <w:rPr>
          <w:rFonts w:ascii="Arial" w:hAnsi="Arial" w:cs="Arial"/>
          <w:color w:val="000000" w:themeColor="text1"/>
        </w:rPr>
      </w:r>
      <w:r w:rsidR="00591F46">
        <w:rPr>
          <w:rFonts w:ascii="Arial" w:hAnsi="Arial" w:cs="Arial"/>
          <w:color w:val="000000" w:themeColor="text1"/>
        </w:rPr>
        <w:fldChar w:fldCharType="separate"/>
      </w:r>
      <w:r w:rsidR="001F0242">
        <w:rPr>
          <w:rFonts w:ascii="Arial" w:hAnsi="Arial" w:cs="Arial"/>
          <w:noProof/>
          <w:color w:val="000000" w:themeColor="text1"/>
        </w:rPr>
        <w:t>[91]</w:t>
      </w:r>
      <w:r w:rsidR="00591F46">
        <w:rPr>
          <w:rFonts w:ascii="Arial" w:hAnsi="Arial" w:cs="Arial"/>
          <w:color w:val="000000" w:themeColor="text1"/>
        </w:rPr>
        <w:fldChar w:fldCharType="end"/>
      </w:r>
      <w:r w:rsidR="009E7ADF" w:rsidRPr="009E7ADF">
        <w:rPr>
          <w:rFonts w:ascii="Arial" w:eastAsia="SimSun" w:hAnsi="Arial" w:cs="Arial"/>
        </w:rPr>
        <w:t xml:space="preserve"> included, described a total of 1970 patients, with a mean number</w:t>
      </w:r>
      <w:r w:rsidR="00784559">
        <w:rPr>
          <w:rFonts w:ascii="Arial" w:eastAsia="SimSun" w:hAnsi="Arial" w:cs="Arial"/>
        </w:rPr>
        <w:t xml:space="preserve"> of 38 patients per study (range 10-</w:t>
      </w:r>
      <w:r w:rsidR="009E7ADF" w:rsidRPr="009E7ADF">
        <w:rPr>
          <w:rFonts w:ascii="Arial" w:eastAsia="SimSun" w:hAnsi="Arial" w:cs="Arial"/>
        </w:rPr>
        <w:t>168</w:t>
      </w:r>
      <w:r w:rsidR="00784559">
        <w:rPr>
          <w:rFonts w:ascii="Arial" w:eastAsia="SimSun" w:hAnsi="Arial" w:cs="Arial"/>
        </w:rPr>
        <w:t>)</w:t>
      </w:r>
      <w:r w:rsidR="009E7ADF" w:rsidRPr="009E7ADF">
        <w:rPr>
          <w:rFonts w:ascii="Arial" w:eastAsia="SimSun" w:hAnsi="Arial" w:cs="Arial"/>
        </w:rPr>
        <w:t>. Nearly half of the studies originated from paediatric clinics or peadiatric pulmonology departments</w:t>
      </w:r>
      <w:r w:rsidR="00784559">
        <w:rPr>
          <w:rFonts w:ascii="Arial" w:eastAsia="SimSun" w:hAnsi="Arial" w:cs="Arial"/>
        </w:rPr>
        <w:t>,</w:t>
      </w:r>
      <w:r w:rsidR="009E7ADF" w:rsidRPr="009E7ADF">
        <w:rPr>
          <w:rFonts w:ascii="Arial" w:eastAsia="SimSun" w:hAnsi="Arial" w:cs="Arial"/>
        </w:rPr>
        <w:t xml:space="preserve"> </w:t>
      </w:r>
      <w:r w:rsidR="0055745D">
        <w:rPr>
          <w:rFonts w:ascii="Arial" w:eastAsia="SimSun" w:hAnsi="Arial" w:cs="Arial"/>
        </w:rPr>
        <w:t>11 came from ENT</w:t>
      </w:r>
      <w:r w:rsidR="009E7ADF" w:rsidRPr="009E7ADF">
        <w:rPr>
          <w:rFonts w:ascii="Arial" w:eastAsia="SimSun" w:hAnsi="Arial" w:cs="Arial"/>
        </w:rPr>
        <w:t>, 4 from adult pulmonology and 12 from other departments</w:t>
      </w:r>
      <w:r w:rsidR="0055745D">
        <w:rPr>
          <w:rFonts w:ascii="Arial" w:eastAsia="SimSun" w:hAnsi="Arial" w:cs="Arial"/>
        </w:rPr>
        <w:t>,</w:t>
      </w:r>
      <w:r w:rsidR="009E7ADF" w:rsidRPr="009E7ADF">
        <w:rPr>
          <w:rFonts w:ascii="Arial" w:eastAsia="SimSun" w:hAnsi="Arial" w:cs="Arial"/>
        </w:rPr>
        <w:t xml:space="preserve"> such as diagnostic laboratories, radiology and pathology departments</w:t>
      </w:r>
      <w:r w:rsidR="0055745D">
        <w:rPr>
          <w:rFonts w:ascii="Arial" w:eastAsia="SimSun" w:hAnsi="Arial" w:cs="Arial"/>
        </w:rPr>
        <w:t xml:space="preserve"> (Table 2)</w:t>
      </w:r>
      <w:r w:rsidR="009E7ADF" w:rsidRPr="009E7ADF">
        <w:rPr>
          <w:rFonts w:ascii="Arial" w:eastAsia="SimSun" w:hAnsi="Arial" w:cs="Arial"/>
        </w:rPr>
        <w:t>. Two thirds were single</w:t>
      </w:r>
      <w:r w:rsidR="0055745D">
        <w:rPr>
          <w:rFonts w:ascii="Arial" w:eastAsia="SimSun" w:hAnsi="Arial" w:cs="Arial"/>
        </w:rPr>
        <w:t>-</w:t>
      </w:r>
      <w:r w:rsidR="009E7ADF" w:rsidRPr="009E7ADF">
        <w:rPr>
          <w:rFonts w:ascii="Arial" w:eastAsia="SimSun" w:hAnsi="Arial" w:cs="Arial"/>
        </w:rPr>
        <w:t xml:space="preserve">centre </w:t>
      </w:r>
      <w:r w:rsidR="0055745D">
        <w:rPr>
          <w:rFonts w:ascii="Arial" w:eastAsia="SimSun" w:hAnsi="Arial" w:cs="Arial"/>
        </w:rPr>
        <w:t>studies.</w:t>
      </w:r>
      <w:r w:rsidR="009E7ADF" w:rsidRPr="009E7ADF">
        <w:rPr>
          <w:rFonts w:ascii="Arial" w:eastAsia="SimSun" w:hAnsi="Arial" w:cs="Arial"/>
        </w:rPr>
        <w:t xml:space="preserve"> </w:t>
      </w:r>
      <w:r w:rsidR="00192D4D">
        <w:rPr>
          <w:rFonts w:ascii="Arial" w:eastAsia="SimSun" w:hAnsi="Arial" w:cs="Arial"/>
        </w:rPr>
        <w:t xml:space="preserve">More than half of the studies (56%) </w:t>
      </w:r>
      <w:r w:rsidR="00690A31">
        <w:rPr>
          <w:rFonts w:ascii="Arial" w:eastAsia="SimSun" w:hAnsi="Arial" w:cs="Arial"/>
        </w:rPr>
        <w:t xml:space="preserve">have been </w:t>
      </w:r>
      <w:r w:rsidR="00192D4D">
        <w:rPr>
          <w:rFonts w:ascii="Arial" w:eastAsia="SimSun" w:hAnsi="Arial" w:cs="Arial"/>
        </w:rPr>
        <w:t>published in the last 10 years (≥2005).</w:t>
      </w:r>
      <w:r w:rsidR="00045E73">
        <w:rPr>
          <w:rFonts w:ascii="Arial" w:eastAsia="SimSun" w:hAnsi="Arial" w:cs="Arial"/>
        </w:rPr>
        <w:t xml:space="preserve"> </w:t>
      </w:r>
      <w:r w:rsidR="009E7ADF" w:rsidRPr="009E7ADF">
        <w:rPr>
          <w:rFonts w:ascii="Arial" w:eastAsia="SimSun" w:hAnsi="Arial" w:cs="Arial"/>
        </w:rPr>
        <w:t xml:space="preserve"> </w:t>
      </w:r>
      <w:r w:rsidR="00184F49">
        <w:rPr>
          <w:rFonts w:ascii="Arial" w:eastAsia="SimSun" w:hAnsi="Arial" w:cs="Arial"/>
        </w:rPr>
        <w:t xml:space="preserve">Studies were relatively small, </w:t>
      </w:r>
      <w:r w:rsidR="002D0FAD">
        <w:rPr>
          <w:rFonts w:ascii="Arial" w:eastAsia="SimSun" w:hAnsi="Arial" w:cs="Arial"/>
        </w:rPr>
        <w:t xml:space="preserve">with </w:t>
      </w:r>
      <w:r w:rsidR="00184F49">
        <w:rPr>
          <w:rFonts w:ascii="Arial" w:eastAsia="SimSun" w:hAnsi="Arial" w:cs="Arial"/>
        </w:rPr>
        <w:t>most includ</w:t>
      </w:r>
      <w:r w:rsidR="002D0FAD">
        <w:rPr>
          <w:rFonts w:ascii="Arial" w:eastAsia="SimSun" w:hAnsi="Arial" w:cs="Arial"/>
        </w:rPr>
        <w:t>ing</w:t>
      </w:r>
      <w:r w:rsidR="00184F49">
        <w:rPr>
          <w:rFonts w:ascii="Arial" w:eastAsia="SimSun" w:hAnsi="Arial" w:cs="Arial"/>
        </w:rPr>
        <w:t xml:space="preserve"> less than 50 patients. Most studies </w:t>
      </w:r>
      <w:r w:rsidR="009E7ADF" w:rsidRPr="009E7ADF">
        <w:rPr>
          <w:rFonts w:ascii="Arial" w:eastAsia="SimSun" w:hAnsi="Arial" w:cs="Arial"/>
        </w:rPr>
        <w:t>(31) came from Europe, 10 from Asia, 8 from North America, 2 from Sout</w:t>
      </w:r>
      <w:r w:rsidR="00690A31">
        <w:rPr>
          <w:rFonts w:ascii="Arial" w:eastAsia="SimSun" w:hAnsi="Arial" w:cs="Arial"/>
        </w:rPr>
        <w:t>h America and 1 from Australia</w:t>
      </w:r>
      <w:r w:rsidR="009E7ADF" w:rsidRPr="009E7ADF">
        <w:rPr>
          <w:rFonts w:ascii="Arial" w:eastAsia="SimSun" w:hAnsi="Arial" w:cs="Arial"/>
        </w:rPr>
        <w:t>.  Seventeen studies included only children (</w:t>
      </w:r>
      <w:r w:rsidR="00E76E0A">
        <w:rPr>
          <w:rFonts w:ascii="Arial" w:eastAsia="SimSun" w:hAnsi="Arial" w:cs="Arial"/>
        </w:rPr>
        <w:t>&lt;</w:t>
      </w:r>
      <w:r w:rsidR="009E7ADF" w:rsidRPr="009E7ADF">
        <w:rPr>
          <w:rFonts w:ascii="Arial" w:eastAsia="SimSun" w:hAnsi="Arial" w:cs="Arial"/>
        </w:rPr>
        <w:t>18 years), 3 only adults (</w:t>
      </w:r>
      <w:r w:rsidR="00E76E0A">
        <w:rPr>
          <w:rFonts w:ascii="Arial" w:eastAsia="SimSun" w:hAnsi="Arial" w:cs="Arial"/>
        </w:rPr>
        <w:t>≥18 years</w:t>
      </w:r>
      <w:r w:rsidR="009E7ADF" w:rsidRPr="009E7ADF">
        <w:rPr>
          <w:rFonts w:ascii="Arial" w:eastAsia="SimSun" w:hAnsi="Arial" w:cs="Arial"/>
        </w:rPr>
        <w:t xml:space="preserve">) and 32 studies described a study population of mixed age, consisting mainly of children with only few adults. Among those 32 studies, only 11 described the clinical data </w:t>
      </w:r>
      <w:r w:rsidR="00E76E0A">
        <w:rPr>
          <w:rFonts w:ascii="Arial" w:eastAsia="SimSun" w:hAnsi="Arial" w:cs="Arial"/>
        </w:rPr>
        <w:t>stratified by</w:t>
      </w:r>
      <w:r w:rsidR="009E7ADF" w:rsidRPr="009E7ADF">
        <w:rPr>
          <w:rFonts w:ascii="Arial" w:eastAsia="SimSun" w:hAnsi="Arial" w:cs="Arial"/>
        </w:rPr>
        <w:t xml:space="preserve"> age groups.</w:t>
      </w:r>
      <w:r w:rsidR="009E7ADF" w:rsidRPr="009E7ADF">
        <w:rPr>
          <w:rFonts w:ascii="Calibri" w:eastAsia="SimSun" w:hAnsi="Calibri" w:cs="Times New Roman"/>
        </w:rPr>
        <w:t xml:space="preserve"> </w:t>
      </w:r>
      <w:r w:rsidR="00275C52">
        <w:rPr>
          <w:rFonts w:ascii="Arial" w:eastAsia="SimSun" w:hAnsi="Arial" w:cs="Arial"/>
        </w:rPr>
        <w:t xml:space="preserve">Symptoms were assessed </w:t>
      </w:r>
      <w:r w:rsidR="002D0FAD">
        <w:rPr>
          <w:rFonts w:ascii="Arial" w:eastAsia="SimSun" w:hAnsi="Arial" w:cs="Arial"/>
        </w:rPr>
        <w:t xml:space="preserve">retrospectively </w:t>
      </w:r>
      <w:r w:rsidR="00275C52">
        <w:rPr>
          <w:rFonts w:ascii="Arial" w:eastAsia="SimSun" w:hAnsi="Arial" w:cs="Arial"/>
        </w:rPr>
        <w:t xml:space="preserve">in most studies (37, 71%). </w:t>
      </w:r>
      <w:r w:rsidR="008C5BED" w:rsidRPr="008C5BED">
        <w:rPr>
          <w:rFonts w:ascii="Arial" w:eastAsia="SimSun" w:hAnsi="Arial" w:cs="Arial"/>
        </w:rPr>
        <w:t xml:space="preserve">PCD diagnosis was established in different ways: 16 studies assessed ciliary ultrastructure only with EM and 29 with additional diagnostic tests (one or more of the following: nNO, VM and genetics). Five studies diagnosed patients only </w:t>
      </w:r>
      <w:r w:rsidR="00BD4816">
        <w:rPr>
          <w:rFonts w:ascii="Arial" w:eastAsia="SimSun" w:hAnsi="Arial" w:cs="Arial"/>
        </w:rPr>
        <w:t xml:space="preserve">by clinical </w:t>
      </w:r>
      <w:r w:rsidR="00BD4816">
        <w:rPr>
          <w:rFonts w:ascii="Arial" w:eastAsia="SimSun" w:hAnsi="Arial" w:cs="Arial"/>
        </w:rPr>
        <w:lastRenderedPageBreak/>
        <w:t>presentation</w:t>
      </w:r>
      <w:r w:rsidR="008C5BED" w:rsidRPr="008C5BED">
        <w:rPr>
          <w:rFonts w:ascii="Arial" w:eastAsia="SimSun" w:hAnsi="Arial" w:cs="Arial"/>
        </w:rPr>
        <w:t>; two did not describe the diagnostic evaluation of the patients.</w:t>
      </w:r>
      <w:r w:rsidR="008C5BED">
        <w:rPr>
          <w:rFonts w:ascii="Arial" w:eastAsia="SimSun" w:hAnsi="Arial" w:cs="Arial"/>
        </w:rPr>
        <w:t xml:space="preserve"> </w:t>
      </w:r>
      <w:r w:rsidR="00DE19FA" w:rsidRPr="00DE19FA">
        <w:rPr>
          <w:rFonts w:ascii="Arial" w:eastAsia="SimSun" w:hAnsi="Arial" w:cs="Arial"/>
        </w:rPr>
        <w:t>Most studies described situs anomalies (92%)</w:t>
      </w:r>
      <w:r w:rsidR="00DE19FA">
        <w:rPr>
          <w:rFonts w:ascii="Arial" w:eastAsia="SimSun" w:hAnsi="Arial" w:cs="Arial"/>
        </w:rPr>
        <w:t>, l</w:t>
      </w:r>
      <w:r w:rsidR="009E7ADF" w:rsidRPr="009E7ADF">
        <w:rPr>
          <w:rFonts w:ascii="Arial" w:eastAsia="SimSun" w:hAnsi="Arial" w:cs="Arial"/>
        </w:rPr>
        <w:t xml:space="preserve">ower respiratory </w:t>
      </w:r>
      <w:r w:rsidR="00DE19FA">
        <w:rPr>
          <w:rFonts w:ascii="Arial" w:eastAsia="SimSun" w:hAnsi="Arial" w:cs="Arial"/>
        </w:rPr>
        <w:t>(92%) and</w:t>
      </w:r>
      <w:r w:rsidR="009E7ADF" w:rsidRPr="009E7ADF">
        <w:rPr>
          <w:rFonts w:ascii="Calibri" w:eastAsia="SimSun" w:hAnsi="Calibri" w:cs="Times New Roman"/>
        </w:rPr>
        <w:t xml:space="preserve"> </w:t>
      </w:r>
      <w:r w:rsidR="00DE19FA">
        <w:rPr>
          <w:rFonts w:ascii="Calibri" w:eastAsia="SimSun" w:hAnsi="Calibri" w:cs="Times New Roman"/>
        </w:rPr>
        <w:t>u</w:t>
      </w:r>
      <w:r w:rsidR="009E7ADF" w:rsidRPr="009E7ADF">
        <w:rPr>
          <w:rFonts w:ascii="Arial" w:eastAsia="SimSun" w:hAnsi="Arial" w:cs="Arial"/>
        </w:rPr>
        <w:t xml:space="preserve">pper respiratory </w:t>
      </w:r>
      <w:r w:rsidR="001D1E49">
        <w:rPr>
          <w:rFonts w:ascii="Arial" w:eastAsia="SimSun" w:hAnsi="Arial" w:cs="Arial"/>
        </w:rPr>
        <w:t>symptoms</w:t>
      </w:r>
      <w:r w:rsidR="00CF5D16">
        <w:rPr>
          <w:rFonts w:ascii="Arial" w:eastAsia="SimSun" w:hAnsi="Arial" w:cs="Arial"/>
        </w:rPr>
        <w:t xml:space="preserve"> </w:t>
      </w:r>
      <w:r w:rsidR="00DE19FA">
        <w:rPr>
          <w:rFonts w:ascii="Arial" w:eastAsia="SimSun" w:hAnsi="Arial" w:cs="Arial"/>
        </w:rPr>
        <w:t>(79</w:t>
      </w:r>
      <w:r w:rsidR="009E7ADF" w:rsidRPr="009E7ADF">
        <w:rPr>
          <w:rFonts w:ascii="Arial" w:eastAsia="SimSun" w:hAnsi="Arial" w:cs="Arial"/>
        </w:rPr>
        <w:t>%)</w:t>
      </w:r>
      <w:r w:rsidR="00DE19FA">
        <w:rPr>
          <w:rFonts w:ascii="Arial" w:eastAsia="SimSun" w:hAnsi="Arial" w:cs="Arial"/>
        </w:rPr>
        <w:t>.</w:t>
      </w:r>
      <w:r w:rsidR="009E7ADF" w:rsidRPr="009E7ADF">
        <w:rPr>
          <w:rFonts w:ascii="Arial" w:eastAsia="SimSun" w:hAnsi="Arial" w:cs="Arial"/>
        </w:rPr>
        <w:t xml:space="preserve"> </w:t>
      </w:r>
      <w:r w:rsidR="00681EA8">
        <w:rPr>
          <w:rFonts w:ascii="Arial" w:eastAsia="SimSun" w:hAnsi="Arial" w:cs="Arial"/>
        </w:rPr>
        <w:t xml:space="preserve">Other </w:t>
      </w:r>
      <w:r w:rsidR="001D1E49">
        <w:rPr>
          <w:rFonts w:ascii="Arial" w:eastAsia="SimSun" w:hAnsi="Arial" w:cs="Arial"/>
        </w:rPr>
        <w:t>manifestations</w:t>
      </w:r>
      <w:r w:rsidR="001D1E49" w:rsidRPr="009E7ADF">
        <w:rPr>
          <w:rFonts w:ascii="Arial" w:eastAsia="SimSun" w:hAnsi="Arial" w:cs="Arial"/>
        </w:rPr>
        <w:t xml:space="preserve"> </w:t>
      </w:r>
      <w:r w:rsidR="00681EA8">
        <w:rPr>
          <w:rFonts w:ascii="Arial" w:eastAsia="SimSun" w:hAnsi="Arial" w:cs="Arial"/>
        </w:rPr>
        <w:t xml:space="preserve">and health problems were </w:t>
      </w:r>
      <w:r w:rsidR="001D1E49">
        <w:rPr>
          <w:rFonts w:ascii="Arial" w:eastAsia="SimSun" w:hAnsi="Arial" w:cs="Arial"/>
        </w:rPr>
        <w:t xml:space="preserve">seldom </w:t>
      </w:r>
      <w:r w:rsidR="009E7ADF" w:rsidRPr="009E7ADF">
        <w:rPr>
          <w:rFonts w:ascii="Arial" w:eastAsia="SimSun" w:hAnsi="Arial" w:cs="Arial"/>
        </w:rPr>
        <w:t>reported</w:t>
      </w:r>
      <w:r w:rsidR="00B557DE">
        <w:rPr>
          <w:rFonts w:ascii="Arial" w:eastAsia="SimSun" w:hAnsi="Arial" w:cs="Arial"/>
        </w:rPr>
        <w:t>:</w:t>
      </w:r>
      <w:r w:rsidR="00681EA8">
        <w:rPr>
          <w:rFonts w:ascii="Arial" w:eastAsia="SimSun" w:hAnsi="Arial" w:cs="Arial"/>
        </w:rPr>
        <w:t xml:space="preserve"> 17 studies (33</w:t>
      </w:r>
      <w:r w:rsidR="009E7ADF" w:rsidRPr="009E7ADF">
        <w:rPr>
          <w:rFonts w:ascii="Arial" w:eastAsia="SimSun" w:hAnsi="Arial" w:cs="Arial"/>
        </w:rPr>
        <w:t>%)</w:t>
      </w:r>
      <w:r w:rsidR="00681EA8">
        <w:rPr>
          <w:rFonts w:ascii="Arial" w:eastAsia="SimSun" w:hAnsi="Arial" w:cs="Arial"/>
        </w:rPr>
        <w:t xml:space="preserve"> reported on </w:t>
      </w:r>
      <w:r w:rsidR="009E7ADF" w:rsidRPr="009E7ADF">
        <w:rPr>
          <w:rFonts w:ascii="Arial" w:eastAsia="SimSun" w:hAnsi="Arial" w:cs="Arial"/>
        </w:rPr>
        <w:t>neonatal respiratory distress</w:t>
      </w:r>
      <w:r w:rsidR="00681EA8">
        <w:rPr>
          <w:rFonts w:ascii="Arial" w:eastAsia="SimSun" w:hAnsi="Arial" w:cs="Arial"/>
        </w:rPr>
        <w:t>, 1</w:t>
      </w:r>
      <w:r w:rsidR="00681EA8" w:rsidRPr="009E7ADF">
        <w:rPr>
          <w:rFonts w:ascii="Arial" w:eastAsia="SimSun" w:hAnsi="Arial" w:cs="Arial"/>
        </w:rPr>
        <w:t>3</w:t>
      </w:r>
      <w:r w:rsidR="009E7ADF" w:rsidRPr="009E7ADF">
        <w:rPr>
          <w:rFonts w:ascii="Arial" w:eastAsia="SimSun" w:hAnsi="Arial" w:cs="Arial"/>
        </w:rPr>
        <w:t xml:space="preserve"> (25%) </w:t>
      </w:r>
      <w:r w:rsidR="00681EA8">
        <w:rPr>
          <w:rFonts w:ascii="Arial" w:eastAsia="SimSun" w:hAnsi="Arial" w:cs="Arial"/>
        </w:rPr>
        <w:t>on congenital heart disease, 7 (14%) on i</w:t>
      </w:r>
      <w:r w:rsidR="009E7ADF" w:rsidRPr="009E7ADF">
        <w:rPr>
          <w:rFonts w:ascii="Arial" w:eastAsia="SimSun" w:hAnsi="Arial" w:cs="Arial"/>
        </w:rPr>
        <w:t xml:space="preserve">nfertility </w:t>
      </w:r>
      <w:r w:rsidR="00681EA8">
        <w:rPr>
          <w:rFonts w:ascii="Arial" w:eastAsia="SimSun" w:hAnsi="Arial" w:cs="Arial"/>
        </w:rPr>
        <w:t xml:space="preserve">3 (6%) on </w:t>
      </w:r>
      <w:r w:rsidR="009E7ADF" w:rsidRPr="009E7ADF">
        <w:rPr>
          <w:rFonts w:ascii="Arial" w:eastAsia="SimSun" w:hAnsi="Arial" w:cs="Arial"/>
        </w:rPr>
        <w:t>hydrocephalus</w:t>
      </w:r>
      <w:r w:rsidR="00681EA8">
        <w:rPr>
          <w:rFonts w:ascii="Arial" w:eastAsia="SimSun" w:hAnsi="Arial" w:cs="Arial"/>
        </w:rPr>
        <w:t>, 2 (4%) on</w:t>
      </w:r>
      <w:r w:rsidR="009E7ADF" w:rsidRPr="009E7ADF">
        <w:rPr>
          <w:rFonts w:ascii="Arial" w:eastAsia="SimSun" w:hAnsi="Arial" w:cs="Arial"/>
        </w:rPr>
        <w:t xml:space="preserve"> retinitis pigmentosa </w:t>
      </w:r>
      <w:r w:rsidR="00681EA8">
        <w:rPr>
          <w:rFonts w:ascii="Arial" w:eastAsia="SimSun" w:hAnsi="Arial" w:cs="Arial"/>
        </w:rPr>
        <w:t>and none on renal symptoms</w:t>
      </w:r>
      <w:r w:rsidR="009E7ADF" w:rsidRPr="009E7ADF">
        <w:rPr>
          <w:rFonts w:ascii="Arial" w:eastAsia="SimSun" w:hAnsi="Arial" w:cs="Arial"/>
        </w:rPr>
        <w:t xml:space="preserve">. </w:t>
      </w:r>
    </w:p>
    <w:p w14:paraId="01C3D558"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Prevalence of clinical manifestations</w:t>
      </w:r>
    </w:p>
    <w:p w14:paraId="50DC3276" w14:textId="77777777" w:rsidR="009E7ADF" w:rsidRDefault="009E7ADF" w:rsidP="009E7ADF">
      <w:pPr>
        <w:spacing w:line="360" w:lineRule="auto"/>
        <w:rPr>
          <w:rFonts w:ascii="Arial" w:eastAsia="SimSun" w:hAnsi="Arial" w:cs="Arial"/>
        </w:rPr>
      </w:pPr>
      <w:r w:rsidRPr="009E7ADF">
        <w:rPr>
          <w:rFonts w:ascii="Arial" w:eastAsia="SimSun" w:hAnsi="Arial" w:cs="Arial"/>
        </w:rPr>
        <w:t xml:space="preserve">Table S1 (online supplement) </w:t>
      </w:r>
      <w:r w:rsidR="00B6722C">
        <w:rPr>
          <w:rFonts w:ascii="Arial" w:eastAsia="SimSun" w:hAnsi="Arial" w:cs="Arial"/>
        </w:rPr>
        <w:t>describes the prevalence of</w:t>
      </w:r>
      <w:r w:rsidRPr="009E7ADF">
        <w:rPr>
          <w:rFonts w:ascii="Arial" w:eastAsia="SimSun" w:hAnsi="Arial" w:cs="Arial"/>
        </w:rPr>
        <w:t xml:space="preserve"> commonly reported clinical manifestations in the included studies, categorized by country of origin, including studies </w:t>
      </w:r>
      <w:r w:rsidR="00B6722C">
        <w:rPr>
          <w:rFonts w:ascii="Arial" w:eastAsia="SimSun" w:hAnsi="Arial" w:cs="Arial"/>
        </w:rPr>
        <w:t>with</w:t>
      </w:r>
      <w:r w:rsidRPr="009E7ADF">
        <w:rPr>
          <w:rFonts w:ascii="Arial" w:eastAsia="SimSun" w:hAnsi="Arial" w:cs="Arial"/>
        </w:rPr>
        <w:t xml:space="preserve"> overlapping population</w:t>
      </w:r>
      <w:r w:rsidR="001D1E49">
        <w:rPr>
          <w:rFonts w:ascii="Arial" w:eastAsia="SimSun" w:hAnsi="Arial" w:cs="Arial"/>
        </w:rPr>
        <w:t>s</w:t>
      </w:r>
      <w:r w:rsidRPr="009E7ADF">
        <w:rPr>
          <w:rFonts w:ascii="Arial" w:eastAsia="SimSun" w:hAnsi="Arial" w:cs="Arial"/>
        </w:rPr>
        <w:t>. For all reported characteristics the prevalence varied widely between studies and our analysis showed considerable heterogeneity (I</w:t>
      </w:r>
      <w:r w:rsidRPr="009E7ADF">
        <w:rPr>
          <w:rFonts w:ascii="Arial" w:eastAsia="SimSun" w:hAnsi="Arial" w:cs="Arial"/>
          <w:vertAlign w:val="superscript"/>
        </w:rPr>
        <w:t xml:space="preserve">2 </w:t>
      </w:r>
      <w:r w:rsidR="00B6722C">
        <w:rPr>
          <w:rFonts w:ascii="Arial" w:eastAsia="SimSun" w:hAnsi="Arial" w:cs="Arial"/>
        </w:rPr>
        <w:t>range: 68</w:t>
      </w:r>
      <w:r w:rsidRPr="009E7ADF">
        <w:rPr>
          <w:rFonts w:ascii="Arial" w:eastAsia="SimSun" w:hAnsi="Arial" w:cs="Arial"/>
        </w:rPr>
        <w:t>-9</w:t>
      </w:r>
      <w:r w:rsidR="00B6722C">
        <w:rPr>
          <w:rFonts w:ascii="Arial" w:eastAsia="SimSun" w:hAnsi="Arial" w:cs="Arial"/>
        </w:rPr>
        <w:t>4</w:t>
      </w:r>
      <w:r w:rsidRPr="009E7ADF">
        <w:rPr>
          <w:rFonts w:ascii="Arial" w:eastAsia="SimSun" w:hAnsi="Arial" w:cs="Arial"/>
        </w:rPr>
        <w:t xml:space="preserve">%). Figures 2-4 and online Figures S1-S11 describe prevalence of symptoms in the different studies. </w:t>
      </w:r>
      <w:r w:rsidR="00B6722C">
        <w:rPr>
          <w:rFonts w:ascii="Arial" w:eastAsia="SimSun" w:hAnsi="Arial" w:cs="Arial"/>
        </w:rPr>
        <w:t>In the following text and figures w</w:t>
      </w:r>
      <w:r w:rsidRPr="009E7ADF">
        <w:rPr>
          <w:rFonts w:ascii="Arial" w:eastAsia="SimSun" w:hAnsi="Arial" w:cs="Arial"/>
        </w:rPr>
        <w:t>e report all symptoms described in at least 5 studies.</w:t>
      </w:r>
    </w:p>
    <w:p w14:paraId="2A88BA21"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Situs anomalies</w:t>
      </w:r>
    </w:p>
    <w:p w14:paraId="5A5945A0" w14:textId="53394CD0" w:rsidR="009E7ADF" w:rsidRDefault="000D68EC" w:rsidP="009E7ADF">
      <w:pPr>
        <w:spacing w:line="360" w:lineRule="auto"/>
        <w:rPr>
          <w:rFonts w:ascii="Arial" w:eastAsia="SimSun" w:hAnsi="Arial" w:cs="Arial"/>
        </w:rPr>
      </w:pPr>
      <w:r>
        <w:rPr>
          <w:rFonts w:ascii="Arial" w:eastAsia="SimSun" w:hAnsi="Arial" w:cs="Arial"/>
        </w:rPr>
        <w:t>Forty-one</w:t>
      </w:r>
      <w:r w:rsidR="00B6722C">
        <w:rPr>
          <w:rFonts w:ascii="Arial" w:eastAsia="SimSun" w:hAnsi="Arial" w:cs="Arial"/>
        </w:rPr>
        <w:t xml:space="preserve"> studies (79</w:t>
      </w:r>
      <w:r w:rsidR="009E7ADF" w:rsidRPr="009E7ADF">
        <w:rPr>
          <w:rFonts w:ascii="Arial" w:eastAsia="SimSun" w:hAnsi="Arial" w:cs="Arial"/>
        </w:rPr>
        <w:t>%) e</w:t>
      </w:r>
      <w:r w:rsidR="00B6722C">
        <w:rPr>
          <w:rFonts w:ascii="Arial" w:eastAsia="SimSun" w:hAnsi="Arial" w:cs="Arial"/>
        </w:rPr>
        <w:t xml:space="preserve">xplicitly </w:t>
      </w:r>
      <w:r w:rsidR="001D1E49">
        <w:rPr>
          <w:rFonts w:ascii="Arial" w:eastAsia="SimSun" w:hAnsi="Arial" w:cs="Arial"/>
        </w:rPr>
        <w:t xml:space="preserve">reported </w:t>
      </w:r>
      <w:r w:rsidR="00B6722C">
        <w:rPr>
          <w:rFonts w:ascii="Arial" w:eastAsia="SimSun" w:hAnsi="Arial" w:cs="Arial"/>
        </w:rPr>
        <w:t>situs inversus and 7 (14</w:t>
      </w:r>
      <w:r w:rsidR="009E7ADF" w:rsidRPr="009E7ADF">
        <w:rPr>
          <w:rFonts w:ascii="Arial" w:eastAsia="SimSun" w:hAnsi="Arial" w:cs="Arial"/>
        </w:rPr>
        <w:t xml:space="preserve">%) reported only the cardiac situs of the patients or used the term situs ambiguus without any further specification. To calculate the </w:t>
      </w:r>
      <w:r w:rsidRPr="009E7ADF">
        <w:rPr>
          <w:rFonts w:ascii="Arial" w:eastAsia="SimSun" w:hAnsi="Arial" w:cs="Arial"/>
        </w:rPr>
        <w:t>prevalence,</w:t>
      </w:r>
      <w:r w:rsidR="009E7ADF" w:rsidRPr="009E7ADF">
        <w:rPr>
          <w:rFonts w:ascii="Arial" w:eastAsia="SimSun" w:hAnsi="Arial" w:cs="Arial"/>
        </w:rPr>
        <w:t xml:space="preserve"> we summed these symptoms up under the designation of situs anomalies. </w:t>
      </w:r>
      <w:r w:rsidR="00AE4F6F">
        <w:rPr>
          <w:rFonts w:ascii="Arial" w:eastAsia="SimSun" w:hAnsi="Arial" w:cs="Arial"/>
        </w:rPr>
        <w:t xml:space="preserve">After excluding studies </w:t>
      </w:r>
      <w:r w:rsidR="00690A31">
        <w:rPr>
          <w:rFonts w:ascii="Arial" w:eastAsia="SimSun" w:hAnsi="Arial" w:cs="Arial"/>
        </w:rPr>
        <w:t>that focused o</w:t>
      </w:r>
      <w:r w:rsidR="00AE4F6F">
        <w:rPr>
          <w:rFonts w:ascii="Arial" w:eastAsia="SimSun" w:hAnsi="Arial" w:cs="Arial"/>
        </w:rPr>
        <w:t xml:space="preserve">n </w:t>
      </w:r>
      <w:r w:rsidR="00690A31">
        <w:rPr>
          <w:rFonts w:ascii="Arial" w:eastAsia="SimSun" w:hAnsi="Arial" w:cs="Arial"/>
        </w:rPr>
        <w:t xml:space="preserve">describing </w:t>
      </w:r>
      <w:r w:rsidR="00AE4F6F">
        <w:rPr>
          <w:rFonts w:ascii="Arial" w:eastAsia="SimSun" w:hAnsi="Arial" w:cs="Arial"/>
        </w:rPr>
        <w:t>patients with Kartagener syndrome</w:t>
      </w:r>
      <w:r w:rsidR="0040760E">
        <w:rPr>
          <w:rFonts w:ascii="Arial" w:eastAsia="SimSun" w:hAnsi="Arial" w:cs="Arial"/>
        </w:rPr>
        <w:t>,</w:t>
      </w:r>
      <w:r w:rsidR="00690A31">
        <w:rPr>
          <w:rFonts w:ascii="Arial" w:eastAsia="SimSun" w:hAnsi="Arial" w:cs="Arial"/>
        </w:rPr>
        <w:t xml:space="preserve"> </w:t>
      </w:r>
      <w:r w:rsidR="0040760E">
        <w:rPr>
          <w:rFonts w:ascii="Arial" w:eastAsia="SimSun" w:hAnsi="Arial" w:cs="Arial"/>
        </w:rPr>
        <w:t>w</w:t>
      </w:r>
      <w:r w:rsidR="00690A31">
        <w:rPr>
          <w:rFonts w:ascii="Arial" w:eastAsia="SimSun" w:hAnsi="Arial" w:cs="Arial"/>
        </w:rPr>
        <w:t>hich had a</w:t>
      </w:r>
      <w:r w:rsidR="00AE4F6F">
        <w:rPr>
          <w:rFonts w:ascii="Arial" w:eastAsia="SimSun" w:hAnsi="Arial" w:cs="Arial"/>
        </w:rPr>
        <w:t xml:space="preserve"> high prevalence of situs anomalies (up to 100%), t</w:t>
      </w:r>
      <w:r w:rsidR="009E7ADF" w:rsidRPr="009E7ADF">
        <w:rPr>
          <w:rFonts w:ascii="Arial" w:eastAsia="SimSun" w:hAnsi="Arial" w:cs="Arial"/>
        </w:rPr>
        <w:t xml:space="preserve">he prevalence of situs anomalies in the </w:t>
      </w:r>
      <w:r w:rsidR="0093678D">
        <w:rPr>
          <w:rFonts w:ascii="Arial" w:eastAsia="SimSun" w:hAnsi="Arial" w:cs="Arial"/>
        </w:rPr>
        <w:t xml:space="preserve">43 </w:t>
      </w:r>
      <w:r w:rsidR="009E7ADF" w:rsidRPr="009E7ADF">
        <w:rPr>
          <w:rFonts w:ascii="Arial" w:eastAsia="SimSun" w:hAnsi="Arial" w:cs="Arial"/>
        </w:rPr>
        <w:t xml:space="preserve">eligible studies ranged from 11 to </w:t>
      </w:r>
      <w:r w:rsidR="00AE4F6F">
        <w:rPr>
          <w:rFonts w:ascii="Arial" w:eastAsia="SimSun" w:hAnsi="Arial" w:cs="Arial"/>
        </w:rPr>
        <w:t>90</w:t>
      </w:r>
      <w:r w:rsidR="009E7ADF" w:rsidRPr="009E7ADF">
        <w:rPr>
          <w:rFonts w:ascii="Arial" w:eastAsia="SimSun" w:hAnsi="Arial" w:cs="Arial"/>
        </w:rPr>
        <w:t xml:space="preserve">% (weighted mean: </w:t>
      </w:r>
      <w:r w:rsidR="00AE4F6F">
        <w:rPr>
          <w:rFonts w:ascii="Arial" w:eastAsia="SimSun" w:hAnsi="Arial" w:cs="Arial"/>
        </w:rPr>
        <w:t>49</w:t>
      </w:r>
      <w:r w:rsidR="009E7ADF" w:rsidRPr="009E7ADF">
        <w:rPr>
          <w:rFonts w:ascii="Arial" w:eastAsia="SimSun" w:hAnsi="Arial" w:cs="Arial"/>
        </w:rPr>
        <w:t>% with a heterogeneity of I</w:t>
      </w:r>
      <w:r w:rsidR="009E7ADF" w:rsidRPr="009E7ADF">
        <w:rPr>
          <w:rFonts w:ascii="Arial" w:eastAsia="SimSun" w:hAnsi="Arial" w:cs="Arial"/>
          <w:vertAlign w:val="superscript"/>
        </w:rPr>
        <w:t>2</w:t>
      </w:r>
      <w:r w:rsidR="00B6722C">
        <w:rPr>
          <w:rFonts w:ascii="Arial" w:eastAsia="SimSun" w:hAnsi="Arial" w:cs="Arial"/>
        </w:rPr>
        <w:t>=</w:t>
      </w:r>
      <w:r w:rsidR="00AE4F6F">
        <w:rPr>
          <w:rFonts w:ascii="Arial" w:eastAsia="SimSun" w:hAnsi="Arial" w:cs="Arial"/>
        </w:rPr>
        <w:t>71</w:t>
      </w:r>
      <w:r w:rsidR="009E7ADF" w:rsidRPr="009E7ADF">
        <w:rPr>
          <w:rFonts w:ascii="Arial" w:eastAsia="SimSun" w:hAnsi="Arial" w:cs="Arial"/>
        </w:rPr>
        <w:t>% and can be seen in Figure S1).</w:t>
      </w:r>
    </w:p>
    <w:p w14:paraId="2DD0E976"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Lower respiratory symptoms</w:t>
      </w:r>
    </w:p>
    <w:p w14:paraId="429921A5" w14:textId="77777777" w:rsidR="009E7ADF" w:rsidRDefault="009E7ADF" w:rsidP="009E7ADF">
      <w:pPr>
        <w:spacing w:line="360" w:lineRule="auto"/>
        <w:rPr>
          <w:rFonts w:ascii="Arial" w:eastAsia="SimSun" w:hAnsi="Arial" w:cs="Arial"/>
        </w:rPr>
      </w:pPr>
      <w:r w:rsidRPr="009E7ADF">
        <w:rPr>
          <w:rFonts w:ascii="Arial" w:eastAsia="SimSun" w:hAnsi="Arial" w:cs="Arial"/>
        </w:rPr>
        <w:t>Cough was reported in 29 studies (55.8%</w:t>
      </w:r>
      <w:r w:rsidR="00794388">
        <w:rPr>
          <w:rFonts w:ascii="Arial" w:eastAsia="SimSun" w:hAnsi="Arial" w:cs="Arial"/>
        </w:rPr>
        <w:t>) and prevalence varied from 14</w:t>
      </w:r>
      <w:r w:rsidRPr="009E7ADF">
        <w:rPr>
          <w:rFonts w:ascii="Arial" w:eastAsia="SimSun" w:hAnsi="Arial" w:cs="Arial"/>
        </w:rPr>
        <w:t xml:space="preserve"> to 100% with a weighted mean of 88% (Figure S2). </w:t>
      </w:r>
      <w:r w:rsidR="00B6722C">
        <w:rPr>
          <w:rFonts w:ascii="Arial" w:eastAsia="SimSun" w:hAnsi="Arial" w:cs="Arial"/>
        </w:rPr>
        <w:t>S</w:t>
      </w:r>
      <w:r w:rsidRPr="009E7ADF">
        <w:rPr>
          <w:rFonts w:ascii="Arial" w:eastAsia="SimSun" w:hAnsi="Arial" w:cs="Arial"/>
        </w:rPr>
        <w:t xml:space="preserve">putum production </w:t>
      </w:r>
      <w:r w:rsidR="00B6722C">
        <w:rPr>
          <w:rFonts w:ascii="Arial" w:eastAsia="SimSun" w:hAnsi="Arial" w:cs="Arial"/>
        </w:rPr>
        <w:t>was reported for</w:t>
      </w:r>
      <w:r w:rsidRPr="009E7ADF">
        <w:rPr>
          <w:rFonts w:ascii="Arial" w:eastAsia="SimSun" w:hAnsi="Arial" w:cs="Arial"/>
        </w:rPr>
        <w:t xml:space="preserve"> 15 to 100% </w:t>
      </w:r>
      <w:r w:rsidR="00B6722C">
        <w:rPr>
          <w:rFonts w:ascii="Arial" w:eastAsia="SimSun" w:hAnsi="Arial" w:cs="Arial"/>
        </w:rPr>
        <w:t xml:space="preserve">of patients </w:t>
      </w:r>
      <w:r w:rsidRPr="009E7ADF">
        <w:rPr>
          <w:rFonts w:ascii="Arial" w:eastAsia="SimSun" w:hAnsi="Arial" w:cs="Arial"/>
        </w:rPr>
        <w:t>(weighted mean: 89%) in t</w:t>
      </w:r>
      <w:r w:rsidR="00B6722C">
        <w:rPr>
          <w:rFonts w:ascii="Arial" w:eastAsia="SimSun" w:hAnsi="Arial" w:cs="Arial"/>
        </w:rPr>
        <w:t>he 24 (46</w:t>
      </w:r>
      <w:r w:rsidRPr="009E7ADF">
        <w:rPr>
          <w:rFonts w:ascii="Arial" w:eastAsia="SimSun" w:hAnsi="Arial" w:cs="Arial"/>
        </w:rPr>
        <w:t>%) studies where it was described</w:t>
      </w:r>
      <w:r w:rsidR="00B6722C">
        <w:rPr>
          <w:rFonts w:ascii="Arial" w:eastAsia="SimSun" w:hAnsi="Arial" w:cs="Arial"/>
        </w:rPr>
        <w:t xml:space="preserve"> (Figure 2)</w:t>
      </w:r>
      <w:r w:rsidRPr="009E7ADF">
        <w:rPr>
          <w:rFonts w:ascii="Arial" w:eastAsia="SimSun" w:hAnsi="Arial" w:cs="Arial"/>
        </w:rPr>
        <w:t xml:space="preserve">. </w:t>
      </w:r>
      <w:r w:rsidR="00B6722C">
        <w:rPr>
          <w:rFonts w:ascii="Arial" w:eastAsia="SimSun" w:hAnsi="Arial" w:cs="Arial"/>
        </w:rPr>
        <w:t>L</w:t>
      </w:r>
      <w:r w:rsidRPr="009E7ADF">
        <w:rPr>
          <w:rFonts w:ascii="Arial" w:eastAsia="SimSun" w:hAnsi="Arial" w:cs="Arial"/>
        </w:rPr>
        <w:t xml:space="preserve">ower respiratory infections, including pneumonia </w:t>
      </w:r>
      <w:r w:rsidR="00B6722C">
        <w:rPr>
          <w:rFonts w:ascii="Arial" w:eastAsia="SimSun" w:hAnsi="Arial" w:cs="Arial"/>
        </w:rPr>
        <w:t>were also common: reported in 27 studies (52</w:t>
      </w:r>
      <w:r w:rsidRPr="009E7ADF">
        <w:rPr>
          <w:rFonts w:ascii="Arial" w:eastAsia="SimSun" w:hAnsi="Arial" w:cs="Arial"/>
        </w:rPr>
        <w:t xml:space="preserve">%) with a weighted </w:t>
      </w:r>
      <w:r w:rsidR="00B6722C">
        <w:rPr>
          <w:rFonts w:ascii="Arial" w:eastAsia="SimSun" w:hAnsi="Arial" w:cs="Arial"/>
        </w:rPr>
        <w:t xml:space="preserve">mean prevalence </w:t>
      </w:r>
      <w:r w:rsidRPr="009E7ADF">
        <w:rPr>
          <w:rFonts w:ascii="Arial" w:eastAsia="SimSun" w:hAnsi="Arial" w:cs="Arial"/>
        </w:rPr>
        <w:t xml:space="preserve">of 72% (range 15-100%, Figure S3). </w:t>
      </w:r>
      <w:r w:rsidR="00B6722C">
        <w:rPr>
          <w:rFonts w:ascii="Arial" w:eastAsia="SimSun" w:hAnsi="Arial" w:cs="Arial"/>
        </w:rPr>
        <w:t>Prevalence of b</w:t>
      </w:r>
      <w:r w:rsidRPr="009E7ADF">
        <w:rPr>
          <w:rFonts w:ascii="Arial" w:eastAsia="SimSun" w:hAnsi="Arial" w:cs="Arial"/>
        </w:rPr>
        <w:t xml:space="preserve">ronchiectasis </w:t>
      </w:r>
      <w:r w:rsidR="009904CE">
        <w:rPr>
          <w:rFonts w:ascii="Arial" w:eastAsia="SimSun" w:hAnsi="Arial" w:cs="Arial"/>
        </w:rPr>
        <w:t>(reported</w:t>
      </w:r>
      <w:r w:rsidRPr="009E7ADF">
        <w:rPr>
          <w:rFonts w:ascii="Arial" w:eastAsia="SimSun" w:hAnsi="Arial" w:cs="Arial"/>
        </w:rPr>
        <w:t xml:space="preserve"> in </w:t>
      </w:r>
      <w:r w:rsidR="00822791">
        <w:rPr>
          <w:rFonts w:ascii="Arial" w:eastAsia="SimSun" w:hAnsi="Arial" w:cs="Arial"/>
        </w:rPr>
        <w:t>29</w:t>
      </w:r>
      <w:r w:rsidRPr="009E7ADF">
        <w:rPr>
          <w:rFonts w:ascii="Arial" w:eastAsia="SimSun" w:hAnsi="Arial" w:cs="Arial"/>
        </w:rPr>
        <w:t xml:space="preserve"> studies</w:t>
      </w:r>
      <w:r w:rsidR="009904CE">
        <w:rPr>
          <w:rFonts w:ascii="Arial" w:eastAsia="SimSun" w:hAnsi="Arial" w:cs="Arial"/>
        </w:rPr>
        <w:t xml:space="preserve">, </w:t>
      </w:r>
      <w:r w:rsidR="00822791">
        <w:rPr>
          <w:rFonts w:ascii="Arial" w:eastAsia="SimSun" w:hAnsi="Arial" w:cs="Arial"/>
        </w:rPr>
        <w:t>56</w:t>
      </w:r>
      <w:r w:rsidRPr="009E7ADF">
        <w:rPr>
          <w:rFonts w:ascii="Arial" w:eastAsia="SimSun" w:hAnsi="Arial" w:cs="Arial"/>
        </w:rPr>
        <w:t>%</w:t>
      </w:r>
      <w:r w:rsidR="00822791">
        <w:rPr>
          <w:rFonts w:ascii="Arial" w:eastAsia="SimSun" w:hAnsi="Arial" w:cs="Arial"/>
        </w:rPr>
        <w:t>, after excluding studies focused in patients with Kartagener syndrome</w:t>
      </w:r>
      <w:r w:rsidRPr="009E7ADF">
        <w:rPr>
          <w:rFonts w:ascii="Arial" w:eastAsia="SimSun" w:hAnsi="Arial" w:cs="Arial"/>
        </w:rPr>
        <w:t xml:space="preserve">) ranged from 9 to 100%, with a weighted mean of </w:t>
      </w:r>
      <w:r w:rsidR="00743A7F">
        <w:rPr>
          <w:rFonts w:ascii="Arial" w:eastAsia="SimSun" w:hAnsi="Arial" w:cs="Arial"/>
        </w:rPr>
        <w:t>56</w:t>
      </w:r>
      <w:r w:rsidRPr="009E7ADF">
        <w:rPr>
          <w:rFonts w:ascii="Arial" w:eastAsia="SimSun" w:hAnsi="Arial" w:cs="Arial"/>
        </w:rPr>
        <w:t>% (Figure S4). The heterogeneity (I</w:t>
      </w:r>
      <w:r w:rsidRPr="009E7ADF">
        <w:rPr>
          <w:rFonts w:ascii="Arial" w:eastAsia="SimSun" w:hAnsi="Arial" w:cs="Arial"/>
          <w:vertAlign w:val="superscript"/>
        </w:rPr>
        <w:t>2</w:t>
      </w:r>
      <w:r w:rsidRPr="009E7ADF">
        <w:rPr>
          <w:rFonts w:ascii="Arial" w:eastAsia="SimSun" w:hAnsi="Arial" w:cs="Arial"/>
        </w:rPr>
        <w:t>)</w:t>
      </w:r>
      <w:r w:rsidR="009904CE">
        <w:rPr>
          <w:rFonts w:ascii="Arial" w:eastAsia="SimSun" w:hAnsi="Arial" w:cs="Arial"/>
        </w:rPr>
        <w:t xml:space="preserve"> in prevalence of</w:t>
      </w:r>
      <w:r w:rsidRPr="009E7ADF">
        <w:rPr>
          <w:rFonts w:ascii="Arial" w:eastAsia="SimSun" w:hAnsi="Arial" w:cs="Arial"/>
        </w:rPr>
        <w:t xml:space="preserve"> lower respiratory symptoms </w:t>
      </w:r>
      <w:r w:rsidR="009904CE">
        <w:rPr>
          <w:rFonts w:ascii="Arial" w:eastAsia="SimSun" w:hAnsi="Arial" w:cs="Arial"/>
        </w:rPr>
        <w:t>was ranging largely from 89% in sputum production to 94</w:t>
      </w:r>
      <w:r w:rsidRPr="009E7ADF">
        <w:rPr>
          <w:rFonts w:ascii="Arial" w:eastAsia="SimSun" w:hAnsi="Arial" w:cs="Arial"/>
        </w:rPr>
        <w:t>% in cough.</w:t>
      </w:r>
    </w:p>
    <w:p w14:paraId="07AC7F40" w14:textId="77777777" w:rsidR="00951B9A" w:rsidRDefault="00951B9A" w:rsidP="009E7ADF">
      <w:pPr>
        <w:spacing w:line="360" w:lineRule="auto"/>
        <w:rPr>
          <w:rFonts w:ascii="Arial" w:eastAsia="SimSun" w:hAnsi="Arial" w:cs="Arial"/>
        </w:rPr>
      </w:pPr>
    </w:p>
    <w:p w14:paraId="7F9A7896" w14:textId="77777777" w:rsidR="00951B9A" w:rsidRPr="009E7ADF" w:rsidRDefault="00951B9A" w:rsidP="009E7ADF">
      <w:pPr>
        <w:spacing w:line="360" w:lineRule="auto"/>
        <w:rPr>
          <w:rFonts w:ascii="Arial" w:eastAsia="SimSun" w:hAnsi="Arial" w:cs="Arial"/>
        </w:rPr>
      </w:pPr>
    </w:p>
    <w:p w14:paraId="6411177D"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Upper respiratory symptoms</w:t>
      </w:r>
    </w:p>
    <w:p w14:paraId="7EBF0021" w14:textId="77777777" w:rsidR="009E7ADF" w:rsidRDefault="009E7ADF" w:rsidP="009E7ADF">
      <w:pPr>
        <w:spacing w:line="360" w:lineRule="auto"/>
        <w:rPr>
          <w:rFonts w:ascii="Arial" w:eastAsia="SimSun" w:hAnsi="Arial" w:cs="Arial"/>
        </w:rPr>
      </w:pPr>
      <w:r w:rsidRPr="009E7ADF">
        <w:rPr>
          <w:rFonts w:ascii="Arial" w:eastAsia="SimSun" w:hAnsi="Arial" w:cs="Arial"/>
        </w:rPr>
        <w:t>Rhinitis, rhinorrhea or nasal congestion w</w:t>
      </w:r>
      <w:r w:rsidR="00A90282">
        <w:rPr>
          <w:rFonts w:ascii="Arial" w:eastAsia="SimSun" w:hAnsi="Arial" w:cs="Arial"/>
        </w:rPr>
        <w:t>ere assessed in 28 studies (54</w:t>
      </w:r>
      <w:r w:rsidRPr="009E7ADF">
        <w:rPr>
          <w:rFonts w:ascii="Arial" w:eastAsia="SimSun" w:hAnsi="Arial" w:cs="Arial"/>
        </w:rPr>
        <w:t>%) and ranged in prevalence fro</w:t>
      </w:r>
      <w:r w:rsidR="00A90282">
        <w:rPr>
          <w:rFonts w:ascii="Arial" w:eastAsia="SimSun" w:hAnsi="Arial" w:cs="Arial"/>
        </w:rPr>
        <w:t>m 9 to 100% (weighted mean: 75%,</w:t>
      </w:r>
      <w:r w:rsidRPr="009E7ADF">
        <w:rPr>
          <w:rFonts w:ascii="Arial" w:eastAsia="SimSun" w:hAnsi="Arial" w:cs="Arial"/>
        </w:rPr>
        <w:t xml:space="preserve"> Figure S5). Otitis media (with or without effusion) was reported in 26 </w:t>
      </w:r>
      <w:r w:rsidR="00A90282">
        <w:rPr>
          <w:rFonts w:ascii="Arial" w:eastAsia="SimSun" w:hAnsi="Arial" w:cs="Arial"/>
        </w:rPr>
        <w:t xml:space="preserve">studies </w:t>
      </w:r>
      <w:r w:rsidRPr="009E7ADF">
        <w:rPr>
          <w:rFonts w:ascii="Arial" w:eastAsia="SimSun" w:hAnsi="Arial" w:cs="Arial"/>
        </w:rPr>
        <w:t>(50%) and its prevalence varied from 23 to 100% (weighted mean: 74%. Figu</w:t>
      </w:r>
      <w:r w:rsidR="0019457E">
        <w:rPr>
          <w:rFonts w:ascii="Arial" w:eastAsia="SimSun" w:hAnsi="Arial" w:cs="Arial"/>
        </w:rPr>
        <w:t>re S6). S</w:t>
      </w:r>
      <w:r w:rsidRPr="009E7ADF">
        <w:rPr>
          <w:rFonts w:ascii="Arial" w:eastAsia="SimSun" w:hAnsi="Arial" w:cs="Arial"/>
        </w:rPr>
        <w:t>inusitis</w:t>
      </w:r>
      <w:r w:rsidR="0019457E">
        <w:rPr>
          <w:rFonts w:ascii="Arial" w:eastAsia="SimSun" w:hAnsi="Arial" w:cs="Arial"/>
        </w:rPr>
        <w:t xml:space="preserve"> was reported in </w:t>
      </w:r>
      <w:r w:rsidR="00822791">
        <w:rPr>
          <w:rFonts w:ascii="Arial" w:eastAsia="SimSun" w:hAnsi="Arial" w:cs="Arial"/>
        </w:rPr>
        <w:t xml:space="preserve">29 </w:t>
      </w:r>
      <w:r w:rsidR="0019457E">
        <w:rPr>
          <w:rFonts w:ascii="Arial" w:eastAsia="SimSun" w:hAnsi="Arial" w:cs="Arial"/>
        </w:rPr>
        <w:t>studies (</w:t>
      </w:r>
      <w:r w:rsidR="00822791">
        <w:rPr>
          <w:rFonts w:ascii="Arial" w:eastAsia="SimSun" w:hAnsi="Arial" w:cs="Arial"/>
        </w:rPr>
        <w:t>56</w:t>
      </w:r>
      <w:r w:rsidRPr="009E7ADF">
        <w:rPr>
          <w:rFonts w:ascii="Arial" w:eastAsia="SimSun" w:hAnsi="Arial" w:cs="Arial"/>
        </w:rPr>
        <w:t>%</w:t>
      </w:r>
      <w:r w:rsidR="00822791">
        <w:rPr>
          <w:rFonts w:ascii="Arial" w:eastAsia="SimSun" w:hAnsi="Arial" w:cs="Arial"/>
        </w:rPr>
        <w:t>,</w:t>
      </w:r>
      <w:r w:rsidR="00F453EE">
        <w:rPr>
          <w:rFonts w:ascii="Arial" w:eastAsia="SimSun" w:hAnsi="Arial" w:cs="Arial"/>
        </w:rPr>
        <w:t xml:space="preserve"> after excluding studies focusing</w:t>
      </w:r>
      <w:r w:rsidR="00822791">
        <w:rPr>
          <w:rFonts w:ascii="Arial" w:eastAsia="SimSun" w:hAnsi="Arial" w:cs="Arial"/>
        </w:rPr>
        <w:t xml:space="preserve"> </w:t>
      </w:r>
      <w:r w:rsidR="00F453EE">
        <w:rPr>
          <w:rFonts w:ascii="Arial" w:eastAsia="SimSun" w:hAnsi="Arial" w:cs="Arial"/>
        </w:rPr>
        <w:t>on</w:t>
      </w:r>
      <w:r w:rsidR="00822791">
        <w:rPr>
          <w:rFonts w:ascii="Arial" w:eastAsia="SimSun" w:hAnsi="Arial" w:cs="Arial"/>
        </w:rPr>
        <w:t xml:space="preserve"> Kartagener syndrome</w:t>
      </w:r>
      <w:r w:rsidRPr="009E7ADF">
        <w:rPr>
          <w:rFonts w:ascii="Arial" w:eastAsia="SimSun" w:hAnsi="Arial" w:cs="Arial"/>
        </w:rPr>
        <w:t xml:space="preserve">) with a weighted mean of </w:t>
      </w:r>
      <w:r w:rsidR="00743A7F">
        <w:rPr>
          <w:rFonts w:ascii="Arial" w:eastAsia="SimSun" w:hAnsi="Arial" w:cs="Arial"/>
        </w:rPr>
        <w:t>69</w:t>
      </w:r>
      <w:r w:rsidRPr="009E7ADF">
        <w:rPr>
          <w:rFonts w:ascii="Arial" w:eastAsia="SimSun" w:hAnsi="Arial" w:cs="Arial"/>
        </w:rPr>
        <w:t xml:space="preserve">% (range: 10-100%, Figure S7). </w:t>
      </w:r>
      <w:r w:rsidR="0019457E">
        <w:rPr>
          <w:rFonts w:ascii="Arial" w:eastAsia="SimSun" w:hAnsi="Arial" w:cs="Arial"/>
        </w:rPr>
        <w:t>H</w:t>
      </w:r>
      <w:r w:rsidRPr="009E7ADF">
        <w:rPr>
          <w:rFonts w:ascii="Arial" w:eastAsia="SimSun" w:hAnsi="Arial" w:cs="Arial"/>
        </w:rPr>
        <w:t xml:space="preserve">earing impairment </w:t>
      </w:r>
      <w:r w:rsidR="0019457E">
        <w:rPr>
          <w:rFonts w:ascii="Arial" w:eastAsia="SimSun" w:hAnsi="Arial" w:cs="Arial"/>
        </w:rPr>
        <w:t xml:space="preserve">was reported in 14 (27%) studies and prevalence </w:t>
      </w:r>
      <w:r w:rsidRPr="009E7ADF">
        <w:rPr>
          <w:rFonts w:ascii="Arial" w:eastAsia="SimSun" w:hAnsi="Arial" w:cs="Arial"/>
        </w:rPr>
        <w:t>range</w:t>
      </w:r>
      <w:r w:rsidR="0019457E">
        <w:rPr>
          <w:rFonts w:ascii="Arial" w:eastAsia="SimSun" w:hAnsi="Arial" w:cs="Arial"/>
        </w:rPr>
        <w:t xml:space="preserve">d from 8 to </w:t>
      </w:r>
      <w:r w:rsidRPr="009E7ADF">
        <w:rPr>
          <w:rFonts w:ascii="Arial" w:eastAsia="SimSun" w:hAnsi="Arial" w:cs="Arial"/>
        </w:rPr>
        <w:t xml:space="preserve">100% </w:t>
      </w:r>
      <w:r w:rsidR="0019457E">
        <w:rPr>
          <w:rFonts w:ascii="Arial" w:eastAsia="SimSun" w:hAnsi="Arial" w:cs="Arial"/>
        </w:rPr>
        <w:t>(</w:t>
      </w:r>
      <w:r w:rsidRPr="009E7ADF">
        <w:rPr>
          <w:rFonts w:ascii="Arial" w:eastAsia="SimSun" w:hAnsi="Arial" w:cs="Arial"/>
        </w:rPr>
        <w:t>weighted mean 36%</w:t>
      </w:r>
      <w:r w:rsidR="0019457E">
        <w:rPr>
          <w:rFonts w:ascii="Arial" w:eastAsia="SimSun" w:hAnsi="Arial" w:cs="Arial"/>
        </w:rPr>
        <w:t>, Figure 3)</w:t>
      </w:r>
      <w:r w:rsidRPr="009E7ADF">
        <w:rPr>
          <w:rFonts w:ascii="Arial" w:eastAsia="SimSun" w:hAnsi="Arial" w:cs="Arial"/>
        </w:rPr>
        <w:t xml:space="preserve">. </w:t>
      </w:r>
      <w:r w:rsidR="0019457E">
        <w:rPr>
          <w:rFonts w:ascii="Arial" w:eastAsia="SimSun" w:hAnsi="Arial" w:cs="Arial"/>
        </w:rPr>
        <w:t>Insertion</w:t>
      </w:r>
      <w:r w:rsidRPr="009E7ADF">
        <w:rPr>
          <w:rFonts w:ascii="Arial" w:eastAsia="SimSun" w:hAnsi="Arial" w:cs="Arial"/>
        </w:rPr>
        <w:t xml:space="preserve"> of grommets was reported</w:t>
      </w:r>
      <w:r w:rsidR="0019457E">
        <w:rPr>
          <w:rFonts w:ascii="Arial" w:eastAsia="SimSun" w:hAnsi="Arial" w:cs="Arial"/>
        </w:rPr>
        <w:t xml:space="preserve"> by 12 studies (23</w:t>
      </w:r>
      <w:r w:rsidRPr="009E7ADF">
        <w:rPr>
          <w:rFonts w:ascii="Arial" w:eastAsia="SimSun" w:hAnsi="Arial" w:cs="Arial"/>
        </w:rPr>
        <w:t xml:space="preserve">%) and prevalence ranged from 5 to 92% (weighted mean: 55%, Figure S8). Nasal polyps were </w:t>
      </w:r>
      <w:r w:rsidR="0019457E">
        <w:rPr>
          <w:rFonts w:ascii="Arial" w:eastAsia="SimSun" w:hAnsi="Arial" w:cs="Arial"/>
        </w:rPr>
        <w:t>described</w:t>
      </w:r>
      <w:r w:rsidRPr="009E7ADF">
        <w:rPr>
          <w:rFonts w:ascii="Arial" w:eastAsia="SimSun" w:hAnsi="Arial" w:cs="Arial"/>
        </w:rPr>
        <w:t xml:space="preserve"> in 14 studies (</w:t>
      </w:r>
      <w:r w:rsidR="0019457E">
        <w:rPr>
          <w:rFonts w:ascii="Arial" w:eastAsia="SimSun" w:hAnsi="Arial" w:cs="Arial"/>
        </w:rPr>
        <w:t>27</w:t>
      </w:r>
      <w:r w:rsidRPr="009E7ADF">
        <w:rPr>
          <w:rFonts w:ascii="Arial" w:eastAsia="SimSun" w:hAnsi="Arial" w:cs="Arial"/>
        </w:rPr>
        <w:t>%)</w:t>
      </w:r>
      <w:r w:rsidR="0019457E">
        <w:rPr>
          <w:rFonts w:ascii="Arial" w:eastAsia="SimSun" w:hAnsi="Arial" w:cs="Arial"/>
        </w:rPr>
        <w:t xml:space="preserve"> and</w:t>
      </w:r>
      <w:r w:rsidRPr="009E7ADF">
        <w:rPr>
          <w:rFonts w:ascii="Arial" w:eastAsia="SimSun" w:hAnsi="Arial" w:cs="Arial"/>
        </w:rPr>
        <w:t xml:space="preserve"> with a weighted mean of 19% (range 3-60%, Figure S9). The heterogeneity </w:t>
      </w:r>
      <w:r w:rsidR="0019457E">
        <w:rPr>
          <w:rFonts w:ascii="Arial" w:eastAsia="SimSun" w:hAnsi="Arial" w:cs="Arial"/>
        </w:rPr>
        <w:t xml:space="preserve">in prevalence </w:t>
      </w:r>
      <w:r w:rsidRPr="009E7ADF">
        <w:rPr>
          <w:rFonts w:ascii="Arial" w:eastAsia="SimSun" w:hAnsi="Arial" w:cs="Arial"/>
        </w:rPr>
        <w:t xml:space="preserve">of these upper respiratory symptoms </w:t>
      </w:r>
      <w:r w:rsidR="0019457E">
        <w:rPr>
          <w:rFonts w:ascii="Arial" w:eastAsia="SimSun" w:hAnsi="Arial" w:cs="Arial"/>
        </w:rPr>
        <w:t>and health problems ranged from 68% for nasal polyps to 93% for</w:t>
      </w:r>
      <w:r w:rsidRPr="009E7ADF">
        <w:rPr>
          <w:rFonts w:ascii="Arial" w:eastAsia="SimSun" w:hAnsi="Arial" w:cs="Arial"/>
        </w:rPr>
        <w:t xml:space="preserve"> </w:t>
      </w:r>
      <w:r w:rsidR="00743A7F">
        <w:rPr>
          <w:rFonts w:ascii="Arial" w:eastAsia="SimSun" w:hAnsi="Arial" w:cs="Arial"/>
        </w:rPr>
        <w:t xml:space="preserve">rhinitis and </w:t>
      </w:r>
      <w:r w:rsidRPr="009E7ADF">
        <w:rPr>
          <w:rFonts w:ascii="Arial" w:eastAsia="SimSun" w:hAnsi="Arial" w:cs="Arial"/>
        </w:rPr>
        <w:t>grommets</w:t>
      </w:r>
      <w:r w:rsidR="0019457E">
        <w:rPr>
          <w:rFonts w:ascii="Arial" w:eastAsia="SimSun" w:hAnsi="Arial" w:cs="Arial"/>
        </w:rPr>
        <w:t>’ insertion.</w:t>
      </w:r>
    </w:p>
    <w:p w14:paraId="0074FD82" w14:textId="77777777" w:rsidR="009E7ADF" w:rsidRPr="009E7ADF" w:rsidRDefault="009E7ADF" w:rsidP="009E7ADF">
      <w:pPr>
        <w:spacing w:line="360" w:lineRule="auto"/>
        <w:rPr>
          <w:rFonts w:ascii="Arial" w:eastAsia="SimSun" w:hAnsi="Arial" w:cs="Arial"/>
          <w:i/>
        </w:rPr>
      </w:pPr>
      <w:r w:rsidRPr="009E7ADF">
        <w:rPr>
          <w:rFonts w:ascii="Arial" w:eastAsia="SimSun" w:hAnsi="Arial" w:cs="Arial"/>
          <w:i/>
        </w:rPr>
        <w:t>Other symptoms</w:t>
      </w:r>
    </w:p>
    <w:p w14:paraId="232E2019" w14:textId="77777777" w:rsidR="009E7ADF" w:rsidRPr="009E7ADF" w:rsidRDefault="009E7ADF" w:rsidP="009E7ADF">
      <w:pPr>
        <w:spacing w:after="0" w:line="360" w:lineRule="auto"/>
        <w:rPr>
          <w:rFonts w:ascii="Arial" w:eastAsia="SimSun" w:hAnsi="Arial" w:cs="Arial"/>
        </w:rPr>
      </w:pPr>
      <w:r w:rsidRPr="009E7ADF">
        <w:rPr>
          <w:rFonts w:ascii="Arial" w:eastAsia="SimSun" w:hAnsi="Arial" w:cs="Arial"/>
        </w:rPr>
        <w:t xml:space="preserve">Figure 4 shows the prevalence of </w:t>
      </w:r>
      <w:r w:rsidR="00D06F80" w:rsidRPr="00D06F80">
        <w:rPr>
          <w:rFonts w:ascii="Arial" w:eastAsia="SimSun" w:hAnsi="Arial" w:cs="Arial"/>
        </w:rPr>
        <w:t>congenital heart disease</w:t>
      </w:r>
      <w:r w:rsidR="00D06F80">
        <w:rPr>
          <w:rFonts w:ascii="Arial" w:eastAsia="SimSun" w:hAnsi="Arial" w:cs="Arial"/>
        </w:rPr>
        <w:t xml:space="preserve"> which was the only characteristic showing no heterogeneity (I</w:t>
      </w:r>
      <w:r w:rsidR="00D06F80" w:rsidRPr="00D06F80">
        <w:rPr>
          <w:rFonts w:ascii="Arial" w:eastAsia="SimSun" w:hAnsi="Arial" w:cs="Arial"/>
          <w:vertAlign w:val="superscript"/>
        </w:rPr>
        <w:t>2</w:t>
      </w:r>
      <w:r w:rsidR="00D06F80">
        <w:rPr>
          <w:rFonts w:ascii="Arial" w:eastAsia="SimSun" w:hAnsi="Arial" w:cs="Arial"/>
        </w:rPr>
        <w:t xml:space="preserve">=0%) with a weighted mean of 5% (ranging from 3 to </w:t>
      </w:r>
      <w:r w:rsidR="00562AD5">
        <w:rPr>
          <w:rFonts w:ascii="Arial" w:eastAsia="SimSun" w:hAnsi="Arial" w:cs="Arial"/>
        </w:rPr>
        <w:t>8</w:t>
      </w:r>
      <w:r w:rsidR="00D06F80">
        <w:rPr>
          <w:rFonts w:ascii="Arial" w:eastAsia="SimSun" w:hAnsi="Arial" w:cs="Arial"/>
        </w:rPr>
        <w:t>%)</w:t>
      </w:r>
      <w:r w:rsidR="00562AD5">
        <w:rPr>
          <w:rFonts w:ascii="Arial" w:eastAsia="SimSun" w:hAnsi="Arial" w:cs="Arial"/>
        </w:rPr>
        <w:t xml:space="preserve"> and was reported in 10 studies (19%,</w:t>
      </w:r>
      <w:r w:rsidR="00F453EE">
        <w:rPr>
          <w:rFonts w:ascii="Arial" w:eastAsia="SimSun" w:hAnsi="Arial" w:cs="Arial"/>
        </w:rPr>
        <w:t xml:space="preserve"> after excluding studies focusing o</w:t>
      </w:r>
      <w:r w:rsidR="00562AD5">
        <w:rPr>
          <w:rFonts w:ascii="Arial" w:eastAsia="SimSun" w:hAnsi="Arial" w:cs="Arial"/>
        </w:rPr>
        <w:t xml:space="preserve">n patients with Kartagener syndrome). </w:t>
      </w:r>
      <w:r w:rsidR="006C5FB3">
        <w:rPr>
          <w:rFonts w:ascii="Arial" w:eastAsia="SimSun" w:hAnsi="Arial" w:cs="Arial"/>
        </w:rPr>
        <w:t xml:space="preserve">Seventeen studies (33%) assessed </w:t>
      </w:r>
      <w:r w:rsidRPr="009E7ADF">
        <w:rPr>
          <w:rFonts w:ascii="Arial" w:eastAsia="SimSun" w:hAnsi="Arial" w:cs="Arial"/>
        </w:rPr>
        <w:t xml:space="preserve">neonatal respiratory distress </w:t>
      </w:r>
      <w:r w:rsidR="006C5FB3">
        <w:rPr>
          <w:rFonts w:ascii="Arial" w:eastAsia="SimSun" w:hAnsi="Arial" w:cs="Arial"/>
        </w:rPr>
        <w:t xml:space="preserve">and prevalence </w:t>
      </w:r>
      <w:r w:rsidRPr="009E7ADF">
        <w:rPr>
          <w:rFonts w:ascii="Arial" w:eastAsia="SimSun" w:hAnsi="Arial" w:cs="Arial"/>
        </w:rPr>
        <w:t xml:space="preserve">varied from 15 to 91% (weighted mean: </w:t>
      </w:r>
      <w:r w:rsidR="00794388">
        <w:rPr>
          <w:rFonts w:ascii="Arial" w:eastAsia="SimSun" w:hAnsi="Arial" w:cs="Arial"/>
        </w:rPr>
        <w:t>55%</w:t>
      </w:r>
      <w:r w:rsidR="006C5FB3">
        <w:rPr>
          <w:rFonts w:ascii="Arial" w:eastAsia="SimSun" w:hAnsi="Arial" w:cs="Arial"/>
        </w:rPr>
        <w:t>, Figure S10</w:t>
      </w:r>
      <w:r w:rsidR="00794388">
        <w:rPr>
          <w:rFonts w:ascii="Arial" w:eastAsia="SimSun" w:hAnsi="Arial" w:cs="Arial"/>
        </w:rPr>
        <w:t xml:space="preserve">) </w:t>
      </w:r>
      <w:r w:rsidRPr="009E7ADF">
        <w:rPr>
          <w:rFonts w:ascii="Arial" w:eastAsia="SimSun" w:hAnsi="Arial" w:cs="Arial"/>
        </w:rPr>
        <w:t>Infertility was reported in 7 publications (13.5%) which had a study population of adults or adults and children and it was assessed only on adult patients of these studies. Prevalence ranged from 15 to 79% (weighted mean: 30%</w:t>
      </w:r>
      <w:r w:rsidR="00794388">
        <w:rPr>
          <w:rFonts w:ascii="Arial" w:eastAsia="SimSun" w:hAnsi="Arial" w:cs="Arial"/>
        </w:rPr>
        <w:t>, F</w:t>
      </w:r>
      <w:r w:rsidRPr="009E7ADF">
        <w:rPr>
          <w:rFonts w:ascii="Arial" w:eastAsia="SimSun" w:hAnsi="Arial" w:cs="Arial"/>
        </w:rPr>
        <w:t>igure S11</w:t>
      </w:r>
      <w:r w:rsidR="00794388">
        <w:rPr>
          <w:rFonts w:ascii="Arial" w:eastAsia="SimSun" w:hAnsi="Arial" w:cs="Arial"/>
        </w:rPr>
        <w:t>)</w:t>
      </w:r>
      <w:r w:rsidRPr="009E7ADF">
        <w:rPr>
          <w:rFonts w:ascii="Arial" w:eastAsia="SimSun" w:hAnsi="Arial" w:cs="Arial"/>
        </w:rPr>
        <w:t>. Of the 7 studies reporting on infertility</w:t>
      </w:r>
      <w:r w:rsidR="00D16E4B">
        <w:rPr>
          <w:rFonts w:ascii="Arial" w:eastAsia="SimSun" w:hAnsi="Arial" w:cs="Arial"/>
        </w:rPr>
        <w:t>,</w:t>
      </w:r>
      <w:r w:rsidRPr="009E7ADF">
        <w:rPr>
          <w:rFonts w:ascii="Arial" w:eastAsia="SimSun" w:hAnsi="Arial" w:cs="Arial"/>
        </w:rPr>
        <w:t xml:space="preserve"> 4 stratified </w:t>
      </w:r>
      <w:r w:rsidR="00794388">
        <w:rPr>
          <w:rFonts w:ascii="Arial" w:eastAsia="SimSun" w:hAnsi="Arial" w:cs="Arial"/>
        </w:rPr>
        <w:t>for</w:t>
      </w:r>
      <w:r w:rsidRPr="009E7ADF">
        <w:rPr>
          <w:rFonts w:ascii="Arial" w:eastAsia="SimSun" w:hAnsi="Arial" w:cs="Arial"/>
        </w:rPr>
        <w:t xml:space="preserve"> sex. </w:t>
      </w:r>
      <w:r w:rsidRPr="00D16E4B">
        <w:rPr>
          <w:rFonts w:ascii="Arial" w:eastAsia="SimSun" w:hAnsi="Arial" w:cs="Arial"/>
        </w:rPr>
        <w:t xml:space="preserve">In these </w:t>
      </w:r>
      <w:r w:rsidR="00D16E4B" w:rsidRPr="00D16E4B">
        <w:rPr>
          <w:rFonts w:ascii="Arial" w:eastAsia="SimSun" w:hAnsi="Arial" w:cs="Arial"/>
        </w:rPr>
        <w:t>4 studies,</w:t>
      </w:r>
      <w:r w:rsidRPr="00D16E4B">
        <w:rPr>
          <w:rFonts w:ascii="Arial" w:eastAsia="SimSun" w:hAnsi="Arial" w:cs="Arial"/>
        </w:rPr>
        <w:t xml:space="preserve"> 58%</w:t>
      </w:r>
      <w:r w:rsidR="00D16E4B" w:rsidRPr="00D16E4B">
        <w:rPr>
          <w:rFonts w:ascii="Arial" w:eastAsia="SimSun" w:hAnsi="Arial" w:cs="Arial"/>
        </w:rPr>
        <w:t xml:space="preserve"> of women evaluated were infertile; male fertility was reported in 3 studies and 100% of men evaluated </w:t>
      </w:r>
      <w:r w:rsidR="00DD0343">
        <w:rPr>
          <w:rFonts w:ascii="Arial" w:eastAsia="SimSun" w:hAnsi="Arial" w:cs="Arial"/>
        </w:rPr>
        <w:t xml:space="preserve">in these studies </w:t>
      </w:r>
      <w:r w:rsidR="00D16E4B" w:rsidRPr="00D16E4B">
        <w:rPr>
          <w:rFonts w:ascii="Arial" w:eastAsia="SimSun" w:hAnsi="Arial" w:cs="Arial"/>
        </w:rPr>
        <w:t>were infertile.</w:t>
      </w:r>
      <w:r w:rsidRPr="009E7ADF">
        <w:rPr>
          <w:rFonts w:ascii="Arial" w:eastAsia="SimSun" w:hAnsi="Arial" w:cs="Arial"/>
        </w:rPr>
        <w:t xml:space="preserve"> The heterogeneity </w:t>
      </w:r>
      <w:r w:rsidR="003E7C8A">
        <w:rPr>
          <w:rFonts w:ascii="Arial" w:eastAsia="SimSun" w:hAnsi="Arial" w:cs="Arial"/>
        </w:rPr>
        <w:t xml:space="preserve">in prevalence ranged from </w:t>
      </w:r>
      <w:r w:rsidR="00664922">
        <w:rPr>
          <w:rFonts w:ascii="Arial" w:eastAsia="SimSun" w:hAnsi="Arial" w:cs="Arial"/>
        </w:rPr>
        <w:t>0</w:t>
      </w:r>
      <w:r w:rsidRPr="009E7ADF">
        <w:rPr>
          <w:rFonts w:ascii="Arial" w:eastAsia="SimSun" w:hAnsi="Arial" w:cs="Arial"/>
        </w:rPr>
        <w:t xml:space="preserve">% in </w:t>
      </w:r>
      <w:r w:rsidR="003E7C8A">
        <w:rPr>
          <w:rFonts w:ascii="Arial" w:eastAsia="SimSun" w:hAnsi="Arial" w:cs="Arial"/>
        </w:rPr>
        <w:t>congenital heart disease to 91</w:t>
      </w:r>
      <w:r w:rsidRPr="009E7ADF">
        <w:rPr>
          <w:rFonts w:ascii="Arial" w:eastAsia="SimSun" w:hAnsi="Arial" w:cs="Arial"/>
        </w:rPr>
        <w:t xml:space="preserve">% in neonatal respiratory distress. Other symptoms reported in a small number of studies were recurrent headaches, fever episodes and gastroesophageal reflux. </w:t>
      </w:r>
      <w:r w:rsidR="003E7C8A">
        <w:rPr>
          <w:rFonts w:ascii="Arial" w:eastAsia="SimSun" w:hAnsi="Arial" w:cs="Arial"/>
        </w:rPr>
        <w:t>Other health conditions such as</w:t>
      </w:r>
      <w:r w:rsidRPr="009E7ADF">
        <w:rPr>
          <w:rFonts w:ascii="Arial" w:eastAsia="SimSun" w:hAnsi="Arial" w:cs="Arial"/>
        </w:rPr>
        <w:t xml:space="preserve"> hydrocephalus and retinitis pigmentosa which have been described as rare manifestations of </w:t>
      </w:r>
      <w:r w:rsidR="003E7C8A">
        <w:rPr>
          <w:rFonts w:ascii="Arial" w:eastAsia="SimSun" w:hAnsi="Arial" w:cs="Arial"/>
        </w:rPr>
        <w:t>PCD</w:t>
      </w:r>
      <w:r w:rsidRPr="009E7ADF">
        <w:rPr>
          <w:rFonts w:ascii="Arial" w:eastAsia="SimSun" w:hAnsi="Arial" w:cs="Arial"/>
        </w:rPr>
        <w:t xml:space="preserve"> </w:t>
      </w:r>
      <w:r w:rsidR="003E7C8A">
        <w:rPr>
          <w:rFonts w:ascii="Arial" w:eastAsia="SimSun" w:hAnsi="Arial" w:cs="Arial"/>
        </w:rPr>
        <w:t>were only</w:t>
      </w:r>
      <w:r w:rsidRPr="009E7ADF">
        <w:rPr>
          <w:rFonts w:ascii="Arial" w:eastAsia="SimSun" w:hAnsi="Arial" w:cs="Arial"/>
        </w:rPr>
        <w:t xml:space="preserve"> reported i</w:t>
      </w:r>
      <w:r w:rsidR="003E7C8A">
        <w:rPr>
          <w:rFonts w:ascii="Arial" w:eastAsia="SimSun" w:hAnsi="Arial" w:cs="Arial"/>
        </w:rPr>
        <w:t>n 3 and 2 studies, respectively and</w:t>
      </w:r>
      <w:r w:rsidRPr="009E7ADF">
        <w:rPr>
          <w:rFonts w:ascii="Arial" w:eastAsia="SimSun" w:hAnsi="Arial" w:cs="Arial"/>
        </w:rPr>
        <w:t xml:space="preserve"> renal manifestations were not reported in any of the studies. </w:t>
      </w:r>
    </w:p>
    <w:p w14:paraId="3B921794" w14:textId="77777777" w:rsidR="00765DEB" w:rsidRPr="009E7ADF" w:rsidRDefault="00765DEB" w:rsidP="009E7ADF">
      <w:pPr>
        <w:spacing w:after="0" w:line="360" w:lineRule="auto"/>
        <w:rPr>
          <w:rFonts w:ascii="Arial" w:eastAsia="SimSun" w:hAnsi="Arial" w:cs="Arial"/>
        </w:rPr>
      </w:pPr>
    </w:p>
    <w:p w14:paraId="6E9F6C75" w14:textId="77777777" w:rsidR="009E7ADF" w:rsidRPr="009E7ADF" w:rsidRDefault="009E7ADF" w:rsidP="009E7ADF">
      <w:pPr>
        <w:spacing w:after="0" w:line="360" w:lineRule="auto"/>
        <w:rPr>
          <w:rFonts w:ascii="Arial" w:eastAsia="SimSun" w:hAnsi="Arial" w:cs="Arial"/>
          <w:i/>
        </w:rPr>
      </w:pPr>
      <w:r w:rsidRPr="009E7ADF">
        <w:rPr>
          <w:rFonts w:ascii="Arial" w:eastAsia="SimSun" w:hAnsi="Arial" w:cs="Arial"/>
          <w:i/>
        </w:rPr>
        <w:t>Differences in prevalence in different age groups and severity of symptoms</w:t>
      </w:r>
    </w:p>
    <w:p w14:paraId="7510A502" w14:textId="77777777" w:rsidR="009E7ADF" w:rsidRDefault="009E7ADF" w:rsidP="009E7ADF">
      <w:pPr>
        <w:spacing w:after="0" w:line="360" w:lineRule="auto"/>
        <w:rPr>
          <w:rFonts w:ascii="Arial" w:eastAsia="SimSun" w:hAnsi="Arial" w:cs="Arial"/>
        </w:rPr>
      </w:pPr>
      <w:r w:rsidRPr="009E7ADF">
        <w:rPr>
          <w:rFonts w:ascii="Arial" w:eastAsia="SimSun" w:hAnsi="Arial" w:cs="Arial"/>
        </w:rPr>
        <w:t xml:space="preserve">The clinical manifestations assessed were rarely described stratified by sex or age group. The 11 studies describing symptoms separately in adults and children included usually a small </w:t>
      </w:r>
      <w:r w:rsidRPr="009E7ADF">
        <w:rPr>
          <w:rFonts w:ascii="Arial" w:eastAsia="SimSun" w:hAnsi="Arial" w:cs="Arial"/>
        </w:rPr>
        <w:lastRenderedPageBreak/>
        <w:t>number of adults and they had no further stratification in smaller age groups. No information on symptom severity was reported.</w:t>
      </w:r>
    </w:p>
    <w:p w14:paraId="1A973C22" w14:textId="77777777" w:rsidR="00195FFC" w:rsidRDefault="00195FFC" w:rsidP="009E7ADF">
      <w:pPr>
        <w:spacing w:after="0" w:line="360" w:lineRule="auto"/>
        <w:rPr>
          <w:rFonts w:ascii="Arial" w:eastAsia="SimSun" w:hAnsi="Arial" w:cs="Arial"/>
        </w:rPr>
      </w:pPr>
    </w:p>
    <w:p w14:paraId="36EAA850" w14:textId="77777777" w:rsidR="00195FFC" w:rsidRPr="00195FFC" w:rsidRDefault="00195FFC" w:rsidP="009E7ADF">
      <w:pPr>
        <w:spacing w:after="0" w:line="360" w:lineRule="auto"/>
        <w:rPr>
          <w:rFonts w:ascii="Arial" w:eastAsia="SimSun" w:hAnsi="Arial" w:cs="Arial"/>
          <w:i/>
        </w:rPr>
      </w:pPr>
      <w:r w:rsidRPr="00195FFC">
        <w:rPr>
          <w:rFonts w:ascii="Arial" w:eastAsia="SimSun" w:hAnsi="Arial" w:cs="Arial"/>
          <w:i/>
        </w:rPr>
        <w:t>Subgroup meta-analyses</w:t>
      </w:r>
    </w:p>
    <w:p w14:paraId="6347D53C" w14:textId="77777777" w:rsidR="009E7ADF" w:rsidRDefault="00195FFC" w:rsidP="009E7ADF">
      <w:pPr>
        <w:spacing w:after="0" w:line="360" w:lineRule="auto"/>
        <w:rPr>
          <w:rFonts w:ascii="Arial" w:eastAsia="SimSun" w:hAnsi="Arial" w:cs="Arial"/>
        </w:rPr>
      </w:pPr>
      <w:r>
        <w:rPr>
          <w:rFonts w:ascii="Arial" w:eastAsia="SimSun" w:hAnsi="Arial" w:cs="Arial"/>
        </w:rPr>
        <w:t>After excluding 7 studies where diagnosis was only based on clinical manifestations or where no information on diagnosis was available, subgroup meta-analyses performed in 45 studies with diagnosis proven by EM</w:t>
      </w:r>
      <w:r w:rsidR="00427AD5">
        <w:rPr>
          <w:rFonts w:ascii="Arial" w:eastAsia="SimSun" w:hAnsi="Arial" w:cs="Arial"/>
        </w:rPr>
        <w:t>,</w:t>
      </w:r>
      <w:r>
        <w:rPr>
          <w:rFonts w:ascii="Arial" w:eastAsia="SimSun" w:hAnsi="Arial" w:cs="Arial"/>
        </w:rPr>
        <w:t xml:space="preserve"> or </w:t>
      </w:r>
      <w:r w:rsidR="00427AD5">
        <w:rPr>
          <w:rFonts w:ascii="Arial" w:eastAsia="SimSun" w:hAnsi="Arial" w:cs="Arial"/>
        </w:rPr>
        <w:t xml:space="preserve">by EM plus </w:t>
      </w:r>
      <w:r>
        <w:rPr>
          <w:rFonts w:ascii="Arial" w:eastAsia="SimSun" w:hAnsi="Arial" w:cs="Arial"/>
        </w:rPr>
        <w:t xml:space="preserve">other tests showed similar results </w:t>
      </w:r>
      <w:r w:rsidR="00BF7837">
        <w:rPr>
          <w:rFonts w:ascii="Arial" w:eastAsia="SimSun" w:hAnsi="Arial" w:cs="Arial"/>
        </w:rPr>
        <w:t>to the ones presented</w:t>
      </w:r>
      <w:r>
        <w:rPr>
          <w:rFonts w:ascii="Arial" w:eastAsia="SimSun" w:hAnsi="Arial" w:cs="Arial"/>
        </w:rPr>
        <w:t>. Weighted mean prevalence, range and heterogeneity</w:t>
      </w:r>
      <w:r w:rsidR="00BF7837">
        <w:rPr>
          <w:rFonts w:ascii="Arial" w:eastAsia="SimSun" w:hAnsi="Arial" w:cs="Arial"/>
        </w:rPr>
        <w:t xml:space="preserve"> of all symptoms from the subgroup meta-analyses are presented </w:t>
      </w:r>
      <w:r w:rsidR="00544747">
        <w:rPr>
          <w:rFonts w:ascii="Arial" w:eastAsia="SimSun" w:hAnsi="Arial" w:cs="Arial"/>
        </w:rPr>
        <w:t xml:space="preserve">in detail in </w:t>
      </w:r>
      <w:r w:rsidR="00BF7837">
        <w:rPr>
          <w:rFonts w:ascii="Arial" w:eastAsia="SimSun" w:hAnsi="Arial" w:cs="Arial"/>
        </w:rPr>
        <w:t>Figures S12</w:t>
      </w:r>
      <w:r w:rsidR="00544747">
        <w:rPr>
          <w:rFonts w:ascii="Arial" w:eastAsia="SimSun" w:hAnsi="Arial" w:cs="Arial"/>
        </w:rPr>
        <w:t xml:space="preserve"> to </w:t>
      </w:r>
      <w:r w:rsidR="00BF7837">
        <w:rPr>
          <w:rFonts w:ascii="Arial" w:eastAsia="SimSun" w:hAnsi="Arial" w:cs="Arial"/>
        </w:rPr>
        <w:t xml:space="preserve">S25. </w:t>
      </w:r>
    </w:p>
    <w:p w14:paraId="55CC4646" w14:textId="77777777" w:rsidR="00195FFC" w:rsidRPr="009E7ADF" w:rsidRDefault="00195FFC" w:rsidP="009E7ADF">
      <w:pPr>
        <w:spacing w:after="0" w:line="360" w:lineRule="auto"/>
        <w:rPr>
          <w:rFonts w:ascii="Arial" w:eastAsia="SimSun" w:hAnsi="Arial" w:cs="Arial"/>
        </w:rPr>
      </w:pPr>
    </w:p>
    <w:p w14:paraId="18B0BF5A" w14:textId="77777777" w:rsidR="009E7ADF" w:rsidRPr="009E7ADF" w:rsidRDefault="009E7ADF" w:rsidP="009E7ADF">
      <w:pPr>
        <w:spacing w:after="0" w:line="360" w:lineRule="auto"/>
        <w:rPr>
          <w:rFonts w:ascii="Arial" w:eastAsia="SimSun" w:hAnsi="Arial" w:cs="Arial"/>
          <w:i/>
        </w:rPr>
      </w:pPr>
      <w:r w:rsidRPr="00400E64">
        <w:rPr>
          <w:rFonts w:ascii="Arial" w:eastAsia="SimSun" w:hAnsi="Arial" w:cs="Arial"/>
          <w:i/>
        </w:rPr>
        <w:t>Meta-regression</w:t>
      </w:r>
    </w:p>
    <w:p w14:paraId="4FA9A3F4" w14:textId="77777777" w:rsidR="009E7ADF" w:rsidRDefault="00067530" w:rsidP="009E7ADF">
      <w:pPr>
        <w:spacing w:after="0" w:line="360" w:lineRule="auto"/>
        <w:rPr>
          <w:rFonts w:ascii="Arial" w:eastAsia="SimSun" w:hAnsi="Arial" w:cs="Arial"/>
        </w:rPr>
      </w:pPr>
      <w:r>
        <w:rPr>
          <w:rFonts w:ascii="Arial" w:hAnsi="Arial" w:cs="Arial"/>
        </w:rPr>
        <w:t xml:space="preserve">Meta-regression showed that the explanatory factors considered explained </w:t>
      </w:r>
      <w:r w:rsidR="00DD0343">
        <w:rPr>
          <w:rFonts w:ascii="Arial" w:hAnsi="Arial" w:cs="Arial"/>
        </w:rPr>
        <w:t xml:space="preserve">only </w:t>
      </w:r>
      <w:r>
        <w:rPr>
          <w:rFonts w:ascii="Arial" w:hAnsi="Arial" w:cs="Arial"/>
        </w:rPr>
        <w:t xml:space="preserve">a small part of the between-studies variance for all symptoms. </w:t>
      </w:r>
      <w:r w:rsidR="009E7ADF" w:rsidRPr="009E7ADF">
        <w:rPr>
          <w:rFonts w:ascii="Arial" w:eastAsia="SimSun" w:hAnsi="Arial" w:cs="Arial"/>
        </w:rPr>
        <w:t xml:space="preserve"> Publication year explained </w:t>
      </w:r>
      <w:r w:rsidR="008F0B56">
        <w:rPr>
          <w:rFonts w:ascii="Arial" w:eastAsia="SimSun" w:hAnsi="Arial" w:cs="Arial"/>
        </w:rPr>
        <w:t>some</w:t>
      </w:r>
      <w:r w:rsidR="009E7ADF" w:rsidRPr="009E7ADF">
        <w:rPr>
          <w:rFonts w:ascii="Arial" w:eastAsia="SimSun" w:hAnsi="Arial" w:cs="Arial"/>
        </w:rPr>
        <w:t xml:space="preserve"> of the heterogeneity </w:t>
      </w:r>
      <w:r w:rsidR="008F0B56">
        <w:rPr>
          <w:rFonts w:ascii="Arial" w:eastAsia="SimSun" w:hAnsi="Arial" w:cs="Arial"/>
        </w:rPr>
        <w:t>for</w:t>
      </w:r>
      <w:r w:rsidR="009E7ADF" w:rsidRPr="009E7ADF">
        <w:rPr>
          <w:rFonts w:ascii="Arial" w:eastAsia="SimSun" w:hAnsi="Arial" w:cs="Arial"/>
        </w:rPr>
        <w:t xml:space="preserve"> sputum production and sinusitis, with a higher p</w:t>
      </w:r>
      <w:r w:rsidR="008F0B56">
        <w:rPr>
          <w:rFonts w:ascii="Arial" w:eastAsia="SimSun" w:hAnsi="Arial" w:cs="Arial"/>
        </w:rPr>
        <w:t xml:space="preserve">revalence in studies published </w:t>
      </w:r>
      <w:r w:rsidR="00525A26">
        <w:rPr>
          <w:rFonts w:ascii="Arial" w:eastAsia="SimSun" w:hAnsi="Arial" w:cs="Arial"/>
        </w:rPr>
        <w:t>before 2004</w:t>
      </w:r>
      <w:r w:rsidR="009E7ADF" w:rsidRPr="009E7ADF">
        <w:rPr>
          <w:rFonts w:ascii="Arial" w:eastAsia="SimSun" w:hAnsi="Arial" w:cs="Arial"/>
        </w:rPr>
        <w:t xml:space="preserve"> (p-values: 0.0</w:t>
      </w:r>
      <w:r>
        <w:rPr>
          <w:rFonts w:ascii="Arial" w:eastAsia="SimSun" w:hAnsi="Arial" w:cs="Arial"/>
        </w:rPr>
        <w:t>6</w:t>
      </w:r>
      <w:r w:rsidR="00DB1954">
        <w:rPr>
          <w:rFonts w:ascii="Arial" w:eastAsia="SimSun" w:hAnsi="Arial" w:cs="Arial"/>
        </w:rPr>
        <w:t xml:space="preserve"> </w:t>
      </w:r>
      <w:r w:rsidR="009E7ADF" w:rsidRPr="009E7ADF">
        <w:rPr>
          <w:rFonts w:ascii="Arial" w:eastAsia="SimSun" w:hAnsi="Arial" w:cs="Arial"/>
        </w:rPr>
        <w:t>and 0.</w:t>
      </w:r>
      <w:r w:rsidR="00BA659E" w:rsidRPr="009E7ADF">
        <w:rPr>
          <w:rFonts w:ascii="Arial" w:eastAsia="SimSun" w:hAnsi="Arial" w:cs="Arial"/>
        </w:rPr>
        <w:t>00</w:t>
      </w:r>
      <w:r w:rsidR="00BA659E">
        <w:rPr>
          <w:rFonts w:ascii="Arial" w:eastAsia="SimSun" w:hAnsi="Arial" w:cs="Arial"/>
        </w:rPr>
        <w:t xml:space="preserve">5 </w:t>
      </w:r>
      <w:r w:rsidR="009E7ADF" w:rsidRPr="009E7ADF">
        <w:rPr>
          <w:rFonts w:ascii="Arial" w:eastAsia="SimSun" w:hAnsi="Arial" w:cs="Arial"/>
        </w:rPr>
        <w:t xml:space="preserve">respectively). Another factor that explained part of the heterogeneity was the type of clinic where the study originated from. </w:t>
      </w:r>
      <w:r w:rsidR="00C90432">
        <w:rPr>
          <w:rFonts w:ascii="Arial" w:eastAsia="SimSun" w:hAnsi="Arial" w:cs="Arial"/>
        </w:rPr>
        <w:t>Pa</w:t>
      </w:r>
      <w:r w:rsidR="00D8423F">
        <w:rPr>
          <w:rFonts w:ascii="Arial" w:eastAsia="SimSun" w:hAnsi="Arial" w:cs="Arial"/>
        </w:rPr>
        <w:t>ediatric pulmonology</w:t>
      </w:r>
      <w:r w:rsidR="009E7ADF" w:rsidRPr="009E7ADF">
        <w:rPr>
          <w:rFonts w:ascii="Arial" w:eastAsia="SimSun" w:hAnsi="Arial" w:cs="Arial"/>
        </w:rPr>
        <w:t xml:space="preserve"> </w:t>
      </w:r>
      <w:r w:rsidR="00C90432">
        <w:rPr>
          <w:rFonts w:ascii="Arial" w:eastAsia="SimSun" w:hAnsi="Arial" w:cs="Arial"/>
        </w:rPr>
        <w:t xml:space="preserve">and especially ENT clinics </w:t>
      </w:r>
      <w:r w:rsidR="009E7ADF" w:rsidRPr="009E7ADF">
        <w:rPr>
          <w:rFonts w:ascii="Arial" w:eastAsia="SimSun" w:hAnsi="Arial" w:cs="Arial"/>
        </w:rPr>
        <w:t xml:space="preserve">showed a higher prevalence of hearing impairment (p&lt;0.0001) compared to </w:t>
      </w:r>
      <w:r w:rsidR="00D8423F">
        <w:rPr>
          <w:rFonts w:ascii="Arial" w:eastAsia="SimSun" w:hAnsi="Arial" w:cs="Arial"/>
        </w:rPr>
        <w:t>general p</w:t>
      </w:r>
      <w:r w:rsidR="00C90432">
        <w:rPr>
          <w:rFonts w:ascii="Arial" w:eastAsia="SimSun" w:hAnsi="Arial" w:cs="Arial"/>
        </w:rPr>
        <w:t>a</w:t>
      </w:r>
      <w:r w:rsidR="00D8423F">
        <w:rPr>
          <w:rFonts w:ascii="Arial" w:eastAsia="SimSun" w:hAnsi="Arial" w:cs="Arial"/>
        </w:rPr>
        <w:t>ediatric</w:t>
      </w:r>
      <w:r w:rsidR="00DD0343">
        <w:rPr>
          <w:rFonts w:ascii="Arial" w:eastAsia="SimSun" w:hAnsi="Arial" w:cs="Arial"/>
        </w:rPr>
        <w:t xml:space="preserve"> clinics</w:t>
      </w:r>
      <w:r w:rsidR="009E7ADF" w:rsidRPr="009E7ADF">
        <w:rPr>
          <w:rFonts w:ascii="Arial" w:eastAsia="SimSun" w:hAnsi="Arial" w:cs="Arial"/>
        </w:rPr>
        <w:t xml:space="preserve">. </w:t>
      </w:r>
      <w:r w:rsidR="00400E64">
        <w:rPr>
          <w:rFonts w:ascii="Arial" w:eastAsia="SimSun" w:hAnsi="Arial" w:cs="Arial"/>
        </w:rPr>
        <w:t>Age of included patients also explained part of the heterogeneity as s</w:t>
      </w:r>
      <w:r w:rsidR="009E7ADF" w:rsidRPr="009E7ADF">
        <w:rPr>
          <w:rFonts w:ascii="Arial" w:eastAsia="SimSun" w:hAnsi="Arial" w:cs="Arial"/>
        </w:rPr>
        <w:t xml:space="preserve">itus anomalies </w:t>
      </w:r>
      <w:r w:rsidR="00313CC4">
        <w:rPr>
          <w:rFonts w:ascii="Arial" w:eastAsia="SimSun" w:hAnsi="Arial" w:cs="Arial"/>
        </w:rPr>
        <w:t xml:space="preserve">and bronchiectasis </w:t>
      </w:r>
      <w:r w:rsidR="008F0B56">
        <w:rPr>
          <w:rFonts w:ascii="Arial" w:eastAsia="SimSun" w:hAnsi="Arial" w:cs="Arial"/>
        </w:rPr>
        <w:t>were more common in</w:t>
      </w:r>
      <w:r w:rsidR="009E7ADF" w:rsidRPr="009E7ADF">
        <w:rPr>
          <w:rFonts w:ascii="Arial" w:eastAsia="SimSun" w:hAnsi="Arial" w:cs="Arial"/>
        </w:rPr>
        <w:t xml:space="preserve"> studies including adults</w:t>
      </w:r>
      <w:r w:rsidR="00DD0343">
        <w:rPr>
          <w:rFonts w:ascii="Arial" w:eastAsia="SimSun" w:hAnsi="Arial" w:cs="Arial"/>
        </w:rPr>
        <w:t>,</w:t>
      </w:r>
      <w:r w:rsidR="009E7ADF" w:rsidRPr="009E7ADF">
        <w:rPr>
          <w:rFonts w:ascii="Arial" w:eastAsia="SimSun" w:hAnsi="Arial" w:cs="Arial"/>
        </w:rPr>
        <w:t xml:space="preserve"> or adults and children</w:t>
      </w:r>
      <w:r w:rsidR="00DD0343">
        <w:rPr>
          <w:rFonts w:ascii="Arial" w:eastAsia="SimSun" w:hAnsi="Arial" w:cs="Arial"/>
        </w:rPr>
        <w:t>,</w:t>
      </w:r>
      <w:r w:rsidR="009E7ADF" w:rsidRPr="009E7ADF">
        <w:rPr>
          <w:rFonts w:ascii="Arial" w:eastAsia="SimSun" w:hAnsi="Arial" w:cs="Arial"/>
        </w:rPr>
        <w:t xml:space="preserve"> compared to the ones including only children (p</w:t>
      </w:r>
      <w:r w:rsidR="00313CC4">
        <w:rPr>
          <w:rFonts w:ascii="Arial" w:eastAsia="SimSun" w:hAnsi="Arial" w:cs="Arial"/>
        </w:rPr>
        <w:t xml:space="preserve">-values: </w:t>
      </w:r>
      <w:r w:rsidR="009E7ADF" w:rsidRPr="009E7ADF">
        <w:rPr>
          <w:rFonts w:ascii="Arial" w:eastAsia="SimSun" w:hAnsi="Arial" w:cs="Arial"/>
        </w:rPr>
        <w:t>0.</w:t>
      </w:r>
      <w:r w:rsidR="00DD5210" w:rsidRPr="009E7ADF">
        <w:rPr>
          <w:rFonts w:ascii="Arial" w:eastAsia="SimSun" w:hAnsi="Arial" w:cs="Arial"/>
        </w:rPr>
        <w:t>0</w:t>
      </w:r>
      <w:r w:rsidR="00313CC4">
        <w:rPr>
          <w:rFonts w:ascii="Arial" w:eastAsia="SimSun" w:hAnsi="Arial" w:cs="Arial"/>
        </w:rPr>
        <w:t>04 and 0.02 respectively</w:t>
      </w:r>
      <w:r w:rsidR="009E7ADF" w:rsidRPr="009E7ADF">
        <w:rPr>
          <w:rFonts w:ascii="Arial" w:eastAsia="SimSun" w:hAnsi="Arial" w:cs="Arial"/>
        </w:rPr>
        <w:t xml:space="preserve">). </w:t>
      </w:r>
      <w:r w:rsidR="00313CC4">
        <w:rPr>
          <w:rFonts w:ascii="Arial" w:eastAsia="SimSun" w:hAnsi="Arial" w:cs="Arial"/>
        </w:rPr>
        <w:t xml:space="preserve">Bronchiectasis were also more common in prospective studies (p=0.03). Otitis media and hearing impairment had higher prevalence in studies where diagnosis was </w:t>
      </w:r>
      <w:r w:rsidR="00427AD5">
        <w:rPr>
          <w:rFonts w:ascii="Arial" w:eastAsia="SimSun" w:hAnsi="Arial" w:cs="Arial"/>
        </w:rPr>
        <w:t>made</w:t>
      </w:r>
      <w:r w:rsidR="00313CC4">
        <w:rPr>
          <w:rFonts w:ascii="Arial" w:eastAsia="SimSun" w:hAnsi="Arial" w:cs="Arial"/>
        </w:rPr>
        <w:t xml:space="preserve"> by EM and other tests compared to the ones where diagnosis was only based on clinical symptoms. </w:t>
      </w:r>
      <w:r w:rsidR="009E7ADF" w:rsidRPr="009E7ADF">
        <w:rPr>
          <w:rFonts w:ascii="Arial" w:eastAsia="SimSun" w:hAnsi="Arial" w:cs="Arial"/>
        </w:rPr>
        <w:t>Detailed results of the meta-regression can be found in table S2.</w:t>
      </w:r>
    </w:p>
    <w:p w14:paraId="3A03B3B0" w14:textId="77777777" w:rsidR="00313CC4" w:rsidRDefault="00313CC4" w:rsidP="009E7ADF">
      <w:pPr>
        <w:spacing w:after="0" w:line="360" w:lineRule="auto"/>
        <w:rPr>
          <w:rFonts w:ascii="Arial" w:eastAsia="SimSun" w:hAnsi="Arial" w:cs="Arial"/>
        </w:rPr>
      </w:pPr>
    </w:p>
    <w:p w14:paraId="3B113DEE" w14:textId="77777777" w:rsidR="009E7ADF" w:rsidRPr="009E7ADF" w:rsidRDefault="009E7ADF" w:rsidP="009E7ADF">
      <w:pPr>
        <w:spacing w:line="360" w:lineRule="auto"/>
        <w:rPr>
          <w:rFonts w:ascii="Arial" w:eastAsia="SimSun" w:hAnsi="Arial" w:cs="Arial"/>
          <w:u w:val="single"/>
        </w:rPr>
      </w:pPr>
      <w:r w:rsidRPr="000B34DB">
        <w:rPr>
          <w:rFonts w:ascii="Arial" w:eastAsia="SimSun" w:hAnsi="Arial" w:cs="Arial"/>
          <w:u w:val="single"/>
        </w:rPr>
        <w:t>Discussion</w:t>
      </w:r>
    </w:p>
    <w:p w14:paraId="1F81A8E2" w14:textId="77777777" w:rsidR="009E7ADF" w:rsidRPr="009E7ADF" w:rsidRDefault="009E7ADF" w:rsidP="009E7ADF">
      <w:pPr>
        <w:spacing w:line="360" w:lineRule="auto"/>
        <w:rPr>
          <w:rFonts w:ascii="Arial" w:eastAsia="SimSun" w:hAnsi="Arial" w:cs="Arial"/>
        </w:rPr>
      </w:pPr>
      <w:r w:rsidRPr="009E7ADF">
        <w:rPr>
          <w:rFonts w:ascii="Arial" w:eastAsia="SimSun" w:hAnsi="Arial" w:cs="Arial"/>
        </w:rPr>
        <w:t>This is the first systematic rev</w:t>
      </w:r>
      <w:r w:rsidR="00DB1954">
        <w:rPr>
          <w:rFonts w:ascii="Arial" w:eastAsia="SimSun" w:hAnsi="Arial" w:cs="Arial"/>
        </w:rPr>
        <w:t>iew on clinical manifestations in</w:t>
      </w:r>
      <w:r w:rsidRPr="009E7ADF">
        <w:rPr>
          <w:rFonts w:ascii="Arial" w:eastAsia="SimSun" w:hAnsi="Arial" w:cs="Arial"/>
        </w:rPr>
        <w:t xml:space="preserve"> PCD patients. We found a </w:t>
      </w:r>
      <w:r w:rsidR="005A498C">
        <w:rPr>
          <w:rFonts w:ascii="Arial" w:eastAsia="SimSun" w:hAnsi="Arial" w:cs="Arial"/>
        </w:rPr>
        <w:t xml:space="preserve">prevalence of 5% of congenital heart disease and a </w:t>
      </w:r>
      <w:r w:rsidRPr="009E7ADF">
        <w:rPr>
          <w:rFonts w:ascii="Arial" w:eastAsia="SimSun" w:hAnsi="Arial" w:cs="Arial"/>
        </w:rPr>
        <w:t xml:space="preserve">wide range in the prevalence of </w:t>
      </w:r>
      <w:r w:rsidR="005A498C">
        <w:rPr>
          <w:rFonts w:ascii="Arial" w:eastAsia="SimSun" w:hAnsi="Arial" w:cs="Arial"/>
        </w:rPr>
        <w:t xml:space="preserve">all other </w:t>
      </w:r>
      <w:r w:rsidRPr="009E7ADF">
        <w:rPr>
          <w:rFonts w:ascii="Arial" w:eastAsia="SimSun" w:hAnsi="Arial" w:cs="Arial"/>
        </w:rPr>
        <w:t>reported clinical symptoms</w:t>
      </w:r>
      <w:r w:rsidR="005A498C">
        <w:rPr>
          <w:rFonts w:ascii="Arial" w:eastAsia="SimSun" w:hAnsi="Arial" w:cs="Arial"/>
        </w:rPr>
        <w:t>.</w:t>
      </w:r>
      <w:r w:rsidR="00765DEB">
        <w:rPr>
          <w:rFonts w:ascii="Arial" w:eastAsia="SimSun" w:hAnsi="Arial" w:cs="Arial"/>
        </w:rPr>
        <w:t xml:space="preserve"> </w:t>
      </w:r>
      <w:r w:rsidR="005A498C">
        <w:rPr>
          <w:rFonts w:ascii="Arial" w:eastAsia="SimSun" w:hAnsi="Arial" w:cs="Arial"/>
        </w:rPr>
        <w:t>T</w:t>
      </w:r>
      <w:r w:rsidRPr="009E7ADF">
        <w:rPr>
          <w:rFonts w:ascii="Arial" w:eastAsia="SimSun" w:hAnsi="Arial" w:cs="Arial"/>
        </w:rPr>
        <w:t xml:space="preserve">his heterogeneity </w:t>
      </w:r>
      <w:r w:rsidR="00DB1954">
        <w:rPr>
          <w:rFonts w:ascii="Arial" w:eastAsia="SimSun" w:hAnsi="Arial" w:cs="Arial"/>
        </w:rPr>
        <w:t>could not be explained</w:t>
      </w:r>
      <w:r w:rsidRPr="009E7ADF">
        <w:rPr>
          <w:rFonts w:ascii="Arial" w:eastAsia="SimSun" w:hAnsi="Arial" w:cs="Arial"/>
        </w:rPr>
        <w:t xml:space="preserve"> by t</w:t>
      </w:r>
      <w:r w:rsidR="00DB1954">
        <w:rPr>
          <w:rFonts w:ascii="Arial" w:eastAsia="SimSun" w:hAnsi="Arial" w:cs="Arial"/>
        </w:rPr>
        <w:t>he</w:t>
      </w:r>
      <w:r w:rsidRPr="009E7ADF">
        <w:rPr>
          <w:rFonts w:ascii="Arial" w:eastAsia="SimSun" w:hAnsi="Arial" w:cs="Arial"/>
        </w:rPr>
        <w:t xml:space="preserve"> available explanatory factors. Only </w:t>
      </w:r>
      <w:r w:rsidR="00DB1954">
        <w:rPr>
          <w:rFonts w:ascii="Arial" w:eastAsia="SimSun" w:hAnsi="Arial" w:cs="Arial"/>
        </w:rPr>
        <w:t>7</w:t>
      </w:r>
      <w:r w:rsidRPr="009E7ADF">
        <w:rPr>
          <w:rFonts w:ascii="Arial" w:eastAsia="SimSun" w:hAnsi="Arial" w:cs="Arial"/>
        </w:rPr>
        <w:t>% of the originally identified</w:t>
      </w:r>
      <w:r w:rsidR="00DB1954">
        <w:rPr>
          <w:rFonts w:ascii="Arial" w:eastAsia="SimSun" w:hAnsi="Arial" w:cs="Arial"/>
        </w:rPr>
        <w:t xml:space="preserve"> 1210</w:t>
      </w:r>
      <w:r w:rsidRPr="009E7ADF">
        <w:rPr>
          <w:rFonts w:ascii="Arial" w:eastAsia="SimSun" w:hAnsi="Arial" w:cs="Arial"/>
        </w:rPr>
        <w:t xml:space="preserve"> studies described clinical manifestations of the disease</w:t>
      </w:r>
      <w:r w:rsidR="00DB1954">
        <w:rPr>
          <w:rFonts w:ascii="Arial" w:eastAsia="SimSun" w:hAnsi="Arial" w:cs="Arial"/>
        </w:rPr>
        <w:t xml:space="preserve"> and 30 reported overlapping study population</w:t>
      </w:r>
      <w:r w:rsidR="001D1E49">
        <w:rPr>
          <w:rFonts w:ascii="Arial" w:eastAsia="SimSun" w:hAnsi="Arial" w:cs="Arial"/>
        </w:rPr>
        <w:t>s</w:t>
      </w:r>
      <w:r w:rsidRPr="009E7ADF">
        <w:rPr>
          <w:rFonts w:ascii="Arial" w:eastAsia="SimSun" w:hAnsi="Arial" w:cs="Arial"/>
        </w:rPr>
        <w:t xml:space="preserve">. Most studies were </w:t>
      </w:r>
      <w:r w:rsidR="001D1E49">
        <w:rPr>
          <w:rFonts w:ascii="Arial" w:eastAsia="SimSun" w:hAnsi="Arial" w:cs="Arial"/>
        </w:rPr>
        <w:t xml:space="preserve">retrospective and </w:t>
      </w:r>
      <w:r w:rsidRPr="009E7ADF">
        <w:rPr>
          <w:rFonts w:ascii="Arial" w:eastAsia="SimSun" w:hAnsi="Arial" w:cs="Arial"/>
        </w:rPr>
        <w:t>small, with a mean of 38 patients per study. They often originated from specialised departments (e.g. pulmonary, ENT) and focused primarily on lower and upper respiratory symptoms</w:t>
      </w:r>
      <w:r w:rsidR="00DB1954">
        <w:rPr>
          <w:rFonts w:ascii="Arial" w:eastAsia="SimSun" w:hAnsi="Arial" w:cs="Arial"/>
        </w:rPr>
        <w:t>. Less than half of the studies that included both</w:t>
      </w:r>
      <w:r w:rsidRPr="009E7ADF">
        <w:rPr>
          <w:rFonts w:ascii="Arial" w:eastAsia="SimSun" w:hAnsi="Arial" w:cs="Arial"/>
        </w:rPr>
        <w:t xml:space="preserve"> children and adults </w:t>
      </w:r>
      <w:r w:rsidRPr="009E7ADF">
        <w:rPr>
          <w:rFonts w:ascii="Arial" w:eastAsia="SimSun" w:hAnsi="Arial" w:cs="Arial"/>
        </w:rPr>
        <w:lastRenderedPageBreak/>
        <w:t>reported their information stratified by age</w:t>
      </w:r>
      <w:r w:rsidR="00DB1954">
        <w:rPr>
          <w:rFonts w:ascii="Arial" w:eastAsia="SimSun" w:hAnsi="Arial" w:cs="Arial"/>
        </w:rPr>
        <w:t>. N</w:t>
      </w:r>
      <w:r w:rsidRPr="009E7ADF">
        <w:rPr>
          <w:rFonts w:ascii="Arial" w:eastAsia="SimSun" w:hAnsi="Arial" w:cs="Arial"/>
        </w:rPr>
        <w:t>o</w:t>
      </w:r>
      <w:r w:rsidR="00DB1954">
        <w:rPr>
          <w:rFonts w:ascii="Arial" w:eastAsia="SimSun" w:hAnsi="Arial" w:cs="Arial"/>
        </w:rPr>
        <w:t xml:space="preserve"> study described </w:t>
      </w:r>
      <w:r w:rsidRPr="009E7ADF">
        <w:rPr>
          <w:rFonts w:ascii="Arial" w:eastAsia="SimSun" w:hAnsi="Arial" w:cs="Arial"/>
        </w:rPr>
        <w:t>symptom severity</w:t>
      </w:r>
      <w:r w:rsidR="00DB1954">
        <w:rPr>
          <w:rFonts w:ascii="Arial" w:eastAsia="SimSun" w:hAnsi="Arial" w:cs="Arial"/>
        </w:rPr>
        <w:t>.</w:t>
      </w:r>
      <w:r w:rsidRPr="009E7ADF">
        <w:rPr>
          <w:rFonts w:ascii="Arial" w:eastAsia="SimSun" w:hAnsi="Arial" w:cs="Arial"/>
        </w:rPr>
        <w:t xml:space="preserve"> Year of publication, clinic of origin</w:t>
      </w:r>
      <w:r w:rsidR="005A498C">
        <w:rPr>
          <w:rFonts w:ascii="Arial" w:eastAsia="SimSun" w:hAnsi="Arial" w:cs="Arial"/>
        </w:rPr>
        <w:t xml:space="preserve">, </w:t>
      </w:r>
      <w:r w:rsidRPr="009E7ADF">
        <w:rPr>
          <w:rFonts w:ascii="Arial" w:eastAsia="SimSun" w:hAnsi="Arial" w:cs="Arial"/>
        </w:rPr>
        <w:t>age of included patients</w:t>
      </w:r>
      <w:r w:rsidR="005A498C">
        <w:rPr>
          <w:rFonts w:ascii="Arial" w:eastAsia="SimSun" w:hAnsi="Arial" w:cs="Arial"/>
        </w:rPr>
        <w:t>, study design and diagnostic certainty</w:t>
      </w:r>
      <w:r w:rsidR="00765DEB">
        <w:rPr>
          <w:rFonts w:ascii="Arial" w:eastAsia="SimSun" w:hAnsi="Arial" w:cs="Arial"/>
        </w:rPr>
        <w:t xml:space="preserve"> </w:t>
      </w:r>
      <w:r w:rsidRPr="009E7ADF">
        <w:rPr>
          <w:rFonts w:ascii="Arial" w:eastAsia="SimSun" w:hAnsi="Arial" w:cs="Arial"/>
        </w:rPr>
        <w:t xml:space="preserve">were associated with </w:t>
      </w:r>
      <w:r w:rsidR="00DB1954">
        <w:rPr>
          <w:rFonts w:ascii="Arial" w:eastAsia="SimSun" w:hAnsi="Arial" w:cs="Arial"/>
        </w:rPr>
        <w:t>symptom</w:t>
      </w:r>
      <w:r w:rsidRPr="009E7ADF">
        <w:rPr>
          <w:rFonts w:ascii="Arial" w:eastAsia="SimSun" w:hAnsi="Arial" w:cs="Arial"/>
        </w:rPr>
        <w:t xml:space="preserve"> prevalence.</w:t>
      </w:r>
    </w:p>
    <w:p w14:paraId="4C389C46" w14:textId="77777777" w:rsidR="009E7ADF" w:rsidRPr="009E7ADF" w:rsidRDefault="007A52BD" w:rsidP="009E7ADF">
      <w:pPr>
        <w:spacing w:line="360" w:lineRule="auto"/>
        <w:rPr>
          <w:rFonts w:ascii="Arial" w:eastAsia="SimSun" w:hAnsi="Arial" w:cs="Arial"/>
        </w:rPr>
      </w:pPr>
      <w:r>
        <w:rPr>
          <w:rFonts w:ascii="Arial" w:eastAsia="SimSun" w:hAnsi="Arial" w:cs="Arial"/>
        </w:rPr>
        <w:t xml:space="preserve">The main strength of this study is the methodological approach: </w:t>
      </w:r>
      <w:r w:rsidR="009E7ADF" w:rsidRPr="009E7ADF">
        <w:rPr>
          <w:rFonts w:ascii="Arial" w:eastAsia="SimSun" w:hAnsi="Arial" w:cs="Arial"/>
        </w:rPr>
        <w:t xml:space="preserve">to identify </w:t>
      </w:r>
      <w:r>
        <w:rPr>
          <w:rFonts w:ascii="Arial" w:eastAsia="SimSun" w:hAnsi="Arial" w:cs="Arial"/>
        </w:rPr>
        <w:t xml:space="preserve">eligible studies, the </w:t>
      </w:r>
      <w:r w:rsidR="009E7ADF" w:rsidRPr="009E7ADF">
        <w:rPr>
          <w:rFonts w:ascii="Arial" w:eastAsia="SimSun" w:hAnsi="Arial" w:cs="Arial"/>
        </w:rPr>
        <w:t xml:space="preserve">search </w:t>
      </w:r>
      <w:r>
        <w:rPr>
          <w:rFonts w:ascii="Arial" w:eastAsia="SimSun" w:hAnsi="Arial" w:cs="Arial"/>
        </w:rPr>
        <w:t xml:space="preserve">was done </w:t>
      </w:r>
      <w:r w:rsidR="009E7ADF" w:rsidRPr="009E7ADF">
        <w:rPr>
          <w:rFonts w:ascii="Arial" w:eastAsia="SimSun" w:hAnsi="Arial" w:cs="Arial"/>
        </w:rPr>
        <w:t>without language restrictions and</w:t>
      </w:r>
      <w:r>
        <w:rPr>
          <w:rFonts w:ascii="Arial" w:eastAsia="SimSun" w:hAnsi="Arial" w:cs="Arial"/>
        </w:rPr>
        <w:t xml:space="preserve"> we included </w:t>
      </w:r>
      <w:r w:rsidR="009E7ADF" w:rsidRPr="009E7ADF">
        <w:rPr>
          <w:rFonts w:ascii="Arial" w:eastAsia="SimSun" w:hAnsi="Arial" w:cs="Arial"/>
        </w:rPr>
        <w:t xml:space="preserve">conference abstracts. </w:t>
      </w:r>
      <w:r>
        <w:rPr>
          <w:rFonts w:ascii="Arial" w:eastAsia="SimSun" w:hAnsi="Arial" w:cs="Arial"/>
        </w:rPr>
        <w:t xml:space="preserve">Because </w:t>
      </w:r>
      <w:r w:rsidR="009E7ADF" w:rsidRPr="009E7ADF">
        <w:rPr>
          <w:rFonts w:ascii="Arial" w:eastAsia="SimSun" w:hAnsi="Arial" w:cs="Arial"/>
        </w:rPr>
        <w:t xml:space="preserve">some abstracts </w:t>
      </w:r>
      <w:r w:rsidR="007302DA">
        <w:rPr>
          <w:rFonts w:ascii="Arial" w:eastAsia="SimSun" w:hAnsi="Arial" w:cs="Arial"/>
        </w:rPr>
        <w:t xml:space="preserve">did not mention </w:t>
      </w:r>
      <w:r w:rsidR="009E7ADF" w:rsidRPr="009E7ADF">
        <w:rPr>
          <w:rFonts w:ascii="Arial" w:eastAsia="SimSun" w:hAnsi="Arial" w:cs="Arial"/>
        </w:rPr>
        <w:t>clinical manifestations, we screened the full text of all articles with an original PCD study population</w:t>
      </w:r>
      <w:r w:rsidR="007302DA">
        <w:rPr>
          <w:rFonts w:ascii="Arial" w:eastAsia="SimSun" w:hAnsi="Arial" w:cs="Arial"/>
        </w:rPr>
        <w:t xml:space="preserve">, even if clinical information was </w:t>
      </w:r>
      <w:r w:rsidR="009E7ADF" w:rsidRPr="009E7ADF">
        <w:rPr>
          <w:rFonts w:ascii="Arial" w:eastAsia="SimSun" w:hAnsi="Arial" w:cs="Arial"/>
        </w:rPr>
        <w:t>not explicitly mention</w:t>
      </w:r>
      <w:r w:rsidR="007302DA">
        <w:rPr>
          <w:rFonts w:ascii="Arial" w:eastAsia="SimSun" w:hAnsi="Arial" w:cs="Arial"/>
        </w:rPr>
        <w:t>ed</w:t>
      </w:r>
      <w:r w:rsidR="009E7ADF" w:rsidRPr="009E7ADF">
        <w:rPr>
          <w:rFonts w:ascii="Arial" w:eastAsia="SimSun" w:hAnsi="Arial" w:cs="Arial"/>
        </w:rPr>
        <w:t xml:space="preserve"> in the abstracts. This ensure</w:t>
      </w:r>
      <w:r w:rsidR="007302DA">
        <w:rPr>
          <w:rFonts w:ascii="Arial" w:eastAsia="SimSun" w:hAnsi="Arial" w:cs="Arial"/>
        </w:rPr>
        <w:t>d that we included studies</w:t>
      </w:r>
      <w:r w:rsidR="009E7ADF" w:rsidRPr="009E7ADF">
        <w:rPr>
          <w:rFonts w:ascii="Arial" w:eastAsia="SimSun" w:hAnsi="Arial" w:cs="Arial"/>
        </w:rPr>
        <w:t xml:space="preserve"> we would have missed if we had followed the custom search protocol. </w:t>
      </w:r>
      <w:r w:rsidR="005A498C">
        <w:rPr>
          <w:rFonts w:ascii="Arial" w:eastAsia="SimSun" w:hAnsi="Arial" w:cs="Arial"/>
        </w:rPr>
        <w:t xml:space="preserve">We identified and excluded studies where the population inclusion criteria introduced a clear bias in the prevalence of certain manifestations. </w:t>
      </w:r>
      <w:r w:rsidR="007302DA">
        <w:rPr>
          <w:rFonts w:ascii="Arial" w:eastAsia="SimSun" w:hAnsi="Arial" w:cs="Arial"/>
        </w:rPr>
        <w:t>Additionally, we proceede</w:t>
      </w:r>
      <w:r w:rsidR="009E7ADF" w:rsidRPr="009E7ADF">
        <w:rPr>
          <w:rFonts w:ascii="Arial" w:eastAsia="SimSun" w:hAnsi="Arial" w:cs="Arial"/>
        </w:rPr>
        <w:t xml:space="preserve">d to explain the heterogeneity in results by performing a meta-regression with </w:t>
      </w:r>
      <w:r w:rsidR="005A498C">
        <w:rPr>
          <w:rFonts w:ascii="Arial" w:eastAsia="SimSun" w:hAnsi="Arial" w:cs="Arial"/>
        </w:rPr>
        <w:t xml:space="preserve">all </w:t>
      </w:r>
      <w:r w:rsidR="009E7ADF" w:rsidRPr="009E7ADF">
        <w:rPr>
          <w:rFonts w:ascii="Arial" w:eastAsia="SimSun" w:hAnsi="Arial" w:cs="Arial"/>
        </w:rPr>
        <w:t>available explanatory factors</w:t>
      </w:r>
      <w:r w:rsidR="001008E8">
        <w:rPr>
          <w:rFonts w:ascii="Arial" w:eastAsia="SimSun" w:hAnsi="Arial" w:cs="Arial"/>
        </w:rPr>
        <w:t>, but w</w:t>
      </w:r>
      <w:r w:rsidR="00AD3EB2" w:rsidRPr="00AD3EB2">
        <w:rPr>
          <w:rFonts w:ascii="Arial" w:eastAsia="SimSun" w:hAnsi="Arial" w:cs="Arial"/>
        </w:rPr>
        <w:t>e were not able to include other known possible factors like p</w:t>
      </w:r>
      <w:r w:rsidR="001008E8">
        <w:rPr>
          <w:rFonts w:ascii="Arial" w:eastAsia="SimSun" w:hAnsi="Arial" w:cs="Arial"/>
        </w:rPr>
        <w:t>ersonal interest of the authors.</w:t>
      </w:r>
      <w:r w:rsidR="005A498C">
        <w:rPr>
          <w:rFonts w:ascii="Arial" w:eastAsia="SimSun" w:hAnsi="Arial" w:cs="Arial"/>
        </w:rPr>
        <w:t xml:space="preserve"> PCD </w:t>
      </w:r>
      <w:r w:rsidR="00427AD5">
        <w:rPr>
          <w:rFonts w:ascii="Arial" w:eastAsia="SimSun" w:hAnsi="Arial" w:cs="Arial"/>
        </w:rPr>
        <w:t xml:space="preserve">diagnosis has changed over time and varies between countries and centres. </w:t>
      </w:r>
      <w:r w:rsidR="005A498C">
        <w:rPr>
          <w:rFonts w:ascii="Arial" w:eastAsia="SimSun" w:hAnsi="Arial" w:cs="Arial"/>
        </w:rPr>
        <w:t>For this reason</w:t>
      </w:r>
      <w:r w:rsidR="00427AD5">
        <w:rPr>
          <w:rFonts w:ascii="Arial" w:eastAsia="SimSun" w:hAnsi="Arial" w:cs="Arial"/>
        </w:rPr>
        <w:t>,</w:t>
      </w:r>
      <w:r w:rsidR="005A498C">
        <w:rPr>
          <w:rFonts w:ascii="Arial" w:eastAsia="SimSun" w:hAnsi="Arial" w:cs="Arial"/>
        </w:rPr>
        <w:t xml:space="preserve"> we performed a sensitivity analysis excluding all studies where the diagnosis </w:t>
      </w:r>
      <w:r w:rsidR="00427AD5">
        <w:rPr>
          <w:rFonts w:ascii="Arial" w:eastAsia="SimSun" w:hAnsi="Arial" w:cs="Arial"/>
        </w:rPr>
        <w:t xml:space="preserve">had </w:t>
      </w:r>
      <w:r w:rsidR="005A498C">
        <w:rPr>
          <w:rFonts w:ascii="Arial" w:eastAsia="SimSun" w:hAnsi="Arial" w:cs="Arial"/>
        </w:rPr>
        <w:t xml:space="preserve">not </w:t>
      </w:r>
      <w:r w:rsidR="00427AD5">
        <w:rPr>
          <w:rFonts w:ascii="Arial" w:eastAsia="SimSun" w:hAnsi="Arial" w:cs="Arial"/>
        </w:rPr>
        <w:t xml:space="preserve">been </w:t>
      </w:r>
      <w:r w:rsidR="005A498C">
        <w:rPr>
          <w:rFonts w:ascii="Arial" w:eastAsia="SimSun" w:hAnsi="Arial" w:cs="Arial"/>
        </w:rPr>
        <w:t xml:space="preserve">confirmed by </w:t>
      </w:r>
      <w:r w:rsidR="00427AD5">
        <w:rPr>
          <w:rFonts w:ascii="Arial" w:eastAsia="SimSun" w:hAnsi="Arial" w:cs="Arial"/>
        </w:rPr>
        <w:t xml:space="preserve">recommended </w:t>
      </w:r>
      <w:r w:rsidR="005A498C">
        <w:rPr>
          <w:rFonts w:ascii="Arial" w:eastAsia="SimSun" w:hAnsi="Arial" w:cs="Arial"/>
        </w:rPr>
        <w:t>tests.</w:t>
      </w:r>
    </w:p>
    <w:p w14:paraId="32D00FC8" w14:textId="77777777" w:rsidR="009E7ADF" w:rsidRPr="00EB01EF" w:rsidRDefault="009E7ADF" w:rsidP="00EB01EF">
      <w:pPr>
        <w:spacing w:line="360" w:lineRule="auto"/>
        <w:rPr>
          <w:rFonts w:ascii="Arial" w:eastAsia="SimSun" w:hAnsi="Arial" w:cs="Arial"/>
        </w:rPr>
      </w:pPr>
      <w:r w:rsidRPr="009E7ADF">
        <w:rPr>
          <w:rFonts w:ascii="Arial" w:eastAsia="SimSun" w:hAnsi="Arial" w:cs="Arial"/>
        </w:rPr>
        <w:t xml:space="preserve">We restricted our search to studies published </w:t>
      </w:r>
      <w:r w:rsidR="007302DA">
        <w:rPr>
          <w:rFonts w:ascii="Arial" w:eastAsia="SimSun" w:hAnsi="Arial" w:cs="Arial"/>
        </w:rPr>
        <w:t>since</w:t>
      </w:r>
      <w:r w:rsidR="00EE051A">
        <w:rPr>
          <w:rFonts w:ascii="Arial" w:eastAsia="SimSun" w:hAnsi="Arial" w:cs="Arial"/>
        </w:rPr>
        <w:t xml:space="preserve"> </w:t>
      </w:r>
      <w:r w:rsidRPr="009E7ADF">
        <w:rPr>
          <w:rFonts w:ascii="Arial" w:eastAsia="SimSun" w:hAnsi="Arial" w:cs="Arial"/>
        </w:rPr>
        <w:t>1980</w:t>
      </w:r>
      <w:r w:rsidR="00AD3EB2" w:rsidRPr="00AD3EB2">
        <w:t xml:space="preserve"> </w:t>
      </w:r>
      <w:r w:rsidR="00AD3EB2" w:rsidRPr="00AD3EB2">
        <w:rPr>
          <w:rFonts w:ascii="Arial" w:eastAsia="SimSun" w:hAnsi="Arial" w:cs="Arial"/>
        </w:rPr>
        <w:t>for several reasons</w:t>
      </w:r>
      <w:r w:rsidR="00AD3EB2">
        <w:rPr>
          <w:rFonts w:ascii="Arial" w:eastAsia="SimSun" w:hAnsi="Arial" w:cs="Arial"/>
        </w:rPr>
        <w:t>. First,</w:t>
      </w:r>
      <w:r w:rsidR="007302DA">
        <w:rPr>
          <w:rFonts w:ascii="Arial" w:eastAsia="SimSun" w:hAnsi="Arial" w:cs="Arial"/>
        </w:rPr>
        <w:t xml:space="preserve"> older</w:t>
      </w:r>
      <w:r w:rsidRPr="009E7ADF">
        <w:rPr>
          <w:rFonts w:ascii="Arial" w:eastAsia="SimSun" w:hAnsi="Arial" w:cs="Arial"/>
        </w:rPr>
        <w:t xml:space="preserve"> studies </w:t>
      </w:r>
      <w:r w:rsidR="007302DA">
        <w:rPr>
          <w:rFonts w:ascii="Arial" w:eastAsia="SimSun" w:hAnsi="Arial" w:cs="Arial"/>
        </w:rPr>
        <w:t>we</w:t>
      </w:r>
      <w:r w:rsidRPr="009E7ADF">
        <w:rPr>
          <w:rFonts w:ascii="Arial" w:eastAsia="SimSun" w:hAnsi="Arial" w:cs="Arial"/>
        </w:rPr>
        <w:t>re not easily available online</w:t>
      </w:r>
      <w:r w:rsidR="00AD3EB2">
        <w:rPr>
          <w:rFonts w:ascii="Arial" w:eastAsia="SimSun" w:hAnsi="Arial" w:cs="Arial"/>
        </w:rPr>
        <w:t xml:space="preserve"> or often </w:t>
      </w:r>
      <w:r w:rsidRPr="009E7ADF">
        <w:rPr>
          <w:rFonts w:ascii="Arial" w:eastAsia="SimSun" w:hAnsi="Arial" w:cs="Arial"/>
        </w:rPr>
        <w:t xml:space="preserve">do not have an available abstract on the online </w:t>
      </w:r>
      <w:r w:rsidRPr="00EB01EF">
        <w:rPr>
          <w:rFonts w:ascii="Arial" w:eastAsia="SimSun" w:hAnsi="Arial" w:cs="Arial"/>
        </w:rPr>
        <w:t>databases.</w:t>
      </w:r>
      <w:r w:rsidR="00AD3EB2" w:rsidRPr="00EB01EF">
        <w:rPr>
          <w:rFonts w:ascii="Arial" w:eastAsia="SimSun" w:hAnsi="Arial" w:cs="Arial"/>
        </w:rPr>
        <w:t xml:space="preserve"> Second</w:t>
      </w:r>
      <w:r w:rsidR="00C25165" w:rsidRPr="00EB01EF">
        <w:rPr>
          <w:rFonts w:ascii="Arial" w:eastAsia="SimSun" w:hAnsi="Arial" w:cs="Arial"/>
        </w:rPr>
        <w:t>ly</w:t>
      </w:r>
      <w:r w:rsidR="00AD3EB2" w:rsidRPr="00EB01EF">
        <w:rPr>
          <w:rFonts w:ascii="Arial" w:eastAsia="SimSun" w:hAnsi="Arial" w:cs="Arial"/>
        </w:rPr>
        <w:t xml:space="preserve">, since </w:t>
      </w:r>
      <w:r w:rsidRPr="00EB01EF">
        <w:rPr>
          <w:rFonts w:ascii="Arial" w:eastAsia="SimSun" w:hAnsi="Arial" w:cs="Arial"/>
        </w:rPr>
        <w:t>1933 when</w:t>
      </w:r>
      <w:r w:rsidR="00AD3EB2" w:rsidRPr="00EB01EF">
        <w:rPr>
          <w:rFonts w:ascii="Arial" w:eastAsia="SimSun" w:hAnsi="Arial" w:cs="Arial"/>
        </w:rPr>
        <w:t xml:space="preserve"> PCD was </w:t>
      </w:r>
      <w:r w:rsidR="00C25165" w:rsidRPr="00EB01EF">
        <w:rPr>
          <w:rFonts w:ascii="Arial" w:eastAsia="SimSun" w:hAnsi="Arial" w:cs="Arial"/>
        </w:rPr>
        <w:t xml:space="preserve">first </w:t>
      </w:r>
      <w:r w:rsidR="00AD3EB2" w:rsidRPr="00EB01EF">
        <w:rPr>
          <w:rFonts w:ascii="Arial" w:eastAsia="SimSun" w:hAnsi="Arial" w:cs="Arial"/>
        </w:rPr>
        <w:t>described by Kartagener</w:t>
      </w:r>
      <w:r w:rsidRPr="00EB01EF">
        <w:rPr>
          <w:rFonts w:ascii="Arial" w:eastAsia="SimSun" w:hAnsi="Arial" w:cs="Arial"/>
        </w:rPr>
        <w:t>, many things have changed in diagnosing, understanding and characterising the</w:t>
      </w:r>
      <w:r w:rsidRPr="004300D1">
        <w:rPr>
          <w:rFonts w:ascii="Arial" w:eastAsia="SimSun" w:hAnsi="Arial" w:cs="Arial"/>
        </w:rPr>
        <w:t xml:space="preserve"> disease. </w:t>
      </w:r>
      <w:r w:rsidR="00AD3EB2" w:rsidRPr="004300D1">
        <w:rPr>
          <w:rFonts w:ascii="Arial" w:eastAsia="SimSun" w:hAnsi="Arial" w:cs="Arial"/>
        </w:rPr>
        <w:t>Third</w:t>
      </w:r>
      <w:r w:rsidR="00C25165" w:rsidRPr="004300D1">
        <w:rPr>
          <w:rFonts w:ascii="Arial" w:eastAsia="SimSun" w:hAnsi="Arial" w:cs="Arial"/>
        </w:rPr>
        <w:t>ly</w:t>
      </w:r>
      <w:r w:rsidR="00AD3EB2" w:rsidRPr="004300D1">
        <w:rPr>
          <w:rFonts w:ascii="Arial" w:eastAsia="SimSun" w:hAnsi="Arial" w:cs="Arial"/>
        </w:rPr>
        <w:t>,</w:t>
      </w:r>
      <w:r w:rsidRPr="004300D1">
        <w:rPr>
          <w:rFonts w:ascii="Arial" w:eastAsia="SimSun" w:hAnsi="Arial" w:cs="Arial"/>
        </w:rPr>
        <w:t xml:space="preserve"> </w:t>
      </w:r>
      <w:r w:rsidR="00C25165" w:rsidRPr="004300D1">
        <w:rPr>
          <w:rFonts w:ascii="Arial" w:eastAsia="SimSun" w:hAnsi="Arial" w:cs="Arial"/>
        </w:rPr>
        <w:t>the</w:t>
      </w:r>
      <w:r w:rsidRPr="004300D1">
        <w:rPr>
          <w:rFonts w:ascii="Arial" w:eastAsia="SimSun" w:hAnsi="Arial" w:cs="Arial"/>
        </w:rPr>
        <w:t xml:space="preserve"> studies that described clinical characteristics of PCD before 1980 were mostly case reports or small studies with less tha</w:t>
      </w:r>
      <w:r w:rsidRPr="00EB01EF">
        <w:rPr>
          <w:rFonts w:ascii="Arial" w:eastAsia="SimSun" w:hAnsi="Arial" w:cs="Arial"/>
        </w:rPr>
        <w:t xml:space="preserve">n 10 patients which would not be eligible for our review. </w:t>
      </w:r>
    </w:p>
    <w:p w14:paraId="72FA4A23" w14:textId="0C3B3A71" w:rsidR="009E7ADF" w:rsidRPr="00751122" w:rsidRDefault="001008E8" w:rsidP="009E7ADF">
      <w:pPr>
        <w:spacing w:line="360" w:lineRule="auto"/>
        <w:rPr>
          <w:rFonts w:ascii="Arial" w:eastAsia="SimSun" w:hAnsi="Arial" w:cs="Arial"/>
        </w:rPr>
      </w:pPr>
      <w:r w:rsidRPr="00DD0343">
        <w:rPr>
          <w:rFonts w:ascii="Arial" w:eastAsia="SimSun" w:hAnsi="Arial" w:cs="Arial"/>
        </w:rPr>
        <w:t>The</w:t>
      </w:r>
      <w:r w:rsidR="009E7ADF" w:rsidRPr="00DD0343">
        <w:rPr>
          <w:rFonts w:ascii="Arial" w:eastAsia="SimSun" w:hAnsi="Arial" w:cs="Arial"/>
        </w:rPr>
        <w:t xml:space="preserve"> limita</w:t>
      </w:r>
      <w:r w:rsidRPr="00DD0343">
        <w:rPr>
          <w:rFonts w:ascii="Arial" w:eastAsia="SimSun" w:hAnsi="Arial" w:cs="Arial"/>
        </w:rPr>
        <w:t>tions of this review reflect</w:t>
      </w:r>
      <w:r w:rsidR="009E7ADF" w:rsidRPr="00DD0343">
        <w:rPr>
          <w:rFonts w:ascii="Arial" w:eastAsia="SimSun" w:hAnsi="Arial" w:cs="Arial"/>
        </w:rPr>
        <w:t xml:space="preserve"> the limitations of the </w:t>
      </w:r>
      <w:r w:rsidRPr="00DD0343">
        <w:rPr>
          <w:rFonts w:ascii="Arial" w:eastAsia="SimSun" w:hAnsi="Arial" w:cs="Arial"/>
        </w:rPr>
        <w:t>included</w:t>
      </w:r>
      <w:r w:rsidR="009E7ADF" w:rsidRPr="00DD0343">
        <w:rPr>
          <w:rFonts w:ascii="Arial" w:eastAsia="SimSun" w:hAnsi="Arial" w:cs="Arial"/>
        </w:rPr>
        <w:t xml:space="preserve"> studies</w:t>
      </w:r>
      <w:r w:rsidR="00C25165" w:rsidRPr="00DD0343">
        <w:rPr>
          <w:rFonts w:ascii="Arial" w:eastAsia="SimSun" w:hAnsi="Arial" w:cs="Arial"/>
        </w:rPr>
        <w:t xml:space="preserve">, namely inadequate study designs and the presence of significant selection and </w:t>
      </w:r>
      <w:r w:rsidR="003D3CFB" w:rsidRPr="00DD0343">
        <w:rPr>
          <w:rFonts w:ascii="Arial" w:eastAsia="SimSun" w:hAnsi="Arial" w:cs="Arial"/>
        </w:rPr>
        <w:t xml:space="preserve">misclassification </w:t>
      </w:r>
      <w:r w:rsidR="00C25165" w:rsidRPr="00DD0343">
        <w:rPr>
          <w:rFonts w:ascii="Arial" w:eastAsia="SimSun" w:hAnsi="Arial" w:cs="Arial"/>
        </w:rPr>
        <w:t>bias. With regards to study design, m</w:t>
      </w:r>
      <w:r w:rsidRPr="00DD0343">
        <w:rPr>
          <w:rFonts w:ascii="Arial" w:eastAsia="SimSun" w:hAnsi="Arial" w:cs="Arial"/>
        </w:rPr>
        <w:t>ost studies were small</w:t>
      </w:r>
      <w:r w:rsidR="00126629" w:rsidRPr="00DD0343">
        <w:rPr>
          <w:rFonts w:ascii="Arial" w:eastAsia="SimSun" w:hAnsi="Arial" w:cs="Arial"/>
        </w:rPr>
        <w:t>,</w:t>
      </w:r>
      <w:r w:rsidRPr="00DD0343">
        <w:rPr>
          <w:rFonts w:ascii="Arial" w:eastAsia="SimSun" w:hAnsi="Arial" w:cs="Arial"/>
        </w:rPr>
        <w:t xml:space="preserve"> </w:t>
      </w:r>
      <w:r w:rsidR="00C25165" w:rsidRPr="00DD0343">
        <w:rPr>
          <w:rFonts w:ascii="Arial" w:eastAsia="SimSun" w:hAnsi="Arial" w:cs="Arial"/>
        </w:rPr>
        <w:t>single center case series</w:t>
      </w:r>
      <w:r w:rsidR="00DD0343" w:rsidRPr="00DD0343">
        <w:rPr>
          <w:rFonts w:ascii="Arial" w:eastAsia="SimSun" w:hAnsi="Arial" w:cs="Arial"/>
        </w:rPr>
        <w:t xml:space="preserve"> studies</w:t>
      </w:r>
      <w:r w:rsidR="00C25165" w:rsidRPr="00DD0343">
        <w:rPr>
          <w:rFonts w:ascii="Arial" w:eastAsia="SimSun" w:hAnsi="Arial" w:cs="Arial"/>
        </w:rPr>
        <w:t xml:space="preserve"> that collected clinical data retrospectively from patient charts. </w:t>
      </w:r>
      <w:r w:rsidR="00B5330F" w:rsidRPr="00DD0343">
        <w:rPr>
          <w:rFonts w:ascii="Arial" w:eastAsia="SimSun" w:hAnsi="Arial" w:cs="Arial"/>
        </w:rPr>
        <w:t>Three main sources of s</w:t>
      </w:r>
      <w:r w:rsidR="00CB0D00" w:rsidRPr="00DD0343">
        <w:rPr>
          <w:rFonts w:ascii="Arial" w:eastAsia="SimSun" w:hAnsi="Arial" w:cs="Arial"/>
        </w:rPr>
        <w:t xml:space="preserve">election bias </w:t>
      </w:r>
      <w:r w:rsidR="00B5330F" w:rsidRPr="00DD0343">
        <w:rPr>
          <w:rFonts w:ascii="Arial" w:eastAsia="SimSun" w:hAnsi="Arial" w:cs="Arial"/>
        </w:rPr>
        <w:t xml:space="preserve">are apparent: (1) </w:t>
      </w:r>
      <w:r w:rsidR="00126629" w:rsidRPr="00DD0343">
        <w:rPr>
          <w:rFonts w:ascii="Arial" w:eastAsia="SimSun" w:hAnsi="Arial" w:cs="Arial"/>
        </w:rPr>
        <w:t>D</w:t>
      </w:r>
      <w:r w:rsidR="00B5330F" w:rsidRPr="00DD0343">
        <w:rPr>
          <w:rFonts w:ascii="Arial" w:eastAsia="SimSun" w:hAnsi="Arial" w:cs="Arial"/>
        </w:rPr>
        <w:t xml:space="preserve">iagnostic misclassification resulting from a wide variation of diagnostic criteria used in the studies, </w:t>
      </w:r>
      <w:r w:rsidR="00C228D7" w:rsidRPr="00DD0343">
        <w:rPr>
          <w:rFonts w:ascii="Arial" w:eastAsia="SimSun" w:hAnsi="Arial" w:cs="Arial"/>
        </w:rPr>
        <w:t xml:space="preserve">ranging from clinical diagnosis to diagnosis established by multiple available tests (EM, VM, nNO and genetics). </w:t>
      </w:r>
      <w:r w:rsidR="00B5330F" w:rsidRPr="00DD0343">
        <w:rPr>
          <w:rFonts w:ascii="Arial" w:eastAsia="SimSun" w:hAnsi="Arial" w:cs="Arial"/>
        </w:rPr>
        <w:t>Although there is still no established diagnostic gold standard for diagnosing PCD, the recommended diagnostic algorithm has changed considerably over the last years</w:t>
      </w:r>
      <w:r w:rsidR="00190F03">
        <w:rPr>
          <w:rFonts w:ascii="Arial" w:eastAsia="SimSun" w:hAnsi="Arial" w:cs="Arial"/>
        </w:rPr>
        <w:t>To address this issue</w:t>
      </w:r>
      <w:r w:rsidR="00190F03" w:rsidRPr="00190F03">
        <w:t xml:space="preserve"> </w:t>
      </w:r>
      <w:r w:rsidR="00190F03">
        <w:rPr>
          <w:rFonts w:ascii="Arial" w:eastAsia="SimSun" w:hAnsi="Arial" w:cs="Arial"/>
        </w:rPr>
        <w:t>w</w:t>
      </w:r>
      <w:r w:rsidR="00190F03" w:rsidRPr="00190F03">
        <w:rPr>
          <w:rFonts w:ascii="Arial" w:eastAsia="SimSun" w:hAnsi="Arial" w:cs="Arial"/>
        </w:rPr>
        <w:t>e performed subgroup meta-analyses excluding the studies where the diagnosis was only clinical or not described</w:t>
      </w:r>
      <w:r w:rsidR="00190F03">
        <w:rPr>
          <w:rFonts w:ascii="Arial" w:eastAsia="SimSun" w:hAnsi="Arial" w:cs="Arial"/>
        </w:rPr>
        <w:t xml:space="preserve"> and we also tested the available diagnostic information as a possible explanatory factor of the heterogeneity in our meta-regression. </w:t>
      </w:r>
      <w:r w:rsidR="005B3040">
        <w:rPr>
          <w:rFonts w:ascii="Arial" w:eastAsia="SimSun" w:hAnsi="Arial" w:cs="Arial"/>
        </w:rPr>
        <w:t xml:space="preserve">(2) </w:t>
      </w:r>
      <w:r w:rsidR="00C25165" w:rsidRPr="00DD0343">
        <w:rPr>
          <w:rFonts w:ascii="Arial" w:eastAsia="SimSun" w:hAnsi="Arial" w:cs="Arial"/>
        </w:rPr>
        <w:t xml:space="preserve">Since most studies originated from specialised clinics, </w:t>
      </w:r>
      <w:r w:rsidR="00CB0D00" w:rsidRPr="00DD0343">
        <w:rPr>
          <w:rFonts w:ascii="Arial" w:eastAsia="SimSun" w:hAnsi="Arial" w:cs="Arial"/>
        </w:rPr>
        <w:t xml:space="preserve">it is expected that patients with more </w:t>
      </w:r>
      <w:r w:rsidR="00CB0D00" w:rsidRPr="00DD0343">
        <w:rPr>
          <w:rFonts w:ascii="Arial" w:eastAsia="SimSun" w:hAnsi="Arial" w:cs="Arial"/>
        </w:rPr>
        <w:lastRenderedPageBreak/>
        <w:t>severe manifestations were included</w:t>
      </w:r>
      <w:r w:rsidR="00126629" w:rsidRPr="00DD0343">
        <w:rPr>
          <w:rFonts w:ascii="Arial" w:eastAsia="SimSun" w:hAnsi="Arial" w:cs="Arial"/>
        </w:rPr>
        <w:t xml:space="preserve"> and these study populations cannot be considered representative for all PCD patients</w:t>
      </w:r>
      <w:r w:rsidR="00C25165" w:rsidRPr="00DD0343">
        <w:rPr>
          <w:rFonts w:ascii="Arial" w:eastAsia="SimSun" w:hAnsi="Arial" w:cs="Arial"/>
        </w:rPr>
        <w:t xml:space="preserve">. </w:t>
      </w:r>
      <w:r w:rsidR="00C228D7" w:rsidRPr="00DD0343">
        <w:rPr>
          <w:rFonts w:ascii="Arial" w:eastAsia="SimSun" w:hAnsi="Arial" w:cs="Arial"/>
        </w:rPr>
        <w:t>(3</w:t>
      </w:r>
      <w:r w:rsidR="00CB0D00" w:rsidRPr="00DD0343">
        <w:rPr>
          <w:rFonts w:ascii="Arial" w:eastAsia="SimSun" w:hAnsi="Arial" w:cs="Arial"/>
        </w:rPr>
        <w:t xml:space="preserve">) Many studies had restrictive inclusion criteria, including e.g. only patients with situs anomalies or with reported otitis which would increase the </w:t>
      </w:r>
      <w:r w:rsidR="00126629" w:rsidRPr="00DD0343">
        <w:rPr>
          <w:rFonts w:ascii="Arial" w:eastAsia="SimSun" w:hAnsi="Arial" w:cs="Arial"/>
        </w:rPr>
        <w:t>prevalence</w:t>
      </w:r>
      <w:r w:rsidR="00CB0D00" w:rsidRPr="00DD0343">
        <w:rPr>
          <w:rFonts w:ascii="Arial" w:eastAsia="SimSun" w:hAnsi="Arial" w:cs="Arial"/>
        </w:rPr>
        <w:t xml:space="preserve"> of manifestations related to the selection criteria (ie. situs status and hearing </w:t>
      </w:r>
      <w:r w:rsidR="00CB0D00" w:rsidRPr="00751122">
        <w:rPr>
          <w:rFonts w:ascii="Arial" w:eastAsia="SimSun" w:hAnsi="Arial" w:cs="Arial"/>
        </w:rPr>
        <w:t xml:space="preserve">impairment). </w:t>
      </w:r>
      <w:r w:rsidR="00190F03">
        <w:rPr>
          <w:rFonts w:ascii="Arial" w:eastAsia="SimSun" w:hAnsi="Arial" w:cs="Arial"/>
        </w:rPr>
        <w:t>Thus we</w:t>
      </w:r>
      <w:r w:rsidR="00190F03" w:rsidRPr="00190F03">
        <w:rPr>
          <w:rFonts w:ascii="Arial" w:eastAsia="SimSun" w:hAnsi="Arial" w:cs="Arial"/>
        </w:rPr>
        <w:t xml:space="preserve"> excluded studies where the population inclusion criteria introduced a clear bias in the prevalence of certain manifestations</w:t>
      </w:r>
      <w:r w:rsidR="00190F03">
        <w:rPr>
          <w:rFonts w:ascii="Arial" w:eastAsia="SimSun" w:hAnsi="Arial" w:cs="Arial"/>
        </w:rPr>
        <w:t xml:space="preserve"> (e.g. studies including only patients with Kartagener syndrome for the prevalence of situs anomalies, sinusitis and bronchiectasis)</w:t>
      </w:r>
      <w:r w:rsidR="00190F03" w:rsidRPr="00190F03">
        <w:rPr>
          <w:rFonts w:ascii="Arial" w:eastAsia="SimSun" w:hAnsi="Arial" w:cs="Arial"/>
        </w:rPr>
        <w:t xml:space="preserve">. </w:t>
      </w:r>
      <w:r w:rsidR="0087123B" w:rsidRPr="00751122">
        <w:rPr>
          <w:rFonts w:ascii="Arial" w:eastAsia="SimSun" w:hAnsi="Arial" w:cs="Arial"/>
        </w:rPr>
        <w:t>Mi</w:t>
      </w:r>
      <w:r w:rsidR="00126629" w:rsidRPr="00751122">
        <w:rPr>
          <w:rFonts w:ascii="Arial" w:eastAsia="SimSun" w:hAnsi="Arial" w:cs="Arial"/>
        </w:rPr>
        <w:t>scla</w:t>
      </w:r>
      <w:r w:rsidR="0087123B" w:rsidRPr="00751122">
        <w:rPr>
          <w:rFonts w:ascii="Arial" w:eastAsia="SimSun" w:hAnsi="Arial" w:cs="Arial"/>
        </w:rPr>
        <w:t>s</w:t>
      </w:r>
      <w:r w:rsidR="00126629" w:rsidRPr="00751122">
        <w:rPr>
          <w:rFonts w:ascii="Arial" w:eastAsia="SimSun" w:hAnsi="Arial" w:cs="Arial"/>
        </w:rPr>
        <w:t>sification</w:t>
      </w:r>
      <w:r w:rsidR="00C228D7" w:rsidRPr="00751122">
        <w:rPr>
          <w:rFonts w:ascii="Arial" w:eastAsia="SimSun" w:hAnsi="Arial" w:cs="Arial"/>
        </w:rPr>
        <w:t xml:space="preserve"> bias is introduced when inconsistent criteria </w:t>
      </w:r>
      <w:r w:rsidR="00126629" w:rsidRPr="00751122">
        <w:rPr>
          <w:rFonts w:ascii="Arial" w:eastAsia="SimSun" w:hAnsi="Arial" w:cs="Arial"/>
        </w:rPr>
        <w:t xml:space="preserve">and different definitions </w:t>
      </w:r>
      <w:r w:rsidR="00C228D7" w:rsidRPr="00751122">
        <w:rPr>
          <w:rFonts w:ascii="Arial" w:eastAsia="SimSun" w:hAnsi="Arial" w:cs="Arial"/>
        </w:rPr>
        <w:t>are used to detect</w:t>
      </w:r>
      <w:r w:rsidR="00126629" w:rsidRPr="00751122">
        <w:rPr>
          <w:rFonts w:ascii="Arial" w:eastAsia="SimSun" w:hAnsi="Arial" w:cs="Arial"/>
        </w:rPr>
        <w:t xml:space="preserve"> and define</w:t>
      </w:r>
      <w:r w:rsidR="00C228D7" w:rsidRPr="00751122">
        <w:rPr>
          <w:rFonts w:ascii="Arial" w:eastAsia="SimSun" w:hAnsi="Arial" w:cs="Arial"/>
        </w:rPr>
        <w:t xml:space="preserve"> clinical</w:t>
      </w:r>
      <w:r w:rsidR="0087123B" w:rsidRPr="00751122">
        <w:rPr>
          <w:rFonts w:ascii="Arial" w:eastAsia="SimSun" w:hAnsi="Arial" w:cs="Arial"/>
        </w:rPr>
        <w:t xml:space="preserve"> manifestations. </w:t>
      </w:r>
      <w:r w:rsidR="00126629" w:rsidRPr="00751122">
        <w:rPr>
          <w:rFonts w:ascii="Arial" w:eastAsia="SimSun" w:hAnsi="Arial" w:cs="Arial"/>
        </w:rPr>
        <w:t xml:space="preserve">Most studies </w:t>
      </w:r>
      <w:r w:rsidR="009E7ADF" w:rsidRPr="00751122">
        <w:rPr>
          <w:rFonts w:ascii="Arial" w:eastAsia="SimSun" w:hAnsi="Arial" w:cs="Arial"/>
        </w:rPr>
        <w:t>focus</w:t>
      </w:r>
      <w:r w:rsidRPr="00751122">
        <w:rPr>
          <w:rFonts w:ascii="Arial" w:eastAsia="SimSun" w:hAnsi="Arial" w:cs="Arial"/>
        </w:rPr>
        <w:t>ed</w:t>
      </w:r>
      <w:r w:rsidR="009E7ADF" w:rsidRPr="00751122">
        <w:rPr>
          <w:rFonts w:ascii="Arial" w:eastAsia="SimSun" w:hAnsi="Arial" w:cs="Arial"/>
        </w:rPr>
        <w:t xml:space="preserve"> on symptoms from the upper and lower respiratory system. </w:t>
      </w:r>
      <w:r w:rsidRPr="00751122">
        <w:rPr>
          <w:rFonts w:ascii="Arial" w:eastAsia="SimSun" w:hAnsi="Arial" w:cs="Arial"/>
        </w:rPr>
        <w:t>Other</w:t>
      </w:r>
      <w:r w:rsidR="009E7ADF" w:rsidRPr="00751122">
        <w:rPr>
          <w:rFonts w:ascii="Arial" w:eastAsia="SimSun" w:hAnsi="Arial" w:cs="Arial"/>
        </w:rPr>
        <w:t xml:space="preserve"> symptoms were </w:t>
      </w:r>
      <w:r w:rsidRPr="00751122">
        <w:rPr>
          <w:rFonts w:ascii="Arial" w:eastAsia="SimSun" w:hAnsi="Arial" w:cs="Arial"/>
        </w:rPr>
        <w:t xml:space="preserve">rarely </w:t>
      </w:r>
      <w:r w:rsidR="009E7ADF" w:rsidRPr="00751122">
        <w:rPr>
          <w:rFonts w:ascii="Arial" w:eastAsia="SimSun" w:hAnsi="Arial" w:cs="Arial"/>
        </w:rPr>
        <w:t xml:space="preserve">reported and </w:t>
      </w:r>
      <w:r w:rsidRPr="00751122">
        <w:rPr>
          <w:rFonts w:ascii="Arial" w:eastAsia="SimSun" w:hAnsi="Arial" w:cs="Arial"/>
        </w:rPr>
        <w:t xml:space="preserve">hardly any study reported symptoms separately for different age groups. </w:t>
      </w:r>
      <w:r w:rsidR="00427AD5" w:rsidRPr="00751122">
        <w:rPr>
          <w:rFonts w:ascii="Arial" w:eastAsia="SimSun" w:hAnsi="Arial" w:cs="Arial"/>
        </w:rPr>
        <w:t>Therefore,</w:t>
      </w:r>
      <w:r w:rsidRPr="00751122">
        <w:rPr>
          <w:rFonts w:ascii="Arial" w:eastAsia="SimSun" w:hAnsi="Arial" w:cs="Arial"/>
        </w:rPr>
        <w:t xml:space="preserve"> it was not possible to describe changes in clinical picture throughout the life course. </w:t>
      </w:r>
      <w:r w:rsidR="009E7ADF" w:rsidRPr="00751122">
        <w:rPr>
          <w:rFonts w:ascii="Arial" w:eastAsia="SimSun" w:hAnsi="Arial" w:cs="Arial"/>
        </w:rPr>
        <w:t>Information on symptom severity</w:t>
      </w:r>
      <w:r w:rsidRPr="00751122">
        <w:rPr>
          <w:rFonts w:ascii="Arial" w:eastAsia="SimSun" w:hAnsi="Arial" w:cs="Arial"/>
        </w:rPr>
        <w:t>,</w:t>
      </w:r>
      <w:r w:rsidR="009E7ADF" w:rsidRPr="00751122">
        <w:rPr>
          <w:rFonts w:ascii="Arial" w:eastAsia="SimSun" w:hAnsi="Arial" w:cs="Arial"/>
        </w:rPr>
        <w:t xml:space="preserve"> </w:t>
      </w:r>
      <w:r w:rsidRPr="00751122">
        <w:rPr>
          <w:rFonts w:ascii="Arial" w:eastAsia="SimSun" w:hAnsi="Arial" w:cs="Arial"/>
        </w:rPr>
        <w:t xml:space="preserve">such as frequency of cough or volume of sputum, </w:t>
      </w:r>
      <w:r w:rsidR="009E7ADF" w:rsidRPr="00751122">
        <w:rPr>
          <w:rFonts w:ascii="Arial" w:eastAsia="SimSun" w:hAnsi="Arial" w:cs="Arial"/>
        </w:rPr>
        <w:t>was not reported</w:t>
      </w:r>
      <w:r w:rsidR="00126629" w:rsidRPr="00751122">
        <w:rPr>
          <w:rFonts w:ascii="Arial" w:eastAsia="SimSun" w:hAnsi="Arial" w:cs="Arial"/>
        </w:rPr>
        <w:t>. D</w:t>
      </w:r>
      <w:r w:rsidR="0000714C" w:rsidRPr="00751122">
        <w:rPr>
          <w:rFonts w:ascii="Arial" w:eastAsia="SimSun" w:hAnsi="Arial" w:cs="Arial"/>
        </w:rPr>
        <w:t>ata were collected at</w:t>
      </w:r>
      <w:r w:rsidR="009E7ADF" w:rsidRPr="00751122">
        <w:rPr>
          <w:rFonts w:ascii="Arial" w:eastAsia="SimSun" w:hAnsi="Arial" w:cs="Arial"/>
        </w:rPr>
        <w:t xml:space="preserve"> different points of disease</w:t>
      </w:r>
      <w:r w:rsidR="0000714C" w:rsidRPr="00751122">
        <w:rPr>
          <w:rFonts w:ascii="Arial" w:eastAsia="SimSun" w:hAnsi="Arial" w:cs="Arial"/>
        </w:rPr>
        <w:t>; some at</w:t>
      </w:r>
      <w:r w:rsidR="009E7ADF" w:rsidRPr="00751122">
        <w:rPr>
          <w:rFonts w:ascii="Arial" w:eastAsia="SimSun" w:hAnsi="Arial" w:cs="Arial"/>
        </w:rPr>
        <w:t xml:space="preserve"> </w:t>
      </w:r>
      <w:r w:rsidR="00751122" w:rsidRPr="00751122">
        <w:rPr>
          <w:rFonts w:ascii="Arial" w:eastAsia="SimSun" w:hAnsi="Arial" w:cs="Arial"/>
        </w:rPr>
        <w:t xml:space="preserve">the </w:t>
      </w:r>
      <w:r w:rsidR="009E7ADF" w:rsidRPr="00751122">
        <w:rPr>
          <w:rFonts w:ascii="Arial" w:eastAsia="SimSun" w:hAnsi="Arial" w:cs="Arial"/>
        </w:rPr>
        <w:t>time of diagnosis</w:t>
      </w:r>
      <w:r w:rsidR="0000714C" w:rsidRPr="00751122">
        <w:rPr>
          <w:rFonts w:ascii="Arial" w:eastAsia="SimSun" w:hAnsi="Arial" w:cs="Arial"/>
        </w:rPr>
        <w:t xml:space="preserve">, others at a later follow-up appointment. </w:t>
      </w:r>
      <w:r w:rsidR="00126629" w:rsidRPr="00751122">
        <w:rPr>
          <w:rFonts w:ascii="Arial" w:eastAsia="SimSun" w:hAnsi="Arial" w:cs="Arial"/>
        </w:rPr>
        <w:t xml:space="preserve">As most studies suffered from the same design flaws, </w:t>
      </w:r>
      <w:r w:rsidR="005058AA" w:rsidRPr="00751122">
        <w:rPr>
          <w:rFonts w:ascii="Arial" w:eastAsia="SimSun" w:hAnsi="Arial" w:cs="Arial"/>
        </w:rPr>
        <w:t>we did not apply any quality assessment criteria to decide which studies to include in our meta-analysis</w:t>
      </w:r>
      <w:r w:rsidR="003875C8" w:rsidRPr="00751122">
        <w:rPr>
          <w:rFonts w:ascii="Arial" w:eastAsia="SimSun" w:hAnsi="Arial" w:cs="Arial"/>
        </w:rPr>
        <w:t>.</w:t>
      </w:r>
    </w:p>
    <w:p w14:paraId="06FB22CB" w14:textId="77777777" w:rsidR="009B1F73" w:rsidRDefault="009E7ADF" w:rsidP="006E10EA">
      <w:pPr>
        <w:spacing w:after="0" w:line="360" w:lineRule="auto"/>
        <w:rPr>
          <w:rFonts w:ascii="Arial" w:eastAsia="SimSun" w:hAnsi="Arial" w:cs="Arial"/>
        </w:rPr>
      </w:pPr>
      <w:r w:rsidRPr="00751122">
        <w:rPr>
          <w:rFonts w:ascii="Arial" w:eastAsia="SimSun" w:hAnsi="Arial" w:cs="Arial"/>
        </w:rPr>
        <w:t>Due to the considerable heterogeneity, the calculated</w:t>
      </w:r>
      <w:r w:rsidR="00592301" w:rsidRPr="00751122">
        <w:rPr>
          <w:rFonts w:ascii="Arial" w:eastAsia="SimSun" w:hAnsi="Arial" w:cs="Arial"/>
        </w:rPr>
        <w:t xml:space="preserve"> mean weighted prevalence of</w:t>
      </w:r>
      <w:r w:rsidRPr="00751122">
        <w:rPr>
          <w:rFonts w:ascii="Arial" w:eastAsia="SimSun" w:hAnsi="Arial" w:cs="Arial"/>
        </w:rPr>
        <w:t xml:space="preserve"> described </w:t>
      </w:r>
      <w:r w:rsidR="00592301" w:rsidRPr="00751122">
        <w:rPr>
          <w:rFonts w:ascii="Arial" w:eastAsia="SimSun" w:hAnsi="Arial" w:cs="Arial"/>
        </w:rPr>
        <w:t xml:space="preserve">clinical manifestations </w:t>
      </w:r>
      <w:r w:rsidRPr="00751122">
        <w:rPr>
          <w:rFonts w:ascii="Arial" w:eastAsia="SimSun" w:hAnsi="Arial" w:cs="Arial"/>
        </w:rPr>
        <w:t xml:space="preserve">characteristics </w:t>
      </w:r>
      <w:r w:rsidR="005B3040">
        <w:rPr>
          <w:rFonts w:ascii="Arial" w:eastAsia="SimSun" w:hAnsi="Arial" w:cs="Arial"/>
        </w:rPr>
        <w:t xml:space="preserve">(with the exception of congenital heart disease) </w:t>
      </w:r>
      <w:r w:rsidRPr="00751122">
        <w:rPr>
          <w:rFonts w:ascii="Arial" w:eastAsia="SimSun" w:hAnsi="Arial" w:cs="Arial"/>
        </w:rPr>
        <w:t xml:space="preserve">should be interpreted with caution. </w:t>
      </w:r>
      <w:r w:rsidR="00E347AB" w:rsidRPr="00751122">
        <w:rPr>
          <w:rFonts w:ascii="Arial" w:eastAsia="SimSun" w:hAnsi="Arial" w:cs="Arial"/>
        </w:rPr>
        <w:t>The</w:t>
      </w:r>
      <w:r w:rsidRPr="00751122">
        <w:rPr>
          <w:rFonts w:ascii="Arial" w:eastAsia="SimSun" w:hAnsi="Arial" w:cs="Arial"/>
        </w:rPr>
        <w:t xml:space="preserve"> meta-analysis w</w:t>
      </w:r>
      <w:r w:rsidR="00E347AB" w:rsidRPr="00751122">
        <w:rPr>
          <w:rFonts w:ascii="Arial" w:eastAsia="SimSun" w:hAnsi="Arial" w:cs="Arial"/>
        </w:rPr>
        <w:t xml:space="preserve">as done to quantify </w:t>
      </w:r>
      <w:r w:rsidRPr="00751122">
        <w:rPr>
          <w:rFonts w:ascii="Arial" w:eastAsia="SimSun" w:hAnsi="Arial" w:cs="Arial"/>
        </w:rPr>
        <w:t xml:space="preserve">the </w:t>
      </w:r>
      <w:r w:rsidR="00E347AB" w:rsidRPr="00751122">
        <w:rPr>
          <w:rFonts w:ascii="Arial" w:eastAsia="SimSun" w:hAnsi="Arial" w:cs="Arial"/>
        </w:rPr>
        <w:t>variability</w:t>
      </w:r>
      <w:r w:rsidRPr="00751122">
        <w:rPr>
          <w:rFonts w:ascii="Arial" w:eastAsia="SimSun" w:hAnsi="Arial" w:cs="Arial"/>
        </w:rPr>
        <w:t xml:space="preserve"> in prevalence and not to </w:t>
      </w:r>
      <w:r w:rsidR="00E347AB" w:rsidRPr="00751122">
        <w:rPr>
          <w:rFonts w:ascii="Arial" w:eastAsia="SimSun" w:hAnsi="Arial" w:cs="Arial"/>
        </w:rPr>
        <w:t xml:space="preserve">give valid estimates on </w:t>
      </w:r>
      <w:r w:rsidRPr="00751122">
        <w:rPr>
          <w:rFonts w:ascii="Arial" w:eastAsia="SimSun" w:hAnsi="Arial" w:cs="Arial"/>
        </w:rPr>
        <w:t>prevalence</w:t>
      </w:r>
      <w:r w:rsidR="00E347AB" w:rsidRPr="00751122">
        <w:rPr>
          <w:rFonts w:ascii="Arial" w:eastAsia="SimSun" w:hAnsi="Arial" w:cs="Arial"/>
        </w:rPr>
        <w:t>.</w:t>
      </w:r>
      <w:r w:rsidRPr="00751122">
        <w:rPr>
          <w:rFonts w:ascii="Arial" w:eastAsia="SimSun" w:hAnsi="Arial" w:cs="Arial"/>
        </w:rPr>
        <w:t xml:space="preserve"> The possible </w:t>
      </w:r>
      <w:r w:rsidR="00E347AB" w:rsidRPr="00751122">
        <w:rPr>
          <w:rFonts w:ascii="Arial" w:eastAsia="SimSun" w:hAnsi="Arial" w:cs="Arial"/>
        </w:rPr>
        <w:t>explanatory factors</w:t>
      </w:r>
      <w:r w:rsidRPr="00751122">
        <w:rPr>
          <w:rFonts w:ascii="Arial" w:eastAsia="SimSun" w:hAnsi="Arial" w:cs="Arial"/>
        </w:rPr>
        <w:t xml:space="preserve"> tested failed to explain this heterogeneity</w:t>
      </w:r>
      <w:r w:rsidR="00E347AB" w:rsidRPr="00751122">
        <w:rPr>
          <w:rFonts w:ascii="Arial" w:eastAsia="SimSun" w:hAnsi="Arial" w:cs="Arial"/>
        </w:rPr>
        <w:t>. Still some factors contributed to explaining differences in</w:t>
      </w:r>
      <w:r w:rsidRPr="00751122">
        <w:rPr>
          <w:rFonts w:ascii="Arial" w:eastAsia="SimSun" w:hAnsi="Arial" w:cs="Arial"/>
        </w:rPr>
        <w:t xml:space="preserve"> prevalence of some symptoms. Year of publication </w:t>
      </w:r>
      <w:r w:rsidR="00E347AB" w:rsidRPr="00751122">
        <w:rPr>
          <w:rFonts w:ascii="Arial" w:eastAsia="SimSun" w:hAnsi="Arial" w:cs="Arial"/>
        </w:rPr>
        <w:t>reflects</w:t>
      </w:r>
      <w:r w:rsidRPr="00751122">
        <w:rPr>
          <w:rFonts w:ascii="Arial" w:eastAsia="SimSun" w:hAnsi="Arial" w:cs="Arial"/>
        </w:rPr>
        <w:t xml:space="preserve"> differences in diagnosis but also</w:t>
      </w:r>
      <w:r w:rsidR="00E347AB" w:rsidRPr="00751122">
        <w:rPr>
          <w:rFonts w:ascii="Arial" w:eastAsia="SimSun" w:hAnsi="Arial" w:cs="Arial"/>
        </w:rPr>
        <w:t xml:space="preserve"> increasing</w:t>
      </w:r>
      <w:r w:rsidRPr="00751122">
        <w:rPr>
          <w:rFonts w:ascii="Arial" w:eastAsia="SimSun" w:hAnsi="Arial" w:cs="Arial"/>
        </w:rPr>
        <w:t xml:space="preserve"> awareness </w:t>
      </w:r>
      <w:r w:rsidR="00E347AB" w:rsidRPr="00751122">
        <w:rPr>
          <w:rFonts w:ascii="Arial" w:eastAsia="SimSun" w:hAnsi="Arial" w:cs="Arial"/>
        </w:rPr>
        <w:t>of</w:t>
      </w:r>
      <w:r w:rsidRPr="00751122">
        <w:rPr>
          <w:rFonts w:ascii="Arial" w:eastAsia="SimSun" w:hAnsi="Arial" w:cs="Arial"/>
        </w:rPr>
        <w:t xml:space="preserve"> PCD. </w:t>
      </w:r>
      <w:r w:rsidR="00E347AB" w:rsidRPr="00751122">
        <w:rPr>
          <w:rFonts w:ascii="Arial" w:eastAsia="SimSun" w:hAnsi="Arial" w:cs="Arial"/>
        </w:rPr>
        <w:t xml:space="preserve">Older studies </w:t>
      </w:r>
      <w:r w:rsidR="00414475">
        <w:rPr>
          <w:rFonts w:ascii="Arial" w:eastAsia="SimSun" w:hAnsi="Arial" w:cs="Arial"/>
        </w:rPr>
        <w:t>included more</w:t>
      </w:r>
      <w:r w:rsidR="00414475" w:rsidRPr="00751122">
        <w:rPr>
          <w:rFonts w:ascii="Arial" w:eastAsia="SimSun" w:hAnsi="Arial" w:cs="Arial"/>
        </w:rPr>
        <w:t xml:space="preserve"> </w:t>
      </w:r>
      <w:r w:rsidRPr="00751122">
        <w:rPr>
          <w:rFonts w:ascii="Arial" w:eastAsia="SimSun" w:hAnsi="Arial" w:cs="Arial"/>
        </w:rPr>
        <w:t xml:space="preserve">patients with </w:t>
      </w:r>
      <w:r w:rsidR="00E347AB" w:rsidRPr="00751122">
        <w:rPr>
          <w:rFonts w:ascii="Arial" w:eastAsia="SimSun" w:hAnsi="Arial" w:cs="Arial"/>
        </w:rPr>
        <w:t>severe disease</w:t>
      </w:r>
      <w:r w:rsidRPr="00751122">
        <w:rPr>
          <w:rFonts w:ascii="Arial" w:eastAsia="SimSun" w:hAnsi="Arial" w:cs="Arial"/>
        </w:rPr>
        <w:t xml:space="preserve">. </w:t>
      </w:r>
      <w:r w:rsidRPr="006A71E5">
        <w:rPr>
          <w:rFonts w:ascii="Arial" w:eastAsia="SimSun" w:hAnsi="Arial" w:cs="Arial"/>
        </w:rPr>
        <w:t xml:space="preserve">Age </w:t>
      </w:r>
      <w:r w:rsidR="00E347AB" w:rsidRPr="006A71E5">
        <w:rPr>
          <w:rFonts w:ascii="Arial" w:eastAsia="SimSun" w:hAnsi="Arial" w:cs="Arial"/>
        </w:rPr>
        <w:t xml:space="preserve">is </w:t>
      </w:r>
      <w:r w:rsidR="008B22E2" w:rsidRPr="006A71E5">
        <w:rPr>
          <w:rFonts w:ascii="Arial" w:eastAsia="SimSun" w:hAnsi="Arial" w:cs="Arial"/>
        </w:rPr>
        <w:t>one of the most</w:t>
      </w:r>
      <w:r w:rsidR="00E347AB" w:rsidRPr="006A71E5">
        <w:rPr>
          <w:rFonts w:ascii="Arial" w:eastAsia="SimSun" w:hAnsi="Arial" w:cs="Arial"/>
        </w:rPr>
        <w:t xml:space="preserve"> important factor</w:t>
      </w:r>
      <w:r w:rsidR="008B22E2" w:rsidRPr="006A71E5">
        <w:rPr>
          <w:rFonts w:ascii="Arial" w:eastAsia="SimSun" w:hAnsi="Arial" w:cs="Arial"/>
        </w:rPr>
        <w:t>s</w:t>
      </w:r>
      <w:r w:rsidR="00E347AB" w:rsidRPr="006A71E5">
        <w:rPr>
          <w:rFonts w:ascii="Arial" w:eastAsia="SimSun" w:hAnsi="Arial" w:cs="Arial"/>
        </w:rPr>
        <w:t xml:space="preserve"> for health and disease</w:t>
      </w:r>
      <w:r w:rsidR="008B22E2" w:rsidRPr="006A71E5">
        <w:rPr>
          <w:rFonts w:ascii="Arial" w:eastAsia="SimSun" w:hAnsi="Arial" w:cs="Arial"/>
        </w:rPr>
        <w:t>. S</w:t>
      </w:r>
      <w:r w:rsidRPr="006A71E5">
        <w:rPr>
          <w:rFonts w:ascii="Arial" w:eastAsia="SimSun" w:hAnsi="Arial" w:cs="Arial"/>
        </w:rPr>
        <w:t xml:space="preserve">itus anomalies </w:t>
      </w:r>
      <w:r w:rsidR="00B622D2">
        <w:rPr>
          <w:rFonts w:ascii="Arial" w:eastAsia="SimSun" w:hAnsi="Arial" w:cs="Arial"/>
        </w:rPr>
        <w:t xml:space="preserve">and bronchiectasis </w:t>
      </w:r>
      <w:r w:rsidR="008B22E2" w:rsidRPr="006A71E5">
        <w:rPr>
          <w:rFonts w:ascii="Arial" w:eastAsia="SimSun" w:hAnsi="Arial" w:cs="Arial"/>
        </w:rPr>
        <w:t xml:space="preserve">were more common in adult patients, probably </w:t>
      </w:r>
      <w:r w:rsidR="00734BF4" w:rsidRPr="006A71E5">
        <w:rPr>
          <w:rFonts w:ascii="Arial" w:eastAsia="SimSun" w:hAnsi="Arial" w:cs="Arial"/>
        </w:rPr>
        <w:t xml:space="preserve">because </w:t>
      </w:r>
      <w:r w:rsidRPr="006A71E5">
        <w:rPr>
          <w:rFonts w:ascii="Arial" w:eastAsia="SimSun" w:hAnsi="Arial" w:cs="Arial"/>
        </w:rPr>
        <w:t xml:space="preserve">cases without situs anomalies </w:t>
      </w:r>
      <w:r w:rsidR="00B622D2">
        <w:rPr>
          <w:rFonts w:ascii="Arial" w:eastAsia="SimSun" w:hAnsi="Arial" w:cs="Arial"/>
        </w:rPr>
        <w:t xml:space="preserve">or severe lung disease </w:t>
      </w:r>
      <w:r w:rsidR="00751122" w:rsidRPr="006A71E5">
        <w:rPr>
          <w:rFonts w:ascii="Arial" w:eastAsia="SimSun" w:hAnsi="Arial" w:cs="Arial"/>
        </w:rPr>
        <w:t>were</w:t>
      </w:r>
      <w:r w:rsidRPr="006A71E5">
        <w:rPr>
          <w:rFonts w:ascii="Arial" w:eastAsia="SimSun" w:hAnsi="Arial" w:cs="Arial"/>
        </w:rPr>
        <w:t xml:space="preserve"> underdiagnosed</w:t>
      </w:r>
      <w:r w:rsidR="00734BF4" w:rsidRPr="006A71E5">
        <w:rPr>
          <w:rFonts w:ascii="Arial" w:eastAsia="SimSun" w:hAnsi="Arial" w:cs="Arial"/>
        </w:rPr>
        <w:t xml:space="preserve"> in adults </w:t>
      </w:r>
      <w:r w:rsidR="00B622D2">
        <w:rPr>
          <w:rFonts w:ascii="Arial" w:eastAsia="SimSun" w:hAnsi="Arial" w:cs="Arial"/>
        </w:rPr>
        <w:t>especially</w:t>
      </w:r>
      <w:r w:rsidR="00B622D2" w:rsidRPr="006A71E5">
        <w:rPr>
          <w:rFonts w:ascii="Arial" w:eastAsia="SimSun" w:hAnsi="Arial" w:cs="Arial"/>
        </w:rPr>
        <w:t xml:space="preserve"> </w:t>
      </w:r>
      <w:r w:rsidRPr="006A71E5">
        <w:rPr>
          <w:rFonts w:ascii="Arial" w:eastAsia="SimSun" w:hAnsi="Arial" w:cs="Arial"/>
        </w:rPr>
        <w:t>in the past. The type of clinic</w:t>
      </w:r>
      <w:r w:rsidR="00751122" w:rsidRPr="006A71E5">
        <w:rPr>
          <w:rFonts w:ascii="Arial" w:eastAsia="SimSun" w:hAnsi="Arial" w:cs="Arial"/>
        </w:rPr>
        <w:t>,</w:t>
      </w:r>
      <w:r w:rsidRPr="006A71E5">
        <w:rPr>
          <w:rFonts w:ascii="Arial" w:eastAsia="SimSun" w:hAnsi="Arial" w:cs="Arial"/>
        </w:rPr>
        <w:t xml:space="preserve"> where the study population originated from, can influence </w:t>
      </w:r>
      <w:r w:rsidR="00734BF4" w:rsidRPr="006A71E5">
        <w:rPr>
          <w:rFonts w:ascii="Arial" w:eastAsia="SimSun" w:hAnsi="Arial" w:cs="Arial"/>
        </w:rPr>
        <w:t xml:space="preserve">reported </w:t>
      </w:r>
      <w:r w:rsidRPr="006A71E5">
        <w:rPr>
          <w:rFonts w:ascii="Arial" w:eastAsia="SimSun" w:hAnsi="Arial" w:cs="Arial"/>
        </w:rPr>
        <w:t xml:space="preserve">symptoms. </w:t>
      </w:r>
      <w:r w:rsidR="0078541C">
        <w:rPr>
          <w:rFonts w:ascii="Arial" w:eastAsia="SimSun" w:hAnsi="Arial" w:cs="Arial"/>
        </w:rPr>
        <w:t>The discovery of b</w:t>
      </w:r>
      <w:r w:rsidR="008A4B38">
        <w:rPr>
          <w:rFonts w:ascii="Arial" w:eastAsia="SimSun" w:hAnsi="Arial" w:cs="Arial"/>
        </w:rPr>
        <w:t xml:space="preserve">ronchiectasis could be highly influenced </w:t>
      </w:r>
      <w:r w:rsidR="00A855A5">
        <w:rPr>
          <w:rFonts w:ascii="Arial" w:eastAsia="SimSun" w:hAnsi="Arial" w:cs="Arial"/>
        </w:rPr>
        <w:t xml:space="preserve">by study design; a </w:t>
      </w:r>
      <w:r w:rsidR="0040707A">
        <w:rPr>
          <w:rFonts w:ascii="Arial" w:eastAsia="SimSun" w:hAnsi="Arial" w:cs="Arial"/>
        </w:rPr>
        <w:t>standardised</w:t>
      </w:r>
      <w:r w:rsidR="00A855A5">
        <w:rPr>
          <w:rFonts w:ascii="Arial" w:eastAsia="SimSun" w:hAnsi="Arial" w:cs="Arial"/>
        </w:rPr>
        <w:t xml:space="preserve"> protocol</w:t>
      </w:r>
      <w:r w:rsidR="0040707A">
        <w:rPr>
          <w:rFonts w:ascii="Arial" w:eastAsia="SimSun" w:hAnsi="Arial" w:cs="Arial"/>
        </w:rPr>
        <w:t xml:space="preserve"> for </w:t>
      </w:r>
      <w:r w:rsidR="00A54E3B">
        <w:rPr>
          <w:rFonts w:ascii="Arial" w:eastAsia="SimSun" w:hAnsi="Arial" w:cs="Arial"/>
        </w:rPr>
        <w:t>chest CT imaging</w:t>
      </w:r>
      <w:r w:rsidR="0040707A">
        <w:rPr>
          <w:rFonts w:ascii="Arial" w:eastAsia="SimSun" w:hAnsi="Arial" w:cs="Arial"/>
        </w:rPr>
        <w:t xml:space="preserve"> and</w:t>
      </w:r>
      <w:r w:rsidR="00A855A5">
        <w:rPr>
          <w:rFonts w:ascii="Arial" w:eastAsia="SimSun" w:hAnsi="Arial" w:cs="Arial"/>
        </w:rPr>
        <w:t xml:space="preserve"> </w:t>
      </w:r>
      <w:r w:rsidR="0040707A">
        <w:rPr>
          <w:rFonts w:ascii="Arial" w:eastAsia="SimSun" w:hAnsi="Arial" w:cs="Arial"/>
        </w:rPr>
        <w:t xml:space="preserve">the existence of </w:t>
      </w:r>
      <w:r w:rsidR="00A855A5">
        <w:rPr>
          <w:rFonts w:ascii="Arial" w:eastAsia="SimSun" w:hAnsi="Arial" w:cs="Arial"/>
        </w:rPr>
        <w:t xml:space="preserve">two </w:t>
      </w:r>
      <w:r w:rsidR="0040707A">
        <w:rPr>
          <w:rFonts w:ascii="Arial" w:eastAsia="SimSun" w:hAnsi="Arial" w:cs="Arial"/>
        </w:rPr>
        <w:t>evaluators of</w:t>
      </w:r>
      <w:r w:rsidR="0078541C">
        <w:rPr>
          <w:rFonts w:ascii="Arial" w:eastAsia="SimSun" w:hAnsi="Arial" w:cs="Arial"/>
        </w:rPr>
        <w:t xml:space="preserve"> results </w:t>
      </w:r>
      <w:r w:rsidR="0040707A">
        <w:rPr>
          <w:rFonts w:ascii="Arial" w:eastAsia="SimSun" w:hAnsi="Arial" w:cs="Arial"/>
        </w:rPr>
        <w:t xml:space="preserve">instead of one are among the most important factors </w:t>
      </w:r>
      <w:r w:rsidR="00A54E3B">
        <w:rPr>
          <w:rFonts w:ascii="Arial" w:eastAsia="SimSun" w:hAnsi="Arial" w:cs="Arial"/>
        </w:rPr>
        <w:t>that could</w:t>
      </w:r>
      <w:r w:rsidR="0040707A">
        <w:rPr>
          <w:rFonts w:ascii="Arial" w:eastAsia="SimSun" w:hAnsi="Arial" w:cs="Arial"/>
        </w:rPr>
        <w:t xml:space="preserve"> explain the higher prevalence in prospective studies. Diagnostic certainty </w:t>
      </w:r>
      <w:r w:rsidR="00E14D0D">
        <w:rPr>
          <w:rFonts w:ascii="Arial" w:eastAsia="SimSun" w:hAnsi="Arial" w:cs="Arial"/>
        </w:rPr>
        <w:t xml:space="preserve">was associated with higher prevalence of upper respiratory manifestations (otitis media and hearing impairment) in studies with test-proven diagnosis. </w:t>
      </w:r>
      <w:r w:rsidR="004522CA">
        <w:rPr>
          <w:rFonts w:ascii="Arial" w:eastAsia="SimSun" w:hAnsi="Arial" w:cs="Arial"/>
        </w:rPr>
        <w:t xml:space="preserve">Mild hearing impairment </w:t>
      </w:r>
      <w:r w:rsidR="009D746F">
        <w:rPr>
          <w:rFonts w:ascii="Arial" w:eastAsia="SimSun" w:hAnsi="Arial" w:cs="Arial"/>
        </w:rPr>
        <w:t>can</w:t>
      </w:r>
      <w:r w:rsidR="004522CA">
        <w:rPr>
          <w:rFonts w:ascii="Arial" w:eastAsia="SimSun" w:hAnsi="Arial" w:cs="Arial"/>
        </w:rPr>
        <w:t xml:space="preserve"> remain undetected unless specific tests are performed, which could be more common after test-proven diagnosis. In addition, it is possible that unspecific upper respiratory symptoms play</w:t>
      </w:r>
      <w:r w:rsidR="009D746F">
        <w:rPr>
          <w:rFonts w:ascii="Arial" w:eastAsia="SimSun" w:hAnsi="Arial" w:cs="Arial"/>
        </w:rPr>
        <w:t xml:space="preserve"> a</w:t>
      </w:r>
      <w:r w:rsidR="004522CA">
        <w:rPr>
          <w:rFonts w:ascii="Arial" w:eastAsia="SimSun" w:hAnsi="Arial" w:cs="Arial"/>
        </w:rPr>
        <w:t xml:space="preserve"> </w:t>
      </w:r>
      <w:r w:rsidR="00F47D7E">
        <w:rPr>
          <w:rFonts w:ascii="Arial" w:eastAsia="SimSun" w:hAnsi="Arial" w:cs="Arial"/>
        </w:rPr>
        <w:t xml:space="preserve">less </w:t>
      </w:r>
      <w:r w:rsidR="00F47D7E">
        <w:rPr>
          <w:rFonts w:ascii="Arial" w:eastAsia="SimSun" w:hAnsi="Arial" w:cs="Arial"/>
        </w:rPr>
        <w:lastRenderedPageBreak/>
        <w:t>important role to the differential diagnosis of PCD compared to situs anomalies and lower respiratory symptoms.</w:t>
      </w:r>
      <w:r w:rsidR="009D746F">
        <w:rPr>
          <w:rFonts w:ascii="Arial" w:eastAsia="SimSun" w:hAnsi="Arial" w:cs="Arial"/>
        </w:rPr>
        <w:t xml:space="preserve"> </w:t>
      </w:r>
      <w:r w:rsidR="00126629" w:rsidRPr="006A71E5">
        <w:rPr>
          <w:rFonts w:ascii="Arial" w:eastAsia="SimSun" w:hAnsi="Arial" w:cs="Arial"/>
        </w:rPr>
        <w:t xml:space="preserve">The </w:t>
      </w:r>
      <w:r w:rsidR="00423CC4">
        <w:rPr>
          <w:rFonts w:ascii="Arial" w:eastAsia="SimSun" w:hAnsi="Arial" w:cs="Arial"/>
        </w:rPr>
        <w:t xml:space="preserve">only </w:t>
      </w:r>
      <w:r w:rsidR="00126629" w:rsidRPr="006A71E5">
        <w:rPr>
          <w:rFonts w:ascii="Arial" w:eastAsia="SimSun" w:hAnsi="Arial" w:cs="Arial"/>
        </w:rPr>
        <w:t xml:space="preserve">outcome </w:t>
      </w:r>
      <w:r w:rsidR="009D746F">
        <w:rPr>
          <w:rFonts w:ascii="Arial" w:eastAsia="SimSun" w:hAnsi="Arial" w:cs="Arial"/>
        </w:rPr>
        <w:t xml:space="preserve">where the meta-analysis did not suggest </w:t>
      </w:r>
      <w:r w:rsidR="00423CC4">
        <w:rPr>
          <w:rFonts w:ascii="Arial" w:eastAsia="SimSun" w:hAnsi="Arial" w:cs="Arial"/>
        </w:rPr>
        <w:t>heterogeneity</w:t>
      </w:r>
      <w:r w:rsidR="00126629" w:rsidRPr="006A71E5">
        <w:rPr>
          <w:rFonts w:ascii="Arial" w:eastAsia="SimSun" w:hAnsi="Arial" w:cs="Arial"/>
        </w:rPr>
        <w:t xml:space="preserve"> (I</w:t>
      </w:r>
      <w:r w:rsidR="0099514F" w:rsidRPr="006A71E5">
        <w:rPr>
          <w:rFonts w:ascii="Arial" w:eastAsia="SimSun" w:hAnsi="Arial" w:cs="Arial"/>
          <w:vertAlign w:val="superscript"/>
        </w:rPr>
        <w:t>2</w:t>
      </w:r>
      <w:r w:rsidR="0099514F" w:rsidRPr="006A71E5">
        <w:rPr>
          <w:rFonts w:ascii="Arial" w:eastAsia="SimSun" w:hAnsi="Arial" w:cs="Arial"/>
        </w:rPr>
        <w:t>=</w:t>
      </w:r>
      <w:r w:rsidR="00423CC4">
        <w:rPr>
          <w:rFonts w:ascii="Arial" w:eastAsia="SimSun" w:hAnsi="Arial" w:cs="Arial"/>
        </w:rPr>
        <w:t>0</w:t>
      </w:r>
      <w:r w:rsidR="00126629" w:rsidRPr="006A71E5">
        <w:rPr>
          <w:rFonts w:ascii="Arial" w:eastAsia="SimSun" w:hAnsi="Arial" w:cs="Arial"/>
        </w:rPr>
        <w:t>%)</w:t>
      </w:r>
      <w:r w:rsidR="00F52B4A">
        <w:rPr>
          <w:rFonts w:ascii="Arial" w:eastAsia="SimSun" w:hAnsi="Arial" w:cs="Arial"/>
        </w:rPr>
        <w:t xml:space="preserve"> was congenital heart disease, where we found a prevalence of 5%</w:t>
      </w:r>
      <w:r w:rsidR="00126629" w:rsidRPr="006A71E5">
        <w:rPr>
          <w:rFonts w:ascii="Arial" w:eastAsia="SimSun" w:hAnsi="Arial" w:cs="Arial"/>
        </w:rPr>
        <w:t xml:space="preserve">. This is </w:t>
      </w:r>
      <w:r w:rsidR="00751122" w:rsidRPr="006A71E5">
        <w:rPr>
          <w:rFonts w:ascii="Arial" w:eastAsia="SimSun" w:hAnsi="Arial" w:cs="Arial"/>
        </w:rPr>
        <w:t xml:space="preserve">perhaps </w:t>
      </w:r>
      <w:r w:rsidR="00126629" w:rsidRPr="006A71E5">
        <w:rPr>
          <w:rFonts w:ascii="Arial" w:eastAsia="SimSun" w:hAnsi="Arial" w:cs="Arial"/>
        </w:rPr>
        <w:t>not surpri</w:t>
      </w:r>
      <w:r w:rsidR="0099514F" w:rsidRPr="006A71E5">
        <w:rPr>
          <w:rFonts w:ascii="Arial" w:eastAsia="SimSun" w:hAnsi="Arial" w:cs="Arial"/>
        </w:rPr>
        <w:t>s</w:t>
      </w:r>
      <w:r w:rsidR="00126629" w:rsidRPr="006A71E5">
        <w:rPr>
          <w:rFonts w:ascii="Arial" w:eastAsia="SimSun" w:hAnsi="Arial" w:cs="Arial"/>
        </w:rPr>
        <w:t>ing, since</w:t>
      </w:r>
      <w:r w:rsidR="006A71E5" w:rsidRPr="006A71E5">
        <w:rPr>
          <w:rFonts w:ascii="Arial" w:eastAsia="SimSun" w:hAnsi="Arial" w:cs="Arial"/>
        </w:rPr>
        <w:t xml:space="preserve"> s</w:t>
      </w:r>
      <w:r w:rsidR="00751122" w:rsidRPr="006A71E5">
        <w:rPr>
          <w:rFonts w:ascii="Arial" w:eastAsia="SimSun" w:hAnsi="Arial" w:cs="Arial"/>
        </w:rPr>
        <w:t xml:space="preserve">evere heart </w:t>
      </w:r>
      <w:r w:rsidR="006A71E5" w:rsidRPr="006A71E5">
        <w:rPr>
          <w:rFonts w:ascii="Arial" w:eastAsia="SimSun" w:hAnsi="Arial" w:cs="Arial"/>
        </w:rPr>
        <w:t xml:space="preserve">disease </w:t>
      </w:r>
      <w:r w:rsidR="00414475">
        <w:rPr>
          <w:rFonts w:ascii="Arial" w:eastAsia="SimSun" w:hAnsi="Arial" w:cs="Arial"/>
        </w:rPr>
        <w:t>is</w:t>
      </w:r>
      <w:r w:rsidR="00126629" w:rsidRPr="006A71E5">
        <w:rPr>
          <w:rFonts w:ascii="Arial" w:eastAsia="SimSun" w:hAnsi="Arial" w:cs="Arial"/>
        </w:rPr>
        <w:t xml:space="preserve"> diagnosed early in childhood </w:t>
      </w:r>
      <w:r w:rsidR="00624BDE" w:rsidRPr="006A71E5">
        <w:rPr>
          <w:rFonts w:ascii="Arial" w:eastAsia="SimSun" w:hAnsi="Arial" w:cs="Arial"/>
        </w:rPr>
        <w:t>in most</w:t>
      </w:r>
      <w:r w:rsidR="00126629" w:rsidRPr="006A71E5">
        <w:rPr>
          <w:rFonts w:ascii="Arial" w:eastAsia="SimSun" w:hAnsi="Arial" w:cs="Arial"/>
        </w:rPr>
        <w:t xml:space="preserve"> cases. Hence it is likely that </w:t>
      </w:r>
      <w:r w:rsidR="00624BDE" w:rsidRPr="006A71E5">
        <w:rPr>
          <w:rFonts w:ascii="Arial" w:eastAsia="SimSun" w:hAnsi="Arial" w:cs="Arial"/>
        </w:rPr>
        <w:t>severe congenital heart defects are least</w:t>
      </w:r>
      <w:r w:rsidR="00126629" w:rsidRPr="006A71E5">
        <w:rPr>
          <w:rFonts w:ascii="Arial" w:eastAsia="SimSun" w:hAnsi="Arial" w:cs="Arial"/>
        </w:rPr>
        <w:t xml:space="preserve"> susceptible to measurement bias.  The </w:t>
      </w:r>
      <w:r w:rsidR="00414475">
        <w:rPr>
          <w:rFonts w:ascii="Arial" w:eastAsia="SimSun" w:hAnsi="Arial" w:cs="Arial"/>
        </w:rPr>
        <w:t>manifestations</w:t>
      </w:r>
      <w:r w:rsidR="00414475" w:rsidRPr="006A71E5">
        <w:rPr>
          <w:rFonts w:ascii="Arial" w:eastAsia="SimSun" w:hAnsi="Arial" w:cs="Arial"/>
        </w:rPr>
        <w:t xml:space="preserve"> </w:t>
      </w:r>
      <w:r w:rsidR="00126629" w:rsidRPr="006A71E5">
        <w:rPr>
          <w:rFonts w:ascii="Arial" w:eastAsia="SimSun" w:hAnsi="Arial" w:cs="Arial"/>
        </w:rPr>
        <w:t xml:space="preserve">bronchiectasis, hearing impairment, and infertility would all be expected to </w:t>
      </w:r>
      <w:r w:rsidR="00414475">
        <w:rPr>
          <w:rFonts w:ascii="Arial" w:eastAsia="SimSun" w:hAnsi="Arial" w:cs="Arial"/>
        </w:rPr>
        <w:t xml:space="preserve">have </w:t>
      </w:r>
      <w:r w:rsidR="00126629" w:rsidRPr="006A71E5">
        <w:rPr>
          <w:rFonts w:ascii="Arial" w:eastAsia="SimSun" w:hAnsi="Arial" w:cs="Arial"/>
        </w:rPr>
        <w:t>increase</w:t>
      </w:r>
      <w:r w:rsidR="00414475">
        <w:rPr>
          <w:rFonts w:ascii="Arial" w:eastAsia="SimSun" w:hAnsi="Arial" w:cs="Arial"/>
        </w:rPr>
        <w:t>d</w:t>
      </w:r>
      <w:r w:rsidR="00126629" w:rsidRPr="006A71E5">
        <w:rPr>
          <w:rFonts w:ascii="Arial" w:eastAsia="SimSun" w:hAnsi="Arial" w:cs="Arial"/>
        </w:rPr>
        <w:t xml:space="preserve"> in frequency </w:t>
      </w:r>
      <w:r w:rsidR="00347D85" w:rsidRPr="006A71E5">
        <w:rPr>
          <w:rFonts w:ascii="Arial" w:eastAsia="SimSun" w:hAnsi="Arial" w:cs="Arial"/>
        </w:rPr>
        <w:t xml:space="preserve">with time, </w:t>
      </w:r>
      <w:r w:rsidR="00126629" w:rsidRPr="006A71E5">
        <w:rPr>
          <w:rFonts w:ascii="Arial" w:eastAsia="SimSun" w:hAnsi="Arial" w:cs="Arial"/>
        </w:rPr>
        <w:t>with the uniform application of sensitive testing for detection (eg. Chest CT scanning, audiogram</w:t>
      </w:r>
      <w:r w:rsidR="00414475">
        <w:rPr>
          <w:rFonts w:ascii="Arial" w:eastAsia="SimSun" w:hAnsi="Arial" w:cs="Arial"/>
        </w:rPr>
        <w:t>s</w:t>
      </w:r>
      <w:r w:rsidR="00126629" w:rsidRPr="006A71E5">
        <w:rPr>
          <w:rFonts w:ascii="Arial" w:eastAsia="SimSun" w:hAnsi="Arial" w:cs="Arial"/>
        </w:rPr>
        <w:t xml:space="preserve"> and spermatozoa analysis respectively). The variable “neonatal respiratory distress” </w:t>
      </w:r>
      <w:r w:rsidR="00347D85" w:rsidRPr="006A71E5">
        <w:rPr>
          <w:rFonts w:ascii="Arial" w:eastAsia="SimSun" w:hAnsi="Arial" w:cs="Arial"/>
        </w:rPr>
        <w:t>is probably</w:t>
      </w:r>
      <w:r w:rsidR="00126629" w:rsidRPr="006A71E5">
        <w:rPr>
          <w:rFonts w:ascii="Arial" w:eastAsia="SimSun" w:hAnsi="Arial" w:cs="Arial"/>
        </w:rPr>
        <w:t xml:space="preserve"> increasingly subject to recall bias as patients get older. We were unable to </w:t>
      </w:r>
      <w:r w:rsidR="0099514F" w:rsidRPr="006A71E5">
        <w:rPr>
          <w:rFonts w:ascii="Arial" w:eastAsia="SimSun" w:hAnsi="Arial" w:cs="Arial"/>
        </w:rPr>
        <w:t xml:space="preserve">detect </w:t>
      </w:r>
      <w:r w:rsidR="003875C8" w:rsidRPr="006A71E5">
        <w:rPr>
          <w:rFonts w:ascii="Arial" w:eastAsia="SimSun" w:hAnsi="Arial" w:cs="Arial"/>
        </w:rPr>
        <w:t>this in</w:t>
      </w:r>
      <w:r w:rsidR="00126629" w:rsidRPr="006A71E5">
        <w:rPr>
          <w:rFonts w:ascii="Arial" w:eastAsia="SimSun" w:hAnsi="Arial" w:cs="Arial"/>
        </w:rPr>
        <w:t xml:space="preserve"> our meta-regression analysis (Table S2)</w:t>
      </w:r>
      <w:r w:rsidR="00347D85" w:rsidRPr="006A71E5">
        <w:rPr>
          <w:rFonts w:ascii="Arial" w:eastAsia="SimSun" w:hAnsi="Arial" w:cs="Arial"/>
        </w:rPr>
        <w:t>.</w:t>
      </w:r>
      <w:r w:rsidR="00126629" w:rsidRPr="006A71E5">
        <w:rPr>
          <w:rFonts w:ascii="Arial" w:eastAsia="SimSun" w:hAnsi="Arial" w:cs="Arial"/>
        </w:rPr>
        <w:t xml:space="preserve"> </w:t>
      </w:r>
      <w:r w:rsidR="00347D85" w:rsidRPr="006A71E5">
        <w:rPr>
          <w:rFonts w:ascii="Arial" w:eastAsia="SimSun" w:hAnsi="Arial" w:cs="Arial"/>
        </w:rPr>
        <w:t>H</w:t>
      </w:r>
      <w:r w:rsidR="00126629" w:rsidRPr="006A71E5">
        <w:rPr>
          <w:rFonts w:ascii="Arial" w:eastAsia="SimSun" w:hAnsi="Arial" w:cs="Arial"/>
        </w:rPr>
        <w:t>owever in one study</w:t>
      </w:r>
      <w:r w:rsidR="00AF408D">
        <w:rPr>
          <w:rFonts w:ascii="Arial" w:eastAsia="SimSun" w:hAnsi="Arial" w:cs="Arial"/>
        </w:rPr>
        <w:t xml:space="preserve"> </w:t>
      </w:r>
      <w:r w:rsidR="0087123B" w:rsidRPr="006A71E5">
        <w:rPr>
          <w:rFonts w:ascii="Arial" w:eastAsia="SimSun" w:hAnsi="Arial" w:cs="Arial"/>
        </w:rPr>
        <w:fldChar w:fldCharType="begin">
          <w:fldData xml:space="preserve">PEVuZE5vdGU+PENpdGU+PEF1dGhvcj5Ob29uZTwvQXV0aG9yPjxZZWFyPjIwMDQ8L1llYXI+PFJl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Ob29uZTwvQXV0aG9yPjxZZWFyPjIwMDQ8L1llYXI+PFJl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0087123B" w:rsidRPr="006A71E5">
        <w:rPr>
          <w:rFonts w:ascii="Arial" w:eastAsia="SimSun" w:hAnsi="Arial" w:cs="Arial"/>
        </w:rPr>
      </w:r>
      <w:r w:rsidR="0087123B" w:rsidRPr="006A71E5">
        <w:rPr>
          <w:rFonts w:ascii="Arial" w:eastAsia="SimSun" w:hAnsi="Arial" w:cs="Arial"/>
        </w:rPr>
        <w:fldChar w:fldCharType="separate"/>
      </w:r>
      <w:r w:rsidR="001F0242">
        <w:rPr>
          <w:rFonts w:ascii="Arial" w:eastAsia="SimSun" w:hAnsi="Arial" w:cs="Arial"/>
          <w:noProof/>
        </w:rPr>
        <w:t>[2]</w:t>
      </w:r>
      <w:r w:rsidR="0087123B" w:rsidRPr="006A71E5">
        <w:rPr>
          <w:rFonts w:ascii="Arial" w:eastAsia="SimSun" w:hAnsi="Arial" w:cs="Arial"/>
        </w:rPr>
        <w:fldChar w:fldCharType="end"/>
      </w:r>
      <w:r w:rsidR="00126629" w:rsidRPr="006A71E5">
        <w:rPr>
          <w:rFonts w:ascii="Arial" w:eastAsia="SimSun" w:hAnsi="Arial" w:cs="Arial"/>
        </w:rPr>
        <w:t xml:space="preserve">, where uniform methods were applied to include cases </w:t>
      </w:r>
      <w:r w:rsidR="006A71E5" w:rsidRPr="006A71E5">
        <w:rPr>
          <w:rFonts w:ascii="Arial" w:eastAsia="SimSun" w:hAnsi="Arial" w:cs="Arial"/>
        </w:rPr>
        <w:t>prospectively,</w:t>
      </w:r>
      <w:r w:rsidR="00126629" w:rsidRPr="006A71E5">
        <w:rPr>
          <w:rFonts w:ascii="Arial" w:eastAsia="SimSun" w:hAnsi="Arial" w:cs="Arial"/>
        </w:rPr>
        <w:t xml:space="preserve"> the prevalence of neonatal respiratory distress </w:t>
      </w:r>
      <w:r w:rsidR="00347D85" w:rsidRPr="006A71E5">
        <w:rPr>
          <w:rFonts w:ascii="Arial" w:eastAsia="SimSun" w:hAnsi="Arial" w:cs="Arial"/>
        </w:rPr>
        <w:t>wa</w:t>
      </w:r>
      <w:r w:rsidR="00126629" w:rsidRPr="006A71E5">
        <w:rPr>
          <w:rFonts w:ascii="Arial" w:eastAsia="SimSun" w:hAnsi="Arial" w:cs="Arial"/>
        </w:rPr>
        <w:t>s much higher in children</w:t>
      </w:r>
      <w:r w:rsidR="0099514F" w:rsidRPr="006A71E5">
        <w:rPr>
          <w:rFonts w:ascii="Arial" w:eastAsia="SimSun" w:hAnsi="Arial" w:cs="Arial"/>
        </w:rPr>
        <w:t xml:space="preserve"> </w:t>
      </w:r>
      <w:r w:rsidR="00126629" w:rsidRPr="006A71E5">
        <w:rPr>
          <w:rFonts w:ascii="Arial" w:eastAsia="SimSun" w:hAnsi="Arial" w:cs="Arial"/>
        </w:rPr>
        <w:t xml:space="preserve">(87%) </w:t>
      </w:r>
      <w:r w:rsidR="00347D85" w:rsidRPr="006A71E5">
        <w:rPr>
          <w:rFonts w:ascii="Arial" w:eastAsia="SimSun" w:hAnsi="Arial" w:cs="Arial"/>
        </w:rPr>
        <w:t xml:space="preserve">compared to </w:t>
      </w:r>
      <w:r w:rsidR="00126629" w:rsidRPr="006A71E5">
        <w:rPr>
          <w:rFonts w:ascii="Arial" w:eastAsia="SimSun" w:hAnsi="Arial" w:cs="Arial"/>
        </w:rPr>
        <w:t>adults (65%).</w:t>
      </w:r>
      <w:r w:rsidR="0099514F" w:rsidRPr="006A71E5">
        <w:rPr>
          <w:rFonts w:ascii="Arial" w:eastAsia="SimSun" w:hAnsi="Arial" w:cs="Arial"/>
        </w:rPr>
        <w:t xml:space="preserve"> </w:t>
      </w:r>
    </w:p>
    <w:p w14:paraId="6B7285CF" w14:textId="75A24C72" w:rsidR="00126629" w:rsidRDefault="009B1F73" w:rsidP="006E10EA">
      <w:pPr>
        <w:spacing w:after="0" w:line="360" w:lineRule="auto"/>
        <w:rPr>
          <w:rFonts w:ascii="Arial" w:eastAsia="SimSun" w:hAnsi="Arial" w:cs="Arial"/>
        </w:rPr>
      </w:pPr>
      <w:r>
        <w:rPr>
          <w:rFonts w:ascii="Arial" w:eastAsia="SimSun" w:hAnsi="Arial" w:cs="Arial"/>
        </w:rPr>
        <w:t xml:space="preserve">In our study, methodological variability between included studies could not explain the heterogeneity in prevalence of manifestations. </w:t>
      </w:r>
      <w:r w:rsidR="0099514F" w:rsidRPr="006A71E5">
        <w:rPr>
          <w:rFonts w:ascii="Arial" w:eastAsia="SimSun" w:hAnsi="Arial" w:cs="Arial"/>
        </w:rPr>
        <w:t xml:space="preserve">We believe that </w:t>
      </w:r>
      <w:r w:rsidR="00414475" w:rsidRPr="006A71E5">
        <w:rPr>
          <w:rFonts w:ascii="Arial" w:eastAsia="SimSun" w:hAnsi="Arial" w:cs="Arial"/>
        </w:rPr>
        <w:t>heterogeneity</w:t>
      </w:r>
      <w:r w:rsidR="00414475">
        <w:rPr>
          <w:rFonts w:ascii="Arial" w:eastAsia="SimSun" w:hAnsi="Arial" w:cs="Arial"/>
        </w:rPr>
        <w:t xml:space="preserve"> in </w:t>
      </w:r>
      <w:r w:rsidR="00BD5432">
        <w:rPr>
          <w:rFonts w:ascii="Arial" w:eastAsia="SimSun" w:hAnsi="Arial" w:cs="Arial"/>
        </w:rPr>
        <w:t xml:space="preserve">prevalence </w:t>
      </w:r>
      <w:r w:rsidR="00477098">
        <w:rPr>
          <w:rFonts w:ascii="Arial" w:eastAsia="SimSun" w:hAnsi="Arial" w:cs="Arial"/>
        </w:rPr>
        <w:t xml:space="preserve">is </w:t>
      </w:r>
      <w:r>
        <w:rPr>
          <w:rFonts w:ascii="Arial" w:eastAsia="SimSun" w:hAnsi="Arial" w:cs="Arial"/>
        </w:rPr>
        <w:t>caused by</w:t>
      </w:r>
      <w:r w:rsidR="00414475">
        <w:rPr>
          <w:rFonts w:ascii="Arial" w:eastAsia="SimSun" w:hAnsi="Arial" w:cs="Arial"/>
        </w:rPr>
        <w:t xml:space="preserve"> the </w:t>
      </w:r>
      <w:r w:rsidR="0099514F" w:rsidRPr="006A71E5">
        <w:rPr>
          <w:rFonts w:ascii="Arial" w:eastAsia="SimSun" w:hAnsi="Arial" w:cs="Arial"/>
        </w:rPr>
        <w:t xml:space="preserve">large variety </w:t>
      </w:r>
      <w:r w:rsidR="005B3040">
        <w:rPr>
          <w:rFonts w:ascii="Arial" w:eastAsia="SimSun" w:hAnsi="Arial" w:cs="Arial"/>
        </w:rPr>
        <w:t>of</w:t>
      </w:r>
      <w:r w:rsidR="0099514F" w:rsidRPr="006A71E5">
        <w:rPr>
          <w:rFonts w:ascii="Arial" w:eastAsia="SimSun" w:hAnsi="Arial" w:cs="Arial"/>
        </w:rPr>
        <w:t xml:space="preserve"> inclusion criteria  and the insufficient standardisation of outcomes</w:t>
      </w:r>
      <w:r>
        <w:rPr>
          <w:rFonts w:ascii="Arial" w:eastAsia="SimSun" w:hAnsi="Arial" w:cs="Arial"/>
        </w:rPr>
        <w:t>, which cannot be tested in a meta-analysis</w:t>
      </w:r>
      <w:r w:rsidR="00414475">
        <w:rPr>
          <w:rFonts w:ascii="Arial" w:eastAsia="SimSun" w:hAnsi="Arial" w:cs="Arial"/>
        </w:rPr>
        <w:t xml:space="preserve">. </w:t>
      </w:r>
      <w:r>
        <w:rPr>
          <w:rFonts w:ascii="Arial" w:eastAsia="SimSun" w:hAnsi="Arial" w:cs="Arial"/>
        </w:rPr>
        <w:t>Another possible explanation is  that</w:t>
      </w:r>
      <w:r w:rsidR="00414475">
        <w:rPr>
          <w:rFonts w:ascii="Arial" w:eastAsia="SimSun" w:hAnsi="Arial" w:cs="Arial"/>
        </w:rPr>
        <w:t xml:space="preserve"> patients with PCD </w:t>
      </w:r>
      <w:r w:rsidR="00F11D51">
        <w:rPr>
          <w:rFonts w:ascii="Arial" w:eastAsia="SimSun" w:hAnsi="Arial" w:cs="Arial"/>
        </w:rPr>
        <w:t>might have several distinctive</w:t>
      </w:r>
      <w:r w:rsidR="00414475">
        <w:rPr>
          <w:rFonts w:ascii="Arial" w:eastAsia="SimSun" w:hAnsi="Arial" w:cs="Arial"/>
        </w:rPr>
        <w:t xml:space="preserve"> phenotype</w:t>
      </w:r>
      <w:r w:rsidR="00F11D51">
        <w:rPr>
          <w:rFonts w:ascii="Arial" w:eastAsia="SimSun" w:hAnsi="Arial" w:cs="Arial"/>
        </w:rPr>
        <w:t>s</w:t>
      </w:r>
      <w:r w:rsidR="00414475">
        <w:rPr>
          <w:rFonts w:ascii="Arial" w:eastAsia="SimSun" w:hAnsi="Arial" w:cs="Arial"/>
        </w:rPr>
        <w:t xml:space="preserve">, such as </w:t>
      </w:r>
      <w:r w:rsidR="00F11D51">
        <w:rPr>
          <w:rFonts w:ascii="Arial" w:eastAsia="SimSun" w:hAnsi="Arial" w:cs="Arial"/>
        </w:rPr>
        <w:t>patients with</w:t>
      </w:r>
      <w:r w:rsidR="00414475">
        <w:rPr>
          <w:rFonts w:ascii="Arial" w:eastAsia="SimSun" w:hAnsi="Arial" w:cs="Arial"/>
        </w:rPr>
        <w:t xml:space="preserve"> CF</w:t>
      </w:r>
      <w:r w:rsidR="001E6A28">
        <w:rPr>
          <w:rFonts w:ascii="Arial" w:eastAsia="SimSun" w:hAnsi="Arial" w:cs="Arial"/>
        </w:rPr>
        <w:t xml:space="preserve"> </w:t>
      </w:r>
      <w:r w:rsidR="001E6A28">
        <w:rPr>
          <w:rFonts w:ascii="Arial" w:eastAsia="SimSun" w:hAnsi="Arial" w:cs="Arial"/>
        </w:rPr>
        <w:fldChar w:fldCharType="begin"/>
      </w:r>
      <w:r w:rsidR="001F0242">
        <w:rPr>
          <w:rFonts w:ascii="Arial" w:eastAsia="SimSun" w:hAnsi="Arial" w:cs="Arial"/>
        </w:rPr>
        <w:instrText xml:space="preserve"> ADDIN EN.CITE &lt;EndNote&gt;&lt;Cite&gt;&lt;Author&gt;Durno&lt;/Author&gt;&lt;Year&gt;2002&lt;/Year&gt;&lt;RecNum&gt;4835&lt;/RecNum&gt;&lt;DisplayText&gt;[92,93]&lt;/DisplayText&gt;&lt;record&gt;&lt;rec-number&gt;4835&lt;/rec-number&gt;&lt;foreign-keys&gt;&lt;key app="EN" db-id="t5ewwfwpxpdsfteeaayxtdzgpx2afp2vpxxz" timestamp="1447929997"&gt;4835&lt;/key&gt;&lt;/foreign-keys&gt;&lt;ref-type name="Journal Article"&gt;17&lt;/ref-type&gt;&lt;contributors&gt;&lt;authors&gt;&lt;author&gt;Durno, Carol&lt;/author&gt;&lt;author&gt;Corey, Mary&lt;/author&gt;&lt;author&gt;Zielenski, Julian&lt;/author&gt;&lt;author&gt;Tullis, Elizabeth&lt;/author&gt;&lt;author&gt;Tsui, Lap-Chee&lt;/author&gt;&lt;author&gt;Durie, Peter&lt;/author&gt;&lt;/authors&gt;&lt;/contributors&gt;&lt;titles&gt;&lt;title&gt;Genotype and phenotype correlations in patients with cystic fibrosis and pancreatitis&lt;/title&gt;&lt;secondary-title&gt;Gastroenterology&lt;/secondary-title&gt;&lt;/titles&gt;&lt;periodical&gt;&lt;full-title&gt;Gastroenterology&lt;/full-title&gt;&lt;/periodical&gt;&lt;pages&gt;1857-1864&lt;/pages&gt;&lt;volume&gt;123&lt;/volume&gt;&lt;number&gt;6&lt;/number&gt;&lt;dates&gt;&lt;year&gt;2002&lt;/year&gt;&lt;/dates&gt;&lt;isbn&gt;0016-5085&lt;/isbn&gt;&lt;urls&gt;&lt;/urls&gt;&lt;/record&gt;&lt;/Cite&gt;&lt;Cite&gt;&lt;Author&gt;Hubert&lt;/Author&gt;&lt;Year&gt;1996&lt;/Year&gt;&lt;RecNum&gt;4836&lt;/RecNum&gt;&lt;record&gt;&lt;rec-number&gt;4836&lt;/rec-number&gt;&lt;foreign-keys&gt;&lt;key app="EN" db-id="t5ewwfwpxpdsfteeaayxtdzgpx2afp2vpxxz" timestamp="1447930019"&gt;4836&lt;/key&gt;&lt;/foreign-keys&gt;&lt;ref-type name="Journal Article"&gt;17&lt;/ref-type&gt;&lt;contributors&gt;&lt;authors&gt;&lt;author&gt;Hubert, D&lt;/author&gt;&lt;author&gt;Bienvenu, T&lt;/author&gt;&lt;author&gt;Desmazes-Dufeu, N&lt;/author&gt;&lt;author&gt;Fajac, I&lt;/author&gt;&lt;author&gt;Lacronique, J&lt;/author&gt;&lt;author&gt;Matran, R&lt;/author&gt;&lt;author&gt;Kaplan, JC&lt;/author&gt;&lt;author&gt;Dusser, DJ&lt;/author&gt;&lt;/authors&gt;&lt;/contributors&gt;&lt;titles&gt;&lt;title&gt;Genotype-phenotype relationships in a cohort of adult cystic fibrosis patients&lt;/title&gt;&lt;secondary-title&gt;European Respiratory Journal&lt;/secondary-title&gt;&lt;/titles&gt;&lt;periodical&gt;&lt;full-title&gt;European Respiratory Journal&lt;/full-title&gt;&lt;/periodical&gt;&lt;pages&gt;2207-2214&lt;/pages&gt;&lt;volume&gt;9&lt;/volume&gt;&lt;number&gt;11&lt;/number&gt;&lt;dates&gt;&lt;year&gt;1996&lt;/year&gt;&lt;/dates&gt;&lt;isbn&gt;0903-1936&lt;/isbn&gt;&lt;urls&gt;&lt;/urls&gt;&lt;/record&gt;&lt;/Cite&gt;&lt;/EndNote&gt;</w:instrText>
      </w:r>
      <w:r w:rsidR="001E6A28">
        <w:rPr>
          <w:rFonts w:ascii="Arial" w:eastAsia="SimSun" w:hAnsi="Arial" w:cs="Arial"/>
        </w:rPr>
        <w:fldChar w:fldCharType="separate"/>
      </w:r>
      <w:r w:rsidR="001F0242">
        <w:rPr>
          <w:rFonts w:ascii="Arial" w:eastAsia="SimSun" w:hAnsi="Arial" w:cs="Arial"/>
          <w:noProof/>
        </w:rPr>
        <w:t>[92,93]</w:t>
      </w:r>
      <w:r w:rsidR="001E6A28">
        <w:rPr>
          <w:rFonts w:ascii="Arial" w:eastAsia="SimSun" w:hAnsi="Arial" w:cs="Arial"/>
        </w:rPr>
        <w:fldChar w:fldCharType="end"/>
      </w:r>
      <w:r w:rsidR="00414475">
        <w:rPr>
          <w:rFonts w:ascii="Arial" w:eastAsia="SimSun" w:hAnsi="Arial" w:cs="Arial"/>
        </w:rPr>
        <w:t xml:space="preserve"> and </w:t>
      </w:r>
      <w:r w:rsidR="00F11D51">
        <w:rPr>
          <w:rFonts w:ascii="Arial" w:eastAsia="SimSun" w:hAnsi="Arial" w:cs="Arial"/>
        </w:rPr>
        <w:t>with</w:t>
      </w:r>
      <w:r w:rsidR="00414475">
        <w:rPr>
          <w:rFonts w:ascii="Arial" w:eastAsia="SimSun" w:hAnsi="Arial" w:cs="Arial"/>
        </w:rPr>
        <w:t xml:space="preserve"> childhood asthma</w:t>
      </w:r>
      <w:r w:rsidR="001E6A28">
        <w:rPr>
          <w:rFonts w:ascii="Arial" w:eastAsia="SimSun" w:hAnsi="Arial" w:cs="Arial"/>
        </w:rPr>
        <w:t xml:space="preserve"> </w:t>
      </w:r>
      <w:r w:rsidR="001E6A28">
        <w:rPr>
          <w:rFonts w:ascii="Arial" w:eastAsia="SimSun" w:hAnsi="Arial" w:cs="Arial"/>
        </w:rPr>
        <w:fldChar w:fldCharType="begin"/>
      </w:r>
      <w:r w:rsidR="001F0242">
        <w:rPr>
          <w:rFonts w:ascii="Arial" w:eastAsia="SimSun" w:hAnsi="Arial" w:cs="Arial"/>
        </w:rPr>
        <w:instrText xml:space="preserve"> ADDIN EN.CITE &lt;EndNote&gt;&lt;Cite&gt;&lt;Author&gt;Spycher&lt;/Author&gt;&lt;Year&gt;2010&lt;/Year&gt;&lt;RecNum&gt;4833&lt;/RecNum&gt;&lt;DisplayText&gt;[94,95]&lt;/DisplayText&gt;&lt;record&gt;&lt;rec-number&gt;4833&lt;/rec-number&gt;&lt;foreign-keys&gt;&lt;key app="EN" db-id="t5ewwfwpxpdsfteeaayxtdzgpx2afp2vpxxz" timestamp="1447929870"&gt;4833&lt;/key&gt;&lt;/foreign-keys&gt;&lt;ref-type name="Journal Article"&gt;17&lt;/ref-type&gt;&lt;contributors&gt;&lt;authors&gt;&lt;author&gt;Spycher, BD&lt;/author&gt;&lt;author&gt;Silverman, M&lt;/author&gt;&lt;author&gt;Kuehni, CE&lt;/author&gt;&lt;/authors&gt;&lt;/contributors&gt;&lt;titles&gt;&lt;title&gt;Phenotypes of childhood asthma: are they real?&lt;/title&gt;&lt;secondary-title&gt;Clinical &amp;amp; Experimental Allergy&lt;/secondary-title&gt;&lt;/titles&gt;&lt;periodical&gt;&lt;full-title&gt;Clinical &amp;amp; Experimental Allergy&lt;/full-title&gt;&lt;/periodical&gt;&lt;pages&gt;1130-1141&lt;/pages&gt;&lt;volume&gt;40&lt;/volume&gt;&lt;number&gt;8&lt;/number&gt;&lt;dates&gt;&lt;year&gt;2010&lt;/year&gt;&lt;/dates&gt;&lt;isbn&gt;1365-2222&lt;/isbn&gt;&lt;urls&gt;&lt;/urls&gt;&lt;/record&gt;&lt;/Cite&gt;&lt;Cite&gt;&lt;Author&gt;Spycher&lt;/Author&gt;&lt;Year&gt;2012&lt;/Year&gt;&lt;RecNum&gt;4834&lt;/RecNum&gt;&lt;record&gt;&lt;rec-number&gt;4834&lt;/rec-number&gt;&lt;foreign-keys&gt;&lt;key app="EN" db-id="t5ewwfwpxpdsfteeaayxtdzgpx2afp2vpxxz" timestamp="1447929960"&gt;4834&lt;/key&gt;&lt;/foreign-keys&gt;&lt;ref-type name="Journal Article"&gt;17&lt;/ref-type&gt;&lt;contributors&gt;&lt;authors&gt;&lt;author&gt;Spycher, Ben D&lt;/author&gt;&lt;author&gt;Henderson, John&lt;/author&gt;&lt;author&gt;Granell, Raquel&lt;/author&gt;&lt;author&gt;Evans, David M&lt;/author&gt;&lt;author&gt;Smith, George Davey&lt;/author&gt;&lt;author&gt;Timpson, Nicholas J&lt;/author&gt;&lt;author&gt;Sterne, Jonathan AC&lt;/author&gt;&lt;/authors&gt;&lt;/contributors&gt;&lt;titles&gt;&lt;title&gt;Genome-wide prediction of childhood asthma and related phenotypes in a longitudinal birth cohort&lt;/title&gt;&lt;secondary-title&gt;Journal of Allergy and Clinical Immunology&lt;/secondary-title&gt;&lt;/titles&gt;&lt;periodical&gt;&lt;full-title&gt;Journal of Allergy and Clinical Immunology&lt;/full-title&gt;&lt;/periodical&gt;&lt;pages&gt;503-509. e7&lt;/pages&gt;&lt;volume&gt;130&lt;/volume&gt;&lt;number&gt;2&lt;/number&gt;&lt;dates&gt;&lt;year&gt;2012&lt;/year&gt;&lt;/dates&gt;&lt;isbn&gt;0091-6749&lt;/isbn&gt;&lt;urls&gt;&lt;/urls&gt;&lt;/record&gt;&lt;/Cite&gt;&lt;/EndNote&gt;</w:instrText>
      </w:r>
      <w:r w:rsidR="001E6A28">
        <w:rPr>
          <w:rFonts w:ascii="Arial" w:eastAsia="SimSun" w:hAnsi="Arial" w:cs="Arial"/>
        </w:rPr>
        <w:fldChar w:fldCharType="separate"/>
      </w:r>
      <w:r w:rsidR="001F0242">
        <w:rPr>
          <w:rFonts w:ascii="Arial" w:eastAsia="SimSun" w:hAnsi="Arial" w:cs="Arial"/>
          <w:noProof/>
        </w:rPr>
        <w:t>[94,95]</w:t>
      </w:r>
      <w:r w:rsidR="001E6A28">
        <w:rPr>
          <w:rFonts w:ascii="Arial" w:eastAsia="SimSun" w:hAnsi="Arial" w:cs="Arial"/>
        </w:rPr>
        <w:fldChar w:fldCharType="end"/>
      </w:r>
      <w:r w:rsidR="0017731E">
        <w:rPr>
          <w:rFonts w:ascii="Arial" w:eastAsia="SimSun" w:hAnsi="Arial" w:cs="Arial"/>
        </w:rPr>
        <w:t xml:space="preserve">; </w:t>
      </w:r>
      <w:r w:rsidR="00F11D51">
        <w:rPr>
          <w:rFonts w:ascii="Arial" w:eastAsia="SimSun" w:hAnsi="Arial" w:cs="Arial"/>
        </w:rPr>
        <w:t xml:space="preserve">and the proportion of different phenotypes might vary between centres. </w:t>
      </w:r>
      <w:r w:rsidR="00414475">
        <w:rPr>
          <w:rFonts w:ascii="Arial" w:eastAsia="SimSun" w:hAnsi="Arial" w:cs="Arial"/>
        </w:rPr>
        <w:t xml:space="preserve">  </w:t>
      </w:r>
    </w:p>
    <w:p w14:paraId="23843BA7" w14:textId="6E5B9C42" w:rsidR="00451F92" w:rsidRDefault="009E7ADF" w:rsidP="00451F92">
      <w:pPr>
        <w:spacing w:after="0" w:line="360" w:lineRule="auto"/>
        <w:rPr>
          <w:rFonts w:ascii="Arial" w:eastAsia="SimSun" w:hAnsi="Arial" w:cs="Arial"/>
        </w:rPr>
      </w:pPr>
      <w:r w:rsidRPr="009E7ADF">
        <w:rPr>
          <w:rFonts w:ascii="Arial" w:eastAsia="SimSun" w:hAnsi="Arial" w:cs="Arial"/>
        </w:rPr>
        <w:t xml:space="preserve">Our review </w:t>
      </w:r>
      <w:r w:rsidR="005B3040">
        <w:rPr>
          <w:rFonts w:ascii="Arial" w:eastAsia="SimSun" w:hAnsi="Arial" w:cs="Arial"/>
        </w:rPr>
        <w:t>highlights</w:t>
      </w:r>
      <w:r w:rsidR="005B3040" w:rsidRPr="009E7ADF">
        <w:rPr>
          <w:rFonts w:ascii="Arial" w:eastAsia="SimSun" w:hAnsi="Arial" w:cs="Arial"/>
        </w:rPr>
        <w:t xml:space="preserve"> </w:t>
      </w:r>
      <w:r w:rsidRPr="009E7ADF">
        <w:rPr>
          <w:rFonts w:ascii="Arial" w:eastAsia="SimSun" w:hAnsi="Arial" w:cs="Arial"/>
        </w:rPr>
        <w:t xml:space="preserve">the difficulty in describing the full clinical </w:t>
      </w:r>
      <w:r w:rsidR="00734BF4">
        <w:rPr>
          <w:rFonts w:ascii="Arial" w:eastAsia="SimSun" w:hAnsi="Arial" w:cs="Arial"/>
        </w:rPr>
        <w:t>picture of PCD</w:t>
      </w:r>
      <w:r w:rsidR="005D364B">
        <w:rPr>
          <w:rFonts w:ascii="Arial" w:eastAsia="SimSun" w:hAnsi="Arial" w:cs="Arial"/>
        </w:rPr>
        <w:t xml:space="preserve"> based on published studies.</w:t>
      </w:r>
      <w:r w:rsidR="005F3760">
        <w:rPr>
          <w:rFonts w:ascii="Arial" w:eastAsia="SimSun" w:hAnsi="Arial" w:cs="Arial"/>
        </w:rPr>
        <w:t xml:space="preserve"> </w:t>
      </w:r>
      <w:r w:rsidR="005D364B">
        <w:rPr>
          <w:rFonts w:ascii="Arial" w:eastAsia="SimSun" w:hAnsi="Arial" w:cs="Arial"/>
        </w:rPr>
        <w:t xml:space="preserve">Future studies should </w:t>
      </w:r>
      <w:r w:rsidR="005F3760">
        <w:rPr>
          <w:rFonts w:ascii="Arial" w:eastAsia="SimSun" w:hAnsi="Arial" w:cs="Arial"/>
        </w:rPr>
        <w:t xml:space="preserve">conform to </w:t>
      </w:r>
      <w:r w:rsidR="005D364B">
        <w:rPr>
          <w:rFonts w:ascii="Arial" w:eastAsia="SimSun" w:hAnsi="Arial" w:cs="Arial"/>
        </w:rPr>
        <w:t>the following criteria:</w:t>
      </w:r>
    </w:p>
    <w:p w14:paraId="22F14D69" w14:textId="77777777" w:rsidR="00451F92" w:rsidRDefault="005D364B" w:rsidP="00275C52">
      <w:pPr>
        <w:pStyle w:val="ListParagraph"/>
        <w:numPr>
          <w:ilvl w:val="0"/>
          <w:numId w:val="2"/>
        </w:numPr>
        <w:spacing w:after="0" w:line="360" w:lineRule="auto"/>
        <w:ind w:left="357" w:right="227" w:hanging="357"/>
        <w:rPr>
          <w:rFonts w:ascii="Arial" w:eastAsia="SimSun" w:hAnsi="Arial" w:cs="Arial"/>
        </w:rPr>
      </w:pPr>
      <w:r w:rsidRPr="00451F92">
        <w:rPr>
          <w:rFonts w:ascii="Arial" w:eastAsia="SimSun" w:hAnsi="Arial" w:cs="Arial"/>
        </w:rPr>
        <w:t xml:space="preserve">report </w:t>
      </w:r>
      <w:r w:rsidR="009E7ADF" w:rsidRPr="00451F92">
        <w:rPr>
          <w:rFonts w:ascii="Arial" w:eastAsia="SimSun" w:hAnsi="Arial" w:cs="Arial"/>
        </w:rPr>
        <w:t xml:space="preserve">on all </w:t>
      </w:r>
      <w:r w:rsidR="005F3760">
        <w:rPr>
          <w:rFonts w:ascii="Arial" w:eastAsia="SimSun" w:hAnsi="Arial" w:cs="Arial"/>
        </w:rPr>
        <w:t>clinical manifestations</w:t>
      </w:r>
      <w:r w:rsidR="009E7ADF" w:rsidRPr="00451F92">
        <w:rPr>
          <w:rFonts w:ascii="Arial" w:eastAsia="SimSun" w:hAnsi="Arial" w:cs="Arial"/>
        </w:rPr>
        <w:t xml:space="preserve">, including the less common ones </w:t>
      </w:r>
    </w:p>
    <w:p w14:paraId="1E338386" w14:textId="77777777" w:rsidR="005D364B" w:rsidRPr="00451F92" w:rsidRDefault="009E7ADF" w:rsidP="00275C52">
      <w:pPr>
        <w:pStyle w:val="ListParagraph"/>
        <w:numPr>
          <w:ilvl w:val="0"/>
          <w:numId w:val="2"/>
        </w:numPr>
        <w:spacing w:after="0" w:line="360" w:lineRule="auto"/>
        <w:ind w:left="357" w:right="227" w:hanging="357"/>
        <w:rPr>
          <w:rFonts w:ascii="Arial" w:eastAsia="SimSun" w:hAnsi="Arial" w:cs="Arial"/>
        </w:rPr>
      </w:pPr>
      <w:r w:rsidRPr="00451F92">
        <w:rPr>
          <w:rFonts w:ascii="Arial" w:eastAsia="SimSun" w:hAnsi="Arial" w:cs="Arial"/>
        </w:rPr>
        <w:t>assess in</w:t>
      </w:r>
      <w:r w:rsidR="005D364B" w:rsidRPr="00451F92">
        <w:rPr>
          <w:rFonts w:ascii="Arial" w:eastAsia="SimSun" w:hAnsi="Arial" w:cs="Arial"/>
        </w:rPr>
        <w:t>dicators of symptoms severity</w:t>
      </w:r>
    </w:p>
    <w:p w14:paraId="39495F02" w14:textId="77777777" w:rsidR="005D364B" w:rsidRDefault="005D364B" w:rsidP="00275C52">
      <w:pPr>
        <w:pStyle w:val="ListParagraph"/>
        <w:numPr>
          <w:ilvl w:val="0"/>
          <w:numId w:val="2"/>
        </w:numPr>
        <w:spacing w:after="0" w:line="360" w:lineRule="auto"/>
        <w:ind w:left="357" w:right="227" w:hanging="357"/>
        <w:rPr>
          <w:rFonts w:ascii="Arial" w:eastAsia="SimSun" w:hAnsi="Arial" w:cs="Arial"/>
        </w:rPr>
      </w:pPr>
      <w:r>
        <w:rPr>
          <w:rFonts w:ascii="Arial" w:eastAsia="SimSun" w:hAnsi="Arial" w:cs="Arial"/>
        </w:rPr>
        <w:t>use c</w:t>
      </w:r>
      <w:r w:rsidR="009E7ADF" w:rsidRPr="005D364B">
        <w:rPr>
          <w:rFonts w:ascii="Arial" w:eastAsia="SimSun" w:hAnsi="Arial" w:cs="Arial"/>
        </w:rPr>
        <w:t xml:space="preserve">lear, homogeneous definitions of </w:t>
      </w:r>
      <w:r w:rsidR="005F3760">
        <w:rPr>
          <w:rFonts w:ascii="Arial" w:eastAsia="SimSun" w:hAnsi="Arial" w:cs="Arial"/>
        </w:rPr>
        <w:t>all clinical manifestations</w:t>
      </w:r>
    </w:p>
    <w:p w14:paraId="4ECE9376" w14:textId="77777777" w:rsidR="005D364B" w:rsidRDefault="005D364B" w:rsidP="00275C52">
      <w:pPr>
        <w:pStyle w:val="ListParagraph"/>
        <w:numPr>
          <w:ilvl w:val="0"/>
          <w:numId w:val="2"/>
        </w:numPr>
        <w:spacing w:after="0" w:line="360" w:lineRule="auto"/>
        <w:ind w:left="357" w:right="227" w:hanging="357"/>
        <w:rPr>
          <w:rFonts w:ascii="Arial" w:eastAsia="SimSun" w:hAnsi="Arial" w:cs="Arial"/>
        </w:rPr>
      </w:pPr>
      <w:r>
        <w:rPr>
          <w:rFonts w:ascii="Arial" w:eastAsia="SimSun" w:hAnsi="Arial" w:cs="Arial"/>
        </w:rPr>
        <w:t>use clear</w:t>
      </w:r>
      <w:r w:rsidR="009E7ADF" w:rsidRPr="005D364B">
        <w:rPr>
          <w:rFonts w:ascii="Arial" w:eastAsia="SimSun" w:hAnsi="Arial" w:cs="Arial"/>
        </w:rPr>
        <w:t xml:space="preserve"> inclusion criteria </w:t>
      </w:r>
      <w:r w:rsidR="00451F92">
        <w:rPr>
          <w:rFonts w:ascii="Arial" w:eastAsia="SimSun" w:hAnsi="Arial" w:cs="Arial"/>
        </w:rPr>
        <w:t>for</w:t>
      </w:r>
      <w:r w:rsidR="00347D85">
        <w:rPr>
          <w:rFonts w:ascii="Arial" w:eastAsia="SimSun" w:hAnsi="Arial" w:cs="Arial"/>
        </w:rPr>
        <w:t xml:space="preserve"> the</w:t>
      </w:r>
      <w:r w:rsidR="00451F92">
        <w:rPr>
          <w:rFonts w:ascii="Arial" w:eastAsia="SimSun" w:hAnsi="Arial" w:cs="Arial"/>
        </w:rPr>
        <w:t xml:space="preserve"> study population</w:t>
      </w:r>
    </w:p>
    <w:p w14:paraId="65FBF77F" w14:textId="77777777" w:rsidR="00451F92" w:rsidRDefault="005D364B" w:rsidP="00275C52">
      <w:pPr>
        <w:pStyle w:val="ListParagraph"/>
        <w:numPr>
          <w:ilvl w:val="0"/>
          <w:numId w:val="2"/>
        </w:numPr>
        <w:spacing w:after="0" w:line="360" w:lineRule="auto"/>
        <w:ind w:left="357" w:right="227" w:hanging="357"/>
        <w:rPr>
          <w:rFonts w:ascii="Arial" w:eastAsia="SimSun" w:hAnsi="Arial" w:cs="Arial"/>
        </w:rPr>
      </w:pPr>
      <w:r>
        <w:rPr>
          <w:rFonts w:ascii="Arial" w:eastAsia="SimSun" w:hAnsi="Arial" w:cs="Arial"/>
        </w:rPr>
        <w:t>collect data p</w:t>
      </w:r>
      <w:r w:rsidR="009E7ADF" w:rsidRPr="005D364B">
        <w:rPr>
          <w:rFonts w:ascii="Arial" w:eastAsia="SimSun" w:hAnsi="Arial" w:cs="Arial"/>
        </w:rPr>
        <w:t>rospective</w:t>
      </w:r>
      <w:r>
        <w:rPr>
          <w:rFonts w:ascii="Arial" w:eastAsia="SimSun" w:hAnsi="Arial" w:cs="Arial"/>
        </w:rPr>
        <w:t xml:space="preserve">ly </w:t>
      </w:r>
      <w:r w:rsidR="009E7ADF" w:rsidRPr="005D364B">
        <w:rPr>
          <w:rFonts w:ascii="Arial" w:eastAsia="SimSun" w:hAnsi="Arial" w:cs="Arial"/>
        </w:rPr>
        <w:t>at specified assessment time</w:t>
      </w:r>
      <w:r>
        <w:rPr>
          <w:rFonts w:ascii="Arial" w:eastAsia="SimSun" w:hAnsi="Arial" w:cs="Arial"/>
        </w:rPr>
        <w:t xml:space="preserve"> </w:t>
      </w:r>
      <w:r w:rsidR="00451F92">
        <w:rPr>
          <w:rFonts w:ascii="Arial" w:eastAsia="SimSun" w:hAnsi="Arial" w:cs="Arial"/>
        </w:rPr>
        <w:t xml:space="preserve">points starting from diagnosis and </w:t>
      </w:r>
      <w:r w:rsidR="006A71E5">
        <w:rPr>
          <w:rFonts w:ascii="Arial" w:eastAsia="SimSun" w:hAnsi="Arial" w:cs="Arial"/>
        </w:rPr>
        <w:t xml:space="preserve">continuing </w:t>
      </w:r>
      <w:r w:rsidR="00451F92">
        <w:rPr>
          <w:rFonts w:ascii="Arial" w:eastAsia="SimSun" w:hAnsi="Arial" w:cs="Arial"/>
        </w:rPr>
        <w:t>throughout life</w:t>
      </w:r>
    </w:p>
    <w:p w14:paraId="0E52B6FB" w14:textId="77777777" w:rsidR="00451F92" w:rsidRDefault="00414475" w:rsidP="00275C52">
      <w:pPr>
        <w:pStyle w:val="ListParagraph"/>
        <w:numPr>
          <w:ilvl w:val="0"/>
          <w:numId w:val="2"/>
        </w:numPr>
        <w:spacing w:after="0" w:line="360" w:lineRule="auto"/>
        <w:ind w:left="357" w:right="227" w:hanging="357"/>
        <w:rPr>
          <w:rFonts w:ascii="Arial" w:eastAsia="SimSun" w:hAnsi="Arial" w:cs="Arial"/>
        </w:rPr>
      </w:pPr>
      <w:r>
        <w:rPr>
          <w:rFonts w:ascii="Arial" w:eastAsia="SimSun" w:hAnsi="Arial" w:cs="Arial"/>
        </w:rPr>
        <w:t>stratify the analysis by the degree of diagnostic certainty of PCD</w:t>
      </w:r>
      <w:r w:rsidR="0076733A">
        <w:rPr>
          <w:rFonts w:ascii="Arial" w:eastAsia="SimSun" w:hAnsi="Arial" w:cs="Arial"/>
        </w:rPr>
        <w:t xml:space="preserve"> of the patients</w:t>
      </w:r>
      <w:r w:rsidR="001165F9">
        <w:rPr>
          <w:rFonts w:ascii="Arial" w:eastAsia="SimSun" w:hAnsi="Arial" w:cs="Arial"/>
        </w:rPr>
        <w:t>.</w:t>
      </w:r>
      <w:r>
        <w:rPr>
          <w:rFonts w:ascii="Arial" w:eastAsia="SimSun" w:hAnsi="Arial" w:cs="Arial"/>
        </w:rPr>
        <w:t xml:space="preserve"> </w:t>
      </w:r>
    </w:p>
    <w:p w14:paraId="1642679E" w14:textId="4B869114" w:rsidR="0009622F" w:rsidRDefault="0009622F" w:rsidP="003A7C29">
      <w:pPr>
        <w:spacing w:line="360" w:lineRule="auto"/>
        <w:rPr>
          <w:rFonts w:ascii="Arial" w:eastAsia="SimSun" w:hAnsi="Arial" w:cs="Arial"/>
        </w:rPr>
      </w:pPr>
      <w:r>
        <w:rPr>
          <w:rFonts w:ascii="Arial" w:eastAsia="SimSun" w:hAnsi="Arial" w:cs="Arial"/>
        </w:rPr>
        <w:t xml:space="preserve">These criteria could be fulfilled by performing prospective well-designed multicenter studies in patients with carefully assessed PCD diagnosis. Another resource will be the </w:t>
      </w:r>
      <w:r w:rsidR="00624E4F">
        <w:rPr>
          <w:rFonts w:ascii="Arial" w:eastAsia="SimSun" w:hAnsi="Arial" w:cs="Arial"/>
        </w:rPr>
        <w:t>international PCD registry which has been established in the framework of the EU funded BESTCILIA project.</w:t>
      </w:r>
      <w:r w:rsidR="009B3A0F">
        <w:rPr>
          <w:rFonts w:ascii="Arial" w:eastAsia="SimSun" w:hAnsi="Arial" w:cs="Arial"/>
        </w:rPr>
        <w:fldChar w:fldCharType="begin">
          <w:fldData xml:space="preserve">PEVuZE5vdGU+PENpdGU+PEF1dGhvcj5XZXJuZXI8L0F1dGhvcj48WWVhcj4yMDE2PC9ZZWFyPjxS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=
</w:fldData>
        </w:fldChar>
      </w:r>
      <w:r w:rsidR="001F0242">
        <w:rPr>
          <w:rFonts w:ascii="Arial" w:eastAsia="SimSun" w:hAnsi="Arial" w:cs="Arial"/>
        </w:rPr>
        <w:instrText xml:space="preserve"> ADDIN EN.CITE </w:instrText>
      </w:r>
      <w:r w:rsidR="001F0242">
        <w:rPr>
          <w:rFonts w:ascii="Arial" w:eastAsia="SimSun" w:hAnsi="Arial" w:cs="Arial"/>
        </w:rPr>
        <w:fldChar w:fldCharType="begin">
          <w:fldData xml:space="preserve">PEVuZE5vdGU+PENpdGU+PEF1dGhvcj5XZXJuZXI8L0F1dGhvcj48WWVhcj4yMDE2PC9ZZWFyPjxS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=
</w:fldData>
        </w:fldChar>
      </w:r>
      <w:r w:rsidR="001F0242">
        <w:rPr>
          <w:rFonts w:ascii="Arial" w:eastAsia="SimSun" w:hAnsi="Arial" w:cs="Arial"/>
        </w:rPr>
        <w:instrText xml:space="preserve"> ADDIN EN.CITE.DATA </w:instrText>
      </w:r>
      <w:r w:rsidR="001F0242">
        <w:rPr>
          <w:rFonts w:ascii="Arial" w:eastAsia="SimSun" w:hAnsi="Arial" w:cs="Arial"/>
        </w:rPr>
      </w:r>
      <w:r w:rsidR="001F0242">
        <w:rPr>
          <w:rFonts w:ascii="Arial" w:eastAsia="SimSun" w:hAnsi="Arial" w:cs="Arial"/>
        </w:rPr>
        <w:fldChar w:fldCharType="end"/>
      </w:r>
      <w:r w:rsidR="009B3A0F">
        <w:rPr>
          <w:rFonts w:ascii="Arial" w:eastAsia="SimSun" w:hAnsi="Arial" w:cs="Arial"/>
        </w:rPr>
      </w:r>
      <w:r w:rsidR="009B3A0F">
        <w:rPr>
          <w:rFonts w:ascii="Arial" w:eastAsia="SimSun" w:hAnsi="Arial" w:cs="Arial"/>
        </w:rPr>
        <w:fldChar w:fldCharType="separate"/>
      </w:r>
      <w:r w:rsidR="001F0242">
        <w:rPr>
          <w:rFonts w:ascii="Arial" w:eastAsia="SimSun" w:hAnsi="Arial" w:cs="Arial"/>
          <w:noProof/>
        </w:rPr>
        <w:t>[96]</w:t>
      </w:r>
      <w:r w:rsidR="009B3A0F">
        <w:rPr>
          <w:rFonts w:ascii="Arial" w:eastAsia="SimSun" w:hAnsi="Arial" w:cs="Arial"/>
        </w:rPr>
        <w:fldChar w:fldCharType="end"/>
      </w:r>
      <w:r w:rsidR="00624E4F">
        <w:rPr>
          <w:rFonts w:ascii="Arial" w:eastAsia="SimSun" w:hAnsi="Arial" w:cs="Arial"/>
        </w:rPr>
        <w:t xml:space="preserve"> </w:t>
      </w:r>
    </w:p>
    <w:p w14:paraId="0C8DE73A" w14:textId="2CC8EEE2" w:rsidR="000268D6" w:rsidRDefault="005D364B" w:rsidP="00C43D0C">
      <w:pPr>
        <w:spacing w:line="360" w:lineRule="auto"/>
        <w:rPr>
          <w:rFonts w:ascii="Arial" w:eastAsia="SimSun" w:hAnsi="Arial" w:cs="Arial"/>
        </w:rPr>
      </w:pPr>
      <w:r>
        <w:rPr>
          <w:rFonts w:ascii="Arial" w:eastAsia="SimSun" w:hAnsi="Arial" w:cs="Arial"/>
        </w:rPr>
        <w:t>This</w:t>
      </w:r>
      <w:r w:rsidR="009E7ADF" w:rsidRPr="009E7ADF">
        <w:rPr>
          <w:rFonts w:ascii="Arial" w:eastAsia="SimSun" w:hAnsi="Arial" w:cs="Arial"/>
        </w:rPr>
        <w:t xml:space="preserve"> carefully </w:t>
      </w:r>
      <w:r>
        <w:rPr>
          <w:rFonts w:ascii="Arial" w:eastAsia="SimSun" w:hAnsi="Arial" w:cs="Arial"/>
        </w:rPr>
        <w:t>performed</w:t>
      </w:r>
      <w:r w:rsidR="009E7ADF" w:rsidRPr="009E7ADF">
        <w:rPr>
          <w:rFonts w:ascii="Arial" w:eastAsia="SimSun" w:hAnsi="Arial" w:cs="Arial"/>
        </w:rPr>
        <w:t xml:space="preserve"> systematic review and meta-analysis </w:t>
      </w:r>
      <w:r>
        <w:rPr>
          <w:rFonts w:ascii="Arial" w:eastAsia="SimSun" w:hAnsi="Arial" w:cs="Arial"/>
        </w:rPr>
        <w:t>of</w:t>
      </w:r>
      <w:r w:rsidR="009E7ADF" w:rsidRPr="009E7ADF">
        <w:rPr>
          <w:rFonts w:ascii="Arial" w:eastAsia="SimSun" w:hAnsi="Arial" w:cs="Arial"/>
        </w:rPr>
        <w:t xml:space="preserve"> </w:t>
      </w:r>
      <w:r>
        <w:rPr>
          <w:rFonts w:ascii="Arial" w:eastAsia="SimSun" w:hAnsi="Arial" w:cs="Arial"/>
        </w:rPr>
        <w:t xml:space="preserve">clinical manifestations of PCD </w:t>
      </w:r>
      <w:r w:rsidR="009E7ADF" w:rsidRPr="009E7ADF">
        <w:rPr>
          <w:rFonts w:ascii="Arial" w:eastAsia="SimSun" w:hAnsi="Arial" w:cs="Arial"/>
        </w:rPr>
        <w:t>found considerable heterogeneity between studies</w:t>
      </w:r>
      <w:r w:rsidR="009B1F73">
        <w:rPr>
          <w:rFonts w:ascii="Arial" w:eastAsia="SimSun" w:hAnsi="Arial" w:cs="Arial"/>
        </w:rPr>
        <w:t xml:space="preserve">, not explained by methodological variations. </w:t>
      </w:r>
      <w:r w:rsidR="00C43D0C">
        <w:rPr>
          <w:rFonts w:ascii="Arial" w:eastAsia="SimSun" w:hAnsi="Arial" w:cs="Arial"/>
        </w:rPr>
        <w:lastRenderedPageBreak/>
        <w:t xml:space="preserve">Further </w:t>
      </w:r>
      <w:r w:rsidR="00C605A1">
        <w:rPr>
          <w:rFonts w:ascii="Arial" w:eastAsia="SimSun" w:hAnsi="Arial" w:cs="Arial"/>
        </w:rPr>
        <w:t xml:space="preserve">prospective </w:t>
      </w:r>
      <w:r w:rsidR="00C43D0C">
        <w:rPr>
          <w:rFonts w:ascii="Arial" w:eastAsia="SimSun" w:hAnsi="Arial" w:cs="Arial"/>
        </w:rPr>
        <w:t>studies</w:t>
      </w:r>
      <w:r w:rsidR="00C605A1">
        <w:rPr>
          <w:rFonts w:ascii="Arial" w:eastAsia="SimSun" w:hAnsi="Arial" w:cs="Arial"/>
        </w:rPr>
        <w:t xml:space="preserve"> with</w:t>
      </w:r>
      <w:r w:rsidR="00C43D0C">
        <w:rPr>
          <w:rFonts w:ascii="Arial" w:eastAsia="SimSun" w:hAnsi="Arial" w:cs="Arial"/>
        </w:rPr>
        <w:t xml:space="preserve"> carefully selected populations</w:t>
      </w:r>
      <w:r w:rsidR="00C605A1">
        <w:rPr>
          <w:rFonts w:ascii="Arial" w:eastAsia="SimSun" w:hAnsi="Arial" w:cs="Arial"/>
        </w:rPr>
        <w:t xml:space="preserve"> and well defined outcomes</w:t>
      </w:r>
      <w:r w:rsidR="00C43D0C">
        <w:rPr>
          <w:rFonts w:ascii="Arial" w:eastAsia="SimSun" w:hAnsi="Arial" w:cs="Arial"/>
        </w:rPr>
        <w:t xml:space="preserve">, </w:t>
      </w:r>
      <w:r w:rsidR="009E7ADF" w:rsidRPr="006A71E5">
        <w:rPr>
          <w:rFonts w:ascii="Arial" w:eastAsia="SimSun" w:hAnsi="Arial" w:cs="Arial"/>
        </w:rPr>
        <w:t xml:space="preserve">will allow </w:t>
      </w:r>
      <w:r w:rsidR="006A71E5" w:rsidRPr="006A71E5">
        <w:rPr>
          <w:rFonts w:ascii="Arial" w:eastAsia="SimSun" w:hAnsi="Arial" w:cs="Arial"/>
        </w:rPr>
        <w:t xml:space="preserve">better </w:t>
      </w:r>
      <w:r w:rsidR="00C605A1">
        <w:rPr>
          <w:rFonts w:ascii="Arial" w:eastAsia="SimSun" w:hAnsi="Arial" w:cs="Arial"/>
        </w:rPr>
        <w:t xml:space="preserve">characterization of </w:t>
      </w:r>
      <w:r w:rsidR="006A71E5" w:rsidRPr="006A71E5">
        <w:rPr>
          <w:rFonts w:ascii="Arial" w:eastAsia="SimSun" w:hAnsi="Arial" w:cs="Arial"/>
        </w:rPr>
        <w:t xml:space="preserve">the disease </w:t>
      </w:r>
      <w:r w:rsidR="009E7ADF" w:rsidRPr="006A71E5">
        <w:rPr>
          <w:rFonts w:ascii="Arial" w:eastAsia="SimSun" w:hAnsi="Arial" w:cs="Arial"/>
        </w:rPr>
        <w:t xml:space="preserve"> and </w:t>
      </w:r>
      <w:r w:rsidR="00C605A1">
        <w:rPr>
          <w:rFonts w:ascii="Arial" w:eastAsia="SimSun" w:hAnsi="Arial" w:cs="Arial"/>
        </w:rPr>
        <w:t>possibly define different</w:t>
      </w:r>
      <w:r w:rsidR="009E7ADF" w:rsidRPr="006A71E5">
        <w:rPr>
          <w:rFonts w:ascii="Arial" w:eastAsia="SimSun" w:hAnsi="Arial" w:cs="Arial"/>
        </w:rPr>
        <w:t xml:space="preserve"> phenotypes of </w:t>
      </w:r>
      <w:r w:rsidR="00C605A1">
        <w:rPr>
          <w:rFonts w:ascii="Arial" w:eastAsia="SimSun" w:hAnsi="Arial" w:cs="Arial"/>
        </w:rPr>
        <w:t>PCD</w:t>
      </w:r>
      <w:r w:rsidR="00105B24">
        <w:rPr>
          <w:rFonts w:ascii="Arial" w:eastAsia="SimSun" w:hAnsi="Arial" w:cs="Arial"/>
        </w:rPr>
        <w:t>.</w:t>
      </w:r>
    </w:p>
    <w:p w14:paraId="3AEC52D8" w14:textId="77777777" w:rsidR="000B34DB" w:rsidRDefault="000B34DB" w:rsidP="003A7C29">
      <w:pPr>
        <w:spacing w:line="360" w:lineRule="auto"/>
        <w:rPr>
          <w:rFonts w:ascii="Arial" w:eastAsia="SimSun" w:hAnsi="Arial" w:cs="Arial"/>
        </w:rPr>
      </w:pPr>
    </w:p>
    <w:p w14:paraId="1732F9D8" w14:textId="77777777" w:rsidR="00525469" w:rsidRDefault="00525469" w:rsidP="003A7C29">
      <w:pPr>
        <w:spacing w:line="360" w:lineRule="auto"/>
        <w:rPr>
          <w:rFonts w:ascii="Arial" w:eastAsia="SimSun" w:hAnsi="Arial" w:cs="Arial"/>
        </w:rPr>
      </w:pPr>
    </w:p>
    <w:p w14:paraId="19A790FD" w14:textId="77777777" w:rsidR="006A71E5" w:rsidRDefault="006A71E5" w:rsidP="003A7C29">
      <w:pPr>
        <w:spacing w:line="360" w:lineRule="auto"/>
        <w:rPr>
          <w:rFonts w:ascii="Arial" w:eastAsia="SimSun" w:hAnsi="Arial" w:cs="Arial"/>
        </w:rPr>
      </w:pPr>
    </w:p>
    <w:p w14:paraId="4C71F241" w14:textId="77777777" w:rsidR="00765DEB" w:rsidRDefault="00765DEB" w:rsidP="003A7C29">
      <w:pPr>
        <w:spacing w:line="360" w:lineRule="auto"/>
        <w:rPr>
          <w:rFonts w:ascii="Arial" w:eastAsia="SimSun" w:hAnsi="Arial" w:cs="Arial"/>
        </w:rPr>
      </w:pPr>
    </w:p>
    <w:p w14:paraId="4A67983B" w14:textId="77777777" w:rsidR="00765DEB" w:rsidRDefault="00765DEB" w:rsidP="003A7C29">
      <w:pPr>
        <w:spacing w:line="360" w:lineRule="auto"/>
        <w:rPr>
          <w:rFonts w:ascii="Arial" w:eastAsia="SimSun" w:hAnsi="Arial" w:cs="Arial"/>
        </w:rPr>
      </w:pPr>
    </w:p>
    <w:p w14:paraId="0347E980" w14:textId="77777777" w:rsidR="00765DEB" w:rsidRDefault="00765DEB" w:rsidP="003A7C29">
      <w:pPr>
        <w:spacing w:line="360" w:lineRule="auto"/>
        <w:rPr>
          <w:rFonts w:ascii="Arial" w:eastAsia="SimSun" w:hAnsi="Arial" w:cs="Arial"/>
        </w:rPr>
      </w:pPr>
    </w:p>
    <w:p w14:paraId="78D593B6" w14:textId="77777777" w:rsidR="00765DEB" w:rsidRDefault="00765DEB" w:rsidP="003A7C29">
      <w:pPr>
        <w:spacing w:line="360" w:lineRule="auto"/>
        <w:rPr>
          <w:rFonts w:ascii="Arial" w:eastAsia="SimSun" w:hAnsi="Arial" w:cs="Arial"/>
        </w:rPr>
      </w:pPr>
    </w:p>
    <w:p w14:paraId="3490A083" w14:textId="77777777" w:rsidR="00765DEB" w:rsidRDefault="00765DEB" w:rsidP="003A7C29">
      <w:pPr>
        <w:spacing w:line="360" w:lineRule="auto"/>
        <w:rPr>
          <w:rFonts w:ascii="Arial" w:eastAsia="SimSun" w:hAnsi="Arial" w:cs="Arial"/>
        </w:rPr>
      </w:pPr>
    </w:p>
    <w:p w14:paraId="2B6A81A8" w14:textId="77777777" w:rsidR="00765DEB" w:rsidRDefault="00765DEB" w:rsidP="003A7C29">
      <w:pPr>
        <w:spacing w:line="360" w:lineRule="auto"/>
        <w:rPr>
          <w:rFonts w:ascii="Arial" w:eastAsia="SimSun" w:hAnsi="Arial" w:cs="Arial"/>
        </w:rPr>
      </w:pPr>
    </w:p>
    <w:p w14:paraId="2FFCC91F" w14:textId="77777777" w:rsidR="00765DEB" w:rsidRDefault="00765DEB" w:rsidP="003A7C29">
      <w:pPr>
        <w:spacing w:line="360" w:lineRule="auto"/>
        <w:rPr>
          <w:rFonts w:ascii="Arial" w:eastAsia="SimSun" w:hAnsi="Arial" w:cs="Arial"/>
        </w:rPr>
      </w:pPr>
    </w:p>
    <w:p w14:paraId="0FBC81DB" w14:textId="77777777" w:rsidR="00765DEB" w:rsidRDefault="00765DEB" w:rsidP="003A7C29">
      <w:pPr>
        <w:spacing w:line="360" w:lineRule="auto"/>
        <w:rPr>
          <w:rFonts w:ascii="Arial" w:eastAsia="SimSun" w:hAnsi="Arial" w:cs="Arial"/>
        </w:rPr>
      </w:pPr>
    </w:p>
    <w:p w14:paraId="4DCE6EFF" w14:textId="77777777" w:rsidR="00765DEB" w:rsidRDefault="00765DEB" w:rsidP="003A7C29">
      <w:pPr>
        <w:spacing w:line="360" w:lineRule="auto"/>
        <w:rPr>
          <w:rFonts w:ascii="Arial" w:eastAsia="SimSun" w:hAnsi="Arial" w:cs="Arial"/>
        </w:rPr>
      </w:pPr>
    </w:p>
    <w:p w14:paraId="03850E92" w14:textId="77777777" w:rsidR="00765DEB" w:rsidRDefault="00765DEB" w:rsidP="003A7C29">
      <w:pPr>
        <w:spacing w:line="360" w:lineRule="auto"/>
        <w:rPr>
          <w:rFonts w:ascii="Arial" w:eastAsia="SimSun" w:hAnsi="Arial" w:cs="Arial"/>
        </w:rPr>
      </w:pPr>
    </w:p>
    <w:p w14:paraId="228CBA07" w14:textId="77777777" w:rsidR="00765DEB" w:rsidRDefault="00765DEB" w:rsidP="003A7C29">
      <w:pPr>
        <w:spacing w:line="360" w:lineRule="auto"/>
        <w:rPr>
          <w:rFonts w:ascii="Arial" w:eastAsia="SimSun" w:hAnsi="Arial" w:cs="Arial"/>
        </w:rPr>
      </w:pPr>
    </w:p>
    <w:p w14:paraId="0BC960DC" w14:textId="77777777" w:rsidR="00477098" w:rsidRDefault="00477098" w:rsidP="003A7C29">
      <w:pPr>
        <w:spacing w:line="360" w:lineRule="auto"/>
        <w:rPr>
          <w:rFonts w:ascii="Arial" w:eastAsia="SimSun" w:hAnsi="Arial" w:cs="Arial"/>
        </w:rPr>
      </w:pPr>
    </w:p>
    <w:p w14:paraId="479581E2" w14:textId="77777777" w:rsidR="00477098" w:rsidRDefault="00477098" w:rsidP="003A7C29">
      <w:pPr>
        <w:spacing w:line="360" w:lineRule="auto"/>
        <w:rPr>
          <w:rFonts w:ascii="Arial" w:eastAsia="SimSun" w:hAnsi="Arial" w:cs="Arial"/>
        </w:rPr>
      </w:pPr>
    </w:p>
    <w:p w14:paraId="4DA48A27" w14:textId="77777777" w:rsidR="00765DEB" w:rsidRDefault="00765DEB" w:rsidP="003A7C29">
      <w:pPr>
        <w:spacing w:line="360" w:lineRule="auto"/>
        <w:rPr>
          <w:rFonts w:ascii="Arial" w:eastAsia="SimSun" w:hAnsi="Arial" w:cs="Arial"/>
        </w:rPr>
      </w:pPr>
    </w:p>
    <w:p w14:paraId="3C54C5D9" w14:textId="77777777" w:rsidR="00765DEB" w:rsidRDefault="00765DEB" w:rsidP="003A7C29">
      <w:pPr>
        <w:spacing w:line="360" w:lineRule="auto"/>
        <w:rPr>
          <w:rFonts w:ascii="Arial" w:eastAsia="SimSun" w:hAnsi="Arial" w:cs="Arial"/>
        </w:rPr>
      </w:pPr>
    </w:p>
    <w:p w14:paraId="1B36DAD8" w14:textId="77777777" w:rsidR="00765DEB" w:rsidRDefault="00765DEB" w:rsidP="003A7C29">
      <w:pPr>
        <w:spacing w:line="360" w:lineRule="auto"/>
        <w:rPr>
          <w:rFonts w:ascii="Arial" w:eastAsia="SimSun" w:hAnsi="Arial" w:cs="Arial"/>
        </w:rPr>
      </w:pPr>
    </w:p>
    <w:p w14:paraId="22764F1C" w14:textId="77777777" w:rsidR="00765DEB" w:rsidRDefault="00765DEB" w:rsidP="003A7C29">
      <w:pPr>
        <w:spacing w:line="360" w:lineRule="auto"/>
        <w:rPr>
          <w:rFonts w:ascii="Arial" w:eastAsia="SimSun" w:hAnsi="Arial" w:cs="Arial"/>
        </w:rPr>
      </w:pPr>
    </w:p>
    <w:p w14:paraId="2FC5B951" w14:textId="77777777" w:rsidR="00765DEB" w:rsidRDefault="00765DEB" w:rsidP="003A7C29">
      <w:pPr>
        <w:spacing w:line="360" w:lineRule="auto"/>
        <w:rPr>
          <w:rFonts w:ascii="Arial" w:eastAsia="SimSun" w:hAnsi="Arial" w:cs="Arial"/>
        </w:rPr>
      </w:pPr>
    </w:p>
    <w:p w14:paraId="4F633197" w14:textId="77777777" w:rsidR="00765DEB" w:rsidRDefault="00765DEB" w:rsidP="003A7C29">
      <w:pPr>
        <w:spacing w:line="360" w:lineRule="auto"/>
        <w:rPr>
          <w:rFonts w:ascii="Arial" w:eastAsia="SimSun" w:hAnsi="Arial" w:cs="Arial"/>
        </w:rPr>
      </w:pPr>
    </w:p>
    <w:p w14:paraId="2B724D8A" w14:textId="77777777" w:rsidR="00765DEB" w:rsidRDefault="00765DEB" w:rsidP="003A7C29">
      <w:pPr>
        <w:spacing w:line="360" w:lineRule="auto"/>
        <w:rPr>
          <w:rFonts w:ascii="Arial" w:hAnsi="Arial" w:cs="Arial"/>
        </w:rPr>
      </w:pPr>
    </w:p>
    <w:p w14:paraId="5B157F3F" w14:textId="77777777" w:rsidR="00EE6BCD" w:rsidRPr="009742D1" w:rsidRDefault="00451F92" w:rsidP="00382542">
      <w:pPr>
        <w:spacing w:line="360" w:lineRule="auto"/>
        <w:rPr>
          <w:rFonts w:ascii="Arial" w:hAnsi="Arial" w:cs="Arial"/>
          <w:noProof/>
        </w:rPr>
      </w:pPr>
      <w:r w:rsidRPr="009742D1">
        <w:rPr>
          <w:rFonts w:ascii="Arial" w:hAnsi="Arial" w:cs="Arial"/>
          <w:b/>
        </w:rPr>
        <w:lastRenderedPageBreak/>
        <w:t>References</w:t>
      </w:r>
      <w:r w:rsidR="00EE6BCD" w:rsidRPr="00841BF1">
        <w:rPr>
          <w:rFonts w:ascii="Arial" w:hAnsi="Arial" w:cs="Arial"/>
          <w:noProof/>
        </w:rPr>
        <w:fldChar w:fldCharType="begin"/>
      </w:r>
      <w:r w:rsidR="00EE6BCD" w:rsidRPr="009742D1">
        <w:rPr>
          <w:rFonts w:ascii="Arial" w:hAnsi="Arial" w:cs="Arial"/>
          <w:noProof/>
        </w:rPr>
        <w:instrText xml:space="preserve"> LINK </w:instrText>
      </w:r>
      <w:r w:rsidR="00572635" w:rsidRPr="009742D1">
        <w:rPr>
          <w:rFonts w:ascii="Arial" w:hAnsi="Arial" w:cs="Arial"/>
          <w:noProof/>
        </w:rPr>
        <w:instrText xml:space="preserve">Excel.Sheet.12 "C:\\Users\\student\\Documents\\MD Thesis\\Tables and Figures\\Study Characteristics Table.xlsx" Tabelle1!Z1S2:Z24S4 </w:instrText>
      </w:r>
      <w:r w:rsidR="00EE6BCD" w:rsidRPr="009742D1">
        <w:rPr>
          <w:rFonts w:ascii="Arial" w:hAnsi="Arial" w:cs="Arial"/>
          <w:noProof/>
        </w:rPr>
        <w:instrText xml:space="preserve">\a \f 4 \h </w:instrText>
      </w:r>
      <w:r w:rsidRPr="009742D1">
        <w:rPr>
          <w:rFonts w:ascii="Arial" w:hAnsi="Arial" w:cs="Arial"/>
          <w:noProof/>
        </w:rPr>
        <w:instrText xml:space="preserve"> \* MERGEFORMAT </w:instrText>
      </w:r>
      <w:r w:rsidR="00EE6BCD" w:rsidRPr="00841BF1">
        <w:rPr>
          <w:rFonts w:ascii="Arial" w:hAnsi="Arial" w:cs="Arial"/>
          <w:noProof/>
        </w:rPr>
        <w:fldChar w:fldCharType="separate"/>
      </w:r>
    </w:p>
    <w:p w14:paraId="62BF851A" w14:textId="77777777" w:rsidR="001F0242" w:rsidRPr="001F0242" w:rsidRDefault="00EE6BCD" w:rsidP="001F0242">
      <w:pPr>
        <w:pStyle w:val="EndNoteBibliography"/>
        <w:spacing w:after="0"/>
      </w:pPr>
      <w:r w:rsidRPr="00841BF1">
        <w:rPr>
          <w:rFonts w:ascii="Arial" w:hAnsi="Arial" w:cs="Arial"/>
        </w:rPr>
        <w:fldChar w:fldCharType="end"/>
      </w:r>
      <w:r w:rsidR="00003787" w:rsidRPr="00841BF1">
        <w:rPr>
          <w:rFonts w:ascii="Arial" w:hAnsi="Arial" w:cs="Arial"/>
        </w:rPr>
        <w:fldChar w:fldCharType="begin"/>
      </w:r>
      <w:r w:rsidR="00003787" w:rsidRPr="009742D1">
        <w:rPr>
          <w:rFonts w:ascii="Arial" w:hAnsi="Arial" w:cs="Arial"/>
        </w:rPr>
        <w:instrText xml:space="preserve"> ADDIN EN.REFLIST </w:instrText>
      </w:r>
      <w:r w:rsidR="00003787" w:rsidRPr="00841BF1">
        <w:rPr>
          <w:rFonts w:ascii="Arial" w:hAnsi="Arial" w:cs="Arial"/>
        </w:rPr>
        <w:fldChar w:fldCharType="separate"/>
      </w:r>
      <w:r w:rsidR="001F0242" w:rsidRPr="001F0242">
        <w:t>1.</w:t>
      </w:r>
      <w:r w:rsidR="001F0242" w:rsidRPr="001F0242">
        <w:tab/>
        <w:t>Barbato A, Frischer T, Kuehni CE, Snijders D, Azevedo I, Baktai G, Bartoloni L, Eber E, Escribano A, Haarman E, Hesselmar B, Hogg C, Jorissen M, Lucas J, Nielsen KG, O'Callaghan C, Omran H, Pohunek P, Strippoli MP, Bush A. Primary ciliary dyskinesia: a consensus statement on diagnostic and treatment approaches in children. The European respiratory journal 2009;34:1264-76.</w:t>
      </w:r>
    </w:p>
    <w:p w14:paraId="686221E4" w14:textId="77777777" w:rsidR="001F0242" w:rsidRPr="001F0242" w:rsidRDefault="001F0242" w:rsidP="001F0242">
      <w:pPr>
        <w:pStyle w:val="EndNoteBibliography"/>
        <w:spacing w:after="0"/>
      </w:pPr>
      <w:r w:rsidRPr="001F0242">
        <w:t>2.</w:t>
      </w:r>
      <w:r w:rsidRPr="001F0242">
        <w:tab/>
        <w:t>Noone PG, Leigh MW, Sannuti A, Minnix SL, Carson JL, Hazucha M, Zariwala MA, Knowles MR. Primary Ciliary Dyskinesia: Diagnostic and Phenotypic Features. Am J Respir Crit Care Med 2004;169:459-67.</w:t>
      </w:r>
    </w:p>
    <w:p w14:paraId="17BB13CD" w14:textId="77777777" w:rsidR="001F0242" w:rsidRPr="001F0242" w:rsidRDefault="001F0242" w:rsidP="001F0242">
      <w:pPr>
        <w:pStyle w:val="EndNoteBibliography"/>
        <w:spacing w:after="0"/>
      </w:pPr>
      <w:r w:rsidRPr="001F0242">
        <w:t>3.</w:t>
      </w:r>
      <w:r w:rsidRPr="001F0242">
        <w:tab/>
        <w:t>Lucas JS, Walker WT, Kuehni CE, al. e. Primary Ciliary Dyskinesia. In: Courdier J-F, editor Orphan Lung diseases European Respiratory Monograph 2011:201-17.</w:t>
      </w:r>
    </w:p>
    <w:p w14:paraId="7EF36F7E" w14:textId="77777777" w:rsidR="001F0242" w:rsidRPr="001F0242" w:rsidRDefault="001F0242" w:rsidP="001F0242">
      <w:pPr>
        <w:pStyle w:val="EndNoteBibliography"/>
        <w:spacing w:after="0"/>
      </w:pPr>
      <w:r w:rsidRPr="001F0242">
        <w:t>4.</w:t>
      </w:r>
      <w:r w:rsidRPr="001F0242">
        <w:tab/>
        <w:t>Turner JA, Corkey CW, Lee JY, Levison H, Sturgess J. Clinical expressions of immotile cilia syndrome. Pediatrics 1981;67:805-10.</w:t>
      </w:r>
    </w:p>
    <w:p w14:paraId="5C0934AD" w14:textId="77777777" w:rsidR="001F0242" w:rsidRPr="001F0242" w:rsidRDefault="001F0242" w:rsidP="001F0242">
      <w:pPr>
        <w:pStyle w:val="EndNoteBibliography"/>
        <w:spacing w:after="0"/>
      </w:pPr>
      <w:r w:rsidRPr="001F0242">
        <w:t>5.</w:t>
      </w:r>
      <w:r w:rsidRPr="001F0242">
        <w:tab/>
        <w:t>Boon M, Jorissen M, Proesmans M, De Boeck K. Primary ciliary dyskinesia, an orphan disease. Eur J Pediatr 2013;172:151-62.</w:t>
      </w:r>
    </w:p>
    <w:p w14:paraId="6836AD15" w14:textId="77777777" w:rsidR="001F0242" w:rsidRPr="001F0242" w:rsidRDefault="001F0242" w:rsidP="001F0242">
      <w:pPr>
        <w:pStyle w:val="EndNoteBibliography"/>
        <w:spacing w:after="0"/>
      </w:pPr>
      <w:r w:rsidRPr="001F0242">
        <w:t>6.</w:t>
      </w:r>
      <w:r w:rsidRPr="001F0242">
        <w:tab/>
        <w:t>Kuehni CE, Frischer T, Strippoli MP, Maurer E, Bush A, Nielsen KG, Escribano A, Lucas JS, Yiallouros P, Omran H, Eber E, O'Callaghan C, Snijders D, Barbato A, Children ERSTFoPCDi. Factors influencing age at diagnosis of primary ciliary dyskinesia in European children. The European respiratory journal 2010;36:1248-58.</w:t>
      </w:r>
    </w:p>
    <w:p w14:paraId="149AEF79" w14:textId="77777777" w:rsidR="001F0242" w:rsidRPr="001F0242" w:rsidRDefault="001F0242" w:rsidP="001F0242">
      <w:pPr>
        <w:pStyle w:val="EndNoteBibliography"/>
        <w:spacing w:after="0"/>
      </w:pPr>
      <w:r w:rsidRPr="001F0242">
        <w:t>7.</w:t>
      </w:r>
      <w:r w:rsidRPr="001F0242">
        <w:tab/>
        <w:t>Strippoli MP, Frischer T, Barbato A, Snijders D, Maurer E, Lucas JS, Eber E, Karadag B, Pohunek P, Zivkovic Z, Escribano A, O'Callaghan C, Bush A, Kuehni CE, Children ERSTFoCDi. Management of primary ciliary dyskinesia in European children: recommendations and clinical practice. The European respiratory journal 2012;39:1482-91.</w:t>
      </w:r>
    </w:p>
    <w:p w14:paraId="16E1BD91" w14:textId="77777777" w:rsidR="001F0242" w:rsidRPr="001F0242" w:rsidRDefault="001F0242" w:rsidP="001F0242">
      <w:pPr>
        <w:pStyle w:val="EndNoteBibliography"/>
        <w:spacing w:after="0"/>
      </w:pPr>
      <w:r w:rsidRPr="001F0242">
        <w:t>8.</w:t>
      </w:r>
      <w:r w:rsidRPr="001F0242">
        <w:tab/>
        <w:t>Miller JJ. The inverse of the Freeman–Tukey double arcsine transformation. The American Statistician 1978;32:138-.</w:t>
      </w:r>
    </w:p>
    <w:p w14:paraId="6D321786" w14:textId="77777777" w:rsidR="001F0242" w:rsidRPr="001F0242" w:rsidRDefault="001F0242" w:rsidP="001F0242">
      <w:pPr>
        <w:pStyle w:val="EndNoteBibliography"/>
        <w:spacing w:after="0"/>
      </w:pPr>
      <w:r w:rsidRPr="001F0242">
        <w:t>9.</w:t>
      </w:r>
      <w:r w:rsidRPr="001F0242">
        <w:tab/>
        <w:t>Freeman MF, Tukey JW. Transformations related to the angular and the square root. The Annals of Mathematical Statistics 1950:607-11.</w:t>
      </w:r>
    </w:p>
    <w:p w14:paraId="35BD6432" w14:textId="77777777" w:rsidR="001F0242" w:rsidRPr="001F0242" w:rsidRDefault="001F0242" w:rsidP="001F0242">
      <w:pPr>
        <w:pStyle w:val="EndNoteBibliography"/>
        <w:spacing w:after="0"/>
      </w:pPr>
      <w:r w:rsidRPr="001F0242">
        <w:rPr>
          <w:rFonts w:hint="eastAsia"/>
        </w:rPr>
        <w:t>10.</w:t>
      </w:r>
      <w:r w:rsidRPr="001F0242">
        <w:rPr>
          <w:rFonts w:hint="eastAsia"/>
        </w:rPr>
        <w:tab/>
        <w:t>Higgins J, Thompson SG, Spiegelhalter DJ. A re</w:t>
      </w:r>
      <w:r w:rsidRPr="001F0242">
        <w:rPr>
          <w:rFonts w:hint="eastAsia"/>
        </w:rPr>
        <w:t>‐</w:t>
      </w:r>
      <w:r w:rsidRPr="001F0242">
        <w:rPr>
          <w:rFonts w:hint="eastAsia"/>
        </w:rPr>
        <w:t>evaluation of random</w:t>
      </w:r>
      <w:r w:rsidRPr="001F0242">
        <w:rPr>
          <w:rFonts w:hint="eastAsia"/>
        </w:rPr>
        <w:t>‐</w:t>
      </w:r>
      <w:r w:rsidRPr="001F0242">
        <w:rPr>
          <w:rFonts w:hint="eastAsia"/>
        </w:rPr>
        <w:t>effects meta</w:t>
      </w:r>
      <w:r w:rsidRPr="001F0242">
        <w:rPr>
          <w:rFonts w:hint="eastAsia"/>
        </w:rPr>
        <w:t>‐</w:t>
      </w:r>
      <w:r w:rsidRPr="001F0242">
        <w:rPr>
          <w:rFonts w:hint="eastAsia"/>
        </w:rPr>
        <w:t>analysis. Journal of the Royal Statistical Society:</w:t>
      </w:r>
      <w:r w:rsidRPr="001F0242">
        <w:t xml:space="preserve"> Series A (Statistics in Society) 2009;172:137-59.</w:t>
      </w:r>
    </w:p>
    <w:p w14:paraId="3DB99706" w14:textId="77777777" w:rsidR="001F0242" w:rsidRPr="001F0242" w:rsidRDefault="001F0242" w:rsidP="001F0242">
      <w:pPr>
        <w:pStyle w:val="EndNoteBibliography"/>
        <w:spacing w:after="0"/>
      </w:pPr>
      <w:r w:rsidRPr="001F0242">
        <w:t>11.</w:t>
      </w:r>
      <w:r w:rsidRPr="001F0242">
        <w:tab/>
        <w:t>Higgins JP, Thompson SG. Quantifying heterogeneity in a meta-analysis. Statistics in medicine 2002;21:1539-58.</w:t>
      </w:r>
    </w:p>
    <w:p w14:paraId="13E39840" w14:textId="77777777" w:rsidR="001F0242" w:rsidRPr="001F0242" w:rsidRDefault="001F0242" w:rsidP="001F0242">
      <w:pPr>
        <w:pStyle w:val="EndNoteBibliography"/>
        <w:spacing w:after="0"/>
      </w:pPr>
      <w:r w:rsidRPr="001F0242">
        <w:t>12.</w:t>
      </w:r>
      <w:r w:rsidRPr="001F0242">
        <w:tab/>
        <w:t>Chao J, Turner JA, Sturgess JM. Genetic heterogeneity of dynein-deficiency in cilia from patients with respiratory disease. Am Rev Respir Dis 1982;126:302-5.</w:t>
      </w:r>
    </w:p>
    <w:p w14:paraId="1D548547" w14:textId="77777777" w:rsidR="001F0242" w:rsidRPr="001F0242" w:rsidRDefault="001F0242" w:rsidP="001F0242">
      <w:pPr>
        <w:pStyle w:val="EndNoteBibliography"/>
        <w:spacing w:after="0"/>
      </w:pPr>
      <w:r w:rsidRPr="001F0242">
        <w:t>13.</w:t>
      </w:r>
      <w:r w:rsidRPr="001F0242">
        <w:tab/>
        <w:t>Levison HM, C. M.; Chao, J.; Turner, J. A.; Sturgess, J. M.; Stringer, D. A. Pathophysiology of the ciliary motility syndromes. Eur J Respir Dis Suppl 1983;127:102-17.</w:t>
      </w:r>
    </w:p>
    <w:p w14:paraId="4E89A6D8" w14:textId="77777777" w:rsidR="001F0242" w:rsidRPr="001F0242" w:rsidRDefault="001F0242" w:rsidP="001F0242">
      <w:pPr>
        <w:pStyle w:val="EndNoteBibliography"/>
        <w:spacing w:after="0"/>
      </w:pPr>
      <w:r w:rsidRPr="001F0242">
        <w:t>14.</w:t>
      </w:r>
      <w:r w:rsidRPr="001F0242">
        <w:tab/>
        <w:t>Nadel HR, Stringer DA, Levison H. The immotile cilia syndrome: Radiological manifestations. Radiology 1985;154:651-5.</w:t>
      </w:r>
    </w:p>
    <w:p w14:paraId="11D29333" w14:textId="77777777" w:rsidR="001F0242" w:rsidRPr="001F0242" w:rsidRDefault="001F0242" w:rsidP="001F0242">
      <w:pPr>
        <w:pStyle w:val="EndNoteBibliography"/>
        <w:spacing w:after="0"/>
      </w:pPr>
      <w:r w:rsidRPr="001F0242">
        <w:t>15.</w:t>
      </w:r>
      <w:r w:rsidRPr="001F0242">
        <w:tab/>
        <w:t>Mygind NP, M.; Nielsen, M. H. Primary and secondary ciliary dyskinesia. Acta Otolaryngol 1983;95:688-94.</w:t>
      </w:r>
    </w:p>
    <w:p w14:paraId="5665C020" w14:textId="77777777" w:rsidR="001F0242" w:rsidRPr="001F0242" w:rsidRDefault="001F0242" w:rsidP="001F0242">
      <w:pPr>
        <w:pStyle w:val="EndNoteBibliography"/>
        <w:spacing w:after="0"/>
      </w:pPr>
      <w:r w:rsidRPr="001F0242">
        <w:t>16.</w:t>
      </w:r>
      <w:r w:rsidRPr="001F0242">
        <w:tab/>
        <w:t>Pedersen MM, N. Rhinitis, sinusitis and otitis media in Kartagener's syndrome (primary ciliary dyskinesia). Clin Otolaryngol Allied Sci 1982;7:373-80.</w:t>
      </w:r>
    </w:p>
    <w:p w14:paraId="18887919" w14:textId="77777777" w:rsidR="001F0242" w:rsidRPr="001F0242" w:rsidRDefault="001F0242" w:rsidP="001F0242">
      <w:pPr>
        <w:pStyle w:val="EndNoteBibliography"/>
        <w:spacing w:after="0"/>
      </w:pPr>
      <w:r w:rsidRPr="001F0242">
        <w:t>17.</w:t>
      </w:r>
      <w:r w:rsidRPr="001F0242">
        <w:tab/>
        <w:t>Armengot M, Juan G, Barona R, Garin L, Basterra J. Immotile cilia syndrome: Nasal mucociliary function and nasal ciliary abnormalities. Rhinology 1994;32:109-11.</w:t>
      </w:r>
    </w:p>
    <w:p w14:paraId="469A7605" w14:textId="77777777" w:rsidR="001F0242" w:rsidRPr="001F0242" w:rsidRDefault="001F0242" w:rsidP="001F0242">
      <w:pPr>
        <w:pStyle w:val="EndNoteBibliography"/>
        <w:spacing w:after="0"/>
      </w:pPr>
      <w:r w:rsidRPr="001F0242">
        <w:t>18.</w:t>
      </w:r>
      <w:r w:rsidRPr="001F0242">
        <w:tab/>
        <w:t>Carda C, Armengot M, Escribano A, Peydro A. Ultrastructural patterns of primary ciliar dyskinesia syndrome. Ultrastruct Pathol 2005;29:3-8.</w:t>
      </w:r>
    </w:p>
    <w:p w14:paraId="2EAE71AA" w14:textId="77777777" w:rsidR="001F0242" w:rsidRPr="001F0242" w:rsidRDefault="001F0242" w:rsidP="001F0242">
      <w:pPr>
        <w:pStyle w:val="EndNoteBibliography"/>
        <w:spacing w:after="0"/>
      </w:pPr>
      <w:r w:rsidRPr="001F0242">
        <w:t>19.</w:t>
      </w:r>
      <w:r w:rsidRPr="001F0242">
        <w:tab/>
        <w:t>Armengot Carceller MCB, C.; Escribano, A.; Samper, G. J. [Study of mucociliary transport and nasal ciliary ultrastructure in patients with Kartagener's syndrome]. Arch Bronconeumol 2005;41:11-5.</w:t>
      </w:r>
    </w:p>
    <w:p w14:paraId="754B440C" w14:textId="77777777" w:rsidR="001F0242" w:rsidRPr="001F0242" w:rsidRDefault="001F0242" w:rsidP="001F0242">
      <w:pPr>
        <w:pStyle w:val="EndNoteBibliography"/>
        <w:spacing w:after="0"/>
      </w:pPr>
      <w:r w:rsidRPr="001F0242">
        <w:lastRenderedPageBreak/>
        <w:t>20.</w:t>
      </w:r>
      <w:r w:rsidRPr="001F0242">
        <w:tab/>
        <w:t>Barranco MJ, Armengot M, Carda C, Ciscar MA, Peris R, Ramon M, Juan G. The primary ciliary dyskinesia syndrome. A frequent pathology. Arch Bronconeumol 1994;30:19-22.</w:t>
      </w:r>
    </w:p>
    <w:p w14:paraId="637E7086" w14:textId="77777777" w:rsidR="001F0242" w:rsidRPr="001F0242" w:rsidRDefault="001F0242" w:rsidP="001F0242">
      <w:pPr>
        <w:pStyle w:val="EndNoteBibliography"/>
        <w:spacing w:after="0"/>
      </w:pPr>
      <w:r w:rsidRPr="001F0242">
        <w:t>21.</w:t>
      </w:r>
      <w:r w:rsidRPr="001F0242">
        <w:tab/>
        <w:t>Pifferi M, Bush A, Michelucci A, Di Cicco M, Piras M, Caramella D, Mazzei F, Neri M, Pioggia G, Tartarisco G, Saggese G, Simi P, Boner AL. Mannose-binding lectin 2 gene polymorphism and lung damage in primary ciliary dyskinesia. Pediatr Pulmonol 2014.</w:t>
      </w:r>
    </w:p>
    <w:p w14:paraId="04AFC1BD" w14:textId="77777777" w:rsidR="001F0242" w:rsidRPr="001F0242" w:rsidRDefault="001F0242" w:rsidP="001F0242">
      <w:pPr>
        <w:pStyle w:val="EndNoteBibliography"/>
        <w:spacing w:after="0"/>
      </w:pPr>
      <w:r w:rsidRPr="001F0242">
        <w:t>22.</w:t>
      </w:r>
      <w:r w:rsidRPr="001F0242">
        <w:tab/>
        <w:t>Santamaria FE, M.; Montella, S.; Cantone, E.; Mollica, C.; De Stefano, S.; Mirra, V.; Carotenuto, M. Sleep disordered breathing and airway disease in primary ciliary dyskinesia. Respirology 2014;19:570-5.</w:t>
      </w:r>
    </w:p>
    <w:p w14:paraId="65A82934" w14:textId="77777777" w:rsidR="001F0242" w:rsidRPr="001F0242" w:rsidRDefault="001F0242" w:rsidP="001F0242">
      <w:pPr>
        <w:pStyle w:val="EndNoteBibliography"/>
        <w:spacing w:after="0"/>
      </w:pPr>
      <w:r w:rsidRPr="001F0242">
        <w:t>23.</w:t>
      </w:r>
      <w:r w:rsidRPr="001F0242">
        <w:tab/>
        <w:t>Mirra V, Caffarelli C, Maglione M, Valentino R, Perruolo G, Mazzarella C, Di Micco LL, Montella S, Santamaria F. Hypovitaminosis D: a novel finding in primary ciliary dyskinesia. Italian journal of pediatrics 2015;41:14.</w:t>
      </w:r>
    </w:p>
    <w:p w14:paraId="7F419CE8" w14:textId="77777777" w:rsidR="001F0242" w:rsidRPr="001F0242" w:rsidRDefault="001F0242" w:rsidP="001F0242">
      <w:pPr>
        <w:pStyle w:val="EndNoteBibliography"/>
        <w:spacing w:after="0"/>
      </w:pPr>
      <w:r w:rsidRPr="001F0242">
        <w:t>24.</w:t>
      </w:r>
      <w:r w:rsidRPr="001F0242">
        <w:tab/>
        <w:t>Gokdemir YK-S, E.; Erdem, E.; Bayindir, O.; Ersu, R.; Karadag, B.; Sekban, N.; Akyuz, G.; Karakoc, F. Comparison of conventional pulmonary rehabilitation and high-frequency chest wall oscillation in primary ciliary dyskinesia. Pediatr Pulmonol 2014;49:611-6.</w:t>
      </w:r>
    </w:p>
    <w:p w14:paraId="132D7B80" w14:textId="77777777" w:rsidR="001F0242" w:rsidRPr="001F0242" w:rsidRDefault="001F0242" w:rsidP="001F0242">
      <w:pPr>
        <w:pStyle w:val="EndNoteBibliography"/>
        <w:spacing w:after="0"/>
      </w:pPr>
      <w:r w:rsidRPr="001F0242">
        <w:t>25.</w:t>
      </w:r>
      <w:r w:rsidRPr="001F0242">
        <w:tab/>
        <w:t>Rollin M, Seymour K, Hariri M, Harcourt J. Rhinosinusitis, symptomatology &amp; absence of polyposis in children with primary ciliary dyskinesia. Rhinology 2009;47:75-8.</w:t>
      </w:r>
    </w:p>
    <w:p w14:paraId="52E7A3DB" w14:textId="77777777" w:rsidR="001F0242" w:rsidRPr="001F0242" w:rsidRDefault="001F0242" w:rsidP="001F0242">
      <w:pPr>
        <w:pStyle w:val="EndNoteBibliography"/>
        <w:spacing w:after="0"/>
      </w:pPr>
      <w:r w:rsidRPr="001F0242">
        <w:t>26.</w:t>
      </w:r>
      <w:r w:rsidRPr="001F0242">
        <w:tab/>
        <w:t>Coren ME, Meeks M, Morrison I, Buchdahl RM, Bush A. Primary ciliary dyskinesia: Age at diagnosis and symptom history. Acta Paediatrica, International Journal of Paediatrics 2002;91:667-9.</w:t>
      </w:r>
    </w:p>
    <w:p w14:paraId="1B85F7E8" w14:textId="77777777" w:rsidR="001F0242" w:rsidRPr="001F0242" w:rsidRDefault="001F0242" w:rsidP="001F0242">
      <w:pPr>
        <w:pStyle w:val="EndNoteBibliography"/>
        <w:spacing w:after="0"/>
      </w:pPr>
      <w:r w:rsidRPr="001F0242">
        <w:t>27.</w:t>
      </w:r>
      <w:r w:rsidRPr="001F0242">
        <w:tab/>
        <w:t>Munro NC, Currie DC, Lindsay KS, Ryder TA, Rutman A, Dewar A, Greenstone MA, Hendry WF, Cole PJ. Fertility in men with primary ciliary dyskinesia presenting with respiratory infection. Thorax 1994;49:684-7.</w:t>
      </w:r>
    </w:p>
    <w:p w14:paraId="7D842F9B" w14:textId="77777777" w:rsidR="001F0242" w:rsidRPr="001F0242" w:rsidRDefault="001F0242" w:rsidP="001F0242">
      <w:pPr>
        <w:pStyle w:val="EndNoteBibliography"/>
        <w:spacing w:after="0"/>
      </w:pPr>
      <w:r w:rsidRPr="001F0242">
        <w:t>28.</w:t>
      </w:r>
      <w:r w:rsidRPr="001F0242">
        <w:tab/>
        <w:t>Greenstone MS, P.; Cole, P.; Mackay, I. Upper airway manifestations of primary ciliary dyskinesia. Journal of Laryngology and Otology 1985;99:985-91.</w:t>
      </w:r>
    </w:p>
    <w:p w14:paraId="53235394" w14:textId="77777777" w:rsidR="001F0242" w:rsidRPr="001F0242" w:rsidRDefault="001F0242" w:rsidP="001F0242">
      <w:pPr>
        <w:pStyle w:val="EndNoteBibliography"/>
        <w:spacing w:after="0"/>
      </w:pPr>
      <w:r w:rsidRPr="001F0242">
        <w:t>29.</w:t>
      </w:r>
      <w:r w:rsidRPr="001F0242">
        <w:tab/>
        <w:t>Engesaeth VG, Warner JO, Bush A. New associations of primary ciliary dyskinesia syndrome. Pediatr Pulmonol 1993;16:9-12.</w:t>
      </w:r>
    </w:p>
    <w:p w14:paraId="0D4A41CA" w14:textId="77777777" w:rsidR="001F0242" w:rsidRPr="001F0242" w:rsidRDefault="001F0242" w:rsidP="001F0242">
      <w:pPr>
        <w:pStyle w:val="EndNoteBibliography"/>
        <w:spacing w:after="0"/>
      </w:pPr>
      <w:r w:rsidRPr="001F0242">
        <w:t>30.</w:t>
      </w:r>
      <w:r w:rsidRPr="001F0242">
        <w:tab/>
        <w:t>Pruliere-Escabasse V, Coste A, Chauvin P, Fauroux B, Tamalet A, Garabedian EN, Escudier E, Roger G. Otologic features in children with primary ciliary dyskinesia. Archives of Otolaryngology - Head and Neck Surgery 2010;136:1121-6.</w:t>
      </w:r>
    </w:p>
    <w:p w14:paraId="74CAA0DF" w14:textId="77777777" w:rsidR="001F0242" w:rsidRPr="001F0242" w:rsidRDefault="001F0242" w:rsidP="001F0242">
      <w:pPr>
        <w:pStyle w:val="EndNoteBibliography"/>
        <w:spacing w:after="0"/>
      </w:pPr>
      <w:r w:rsidRPr="001F0242">
        <w:t>31.</w:t>
      </w:r>
      <w:r w:rsidRPr="001F0242">
        <w:tab/>
        <w:t>Blanchon S, Legendre M, Copin B, Duquesnoy P, Montantin G, Kott E, Dastot F, Jeanson L, Cachanado M, Rousseau A, Papon JF, Beydon N, Brouard J, Crestani B, Deschildre A, Desir J, Dollfus H, Leheup B, Tamalet A, Thumerelle C, Vojtek AM, Escalier D, Coste A, de Blic J, Clement A, Escudier E, Amselem S. Delineation of CCDC39/CCDC40 mutation spectrum and associated phenotypes in primary: Ciliary dyskinesia. J Med Genet 2012;49:410-6.</w:t>
      </w:r>
    </w:p>
    <w:p w14:paraId="1C8A7796" w14:textId="77777777" w:rsidR="001F0242" w:rsidRPr="001F0242" w:rsidRDefault="001F0242" w:rsidP="001F0242">
      <w:pPr>
        <w:pStyle w:val="EndNoteBibliography"/>
        <w:spacing w:after="0"/>
      </w:pPr>
      <w:r w:rsidRPr="001F0242">
        <w:t>32.</w:t>
      </w:r>
      <w:r w:rsidRPr="001F0242">
        <w:tab/>
        <w:t>Tamalet A, Clement A, Roudot-Thoraval F, Desmarquest P, Roger G, Boule M, Millepied MC, Baculard TA, Escudier E. Abnormal central complex is a marker of severity in the presence of partial ciliary defect. Pediatrics 2001;108:E86.</w:t>
      </w:r>
    </w:p>
    <w:p w14:paraId="071A709D" w14:textId="77777777" w:rsidR="001F0242" w:rsidRPr="001F0242" w:rsidRDefault="001F0242" w:rsidP="001F0242">
      <w:pPr>
        <w:pStyle w:val="EndNoteBibliography"/>
        <w:spacing w:after="0"/>
      </w:pPr>
      <w:r w:rsidRPr="001F0242">
        <w:t>33.</w:t>
      </w:r>
      <w:r w:rsidRPr="001F0242">
        <w:tab/>
        <w:t>Pittman JER, M.; LaFave, C.; Ferkol, T.; Milla, C. E.; Sagel, S.; Dell, S.; Jones, P.; Johnson, R. C.; Leigh, M.; Knowles, M. R.; Davis, S. D. Characteristics of primary ciliary dyskinesia in children under 5 years of age. Am J Respir Crit Care Med 2011;183.</w:t>
      </w:r>
    </w:p>
    <w:p w14:paraId="1C5EF694" w14:textId="77777777" w:rsidR="001F0242" w:rsidRPr="001F0242" w:rsidRDefault="001F0242" w:rsidP="001F0242">
      <w:pPr>
        <w:pStyle w:val="EndNoteBibliography"/>
        <w:spacing w:after="0"/>
      </w:pPr>
      <w:r w:rsidRPr="001F0242">
        <w:t>34.</w:t>
      </w:r>
      <w:r w:rsidRPr="001F0242">
        <w:tab/>
        <w:t>Ferkol TW, Puffenberger EG, Lie H, Helms C, Strauss KA, Bowcock A, Carson JL, Hazucha M, Morton DH, Patel AC, Leigh MW, Knowles MR, Zariwala MA. Primary ciliary dyskinesia-causing mutations in Amish and Mennonite communities. Journal of Pediatrics 2013;163:383-7.</w:t>
      </w:r>
    </w:p>
    <w:p w14:paraId="02264072" w14:textId="77777777" w:rsidR="001F0242" w:rsidRPr="001F0242" w:rsidRDefault="001F0242" w:rsidP="001F0242">
      <w:pPr>
        <w:pStyle w:val="EndNoteBibliography"/>
        <w:spacing w:after="0"/>
      </w:pPr>
      <w:r w:rsidRPr="001F0242">
        <w:t>35.</w:t>
      </w:r>
      <w:r w:rsidRPr="001F0242">
        <w:tab/>
        <w:t>Shapiro AJD, S. D.; Olivier, K. N.; Ferkol, T. W.; Dell, S. D.; Sagel, S. D.; Rosenfeld, M.; Milla, C. E.; Atkinson, J. J.; Knowles, M. R.; Leigh, M. W. Clinical symptoms associated with primary ciliary dyskinesia - Results of a multi-centered study. Am J Respir Crit Care Med 2010;181.</w:t>
      </w:r>
    </w:p>
    <w:p w14:paraId="1082FD21" w14:textId="77777777" w:rsidR="001F0242" w:rsidRPr="001F0242" w:rsidRDefault="001F0242" w:rsidP="001F0242">
      <w:pPr>
        <w:pStyle w:val="EndNoteBibliography"/>
        <w:spacing w:after="0"/>
      </w:pPr>
      <w:r w:rsidRPr="001F0242">
        <w:t>36.</w:t>
      </w:r>
      <w:r w:rsidRPr="001F0242">
        <w:tab/>
        <w:t>Shapiro AJ, Tolleson-Rinehart S, Zariwala MA, Knowles MR, Leigh MW. The prevalence of clinical features associated with primary ciliary dyskinesia in a heterotaxy population: results of a web-based survey. Cardiology in the young 2014:1-8.</w:t>
      </w:r>
    </w:p>
    <w:p w14:paraId="0C3598CF" w14:textId="77777777" w:rsidR="001F0242" w:rsidRPr="001F0242" w:rsidRDefault="001F0242" w:rsidP="001F0242">
      <w:pPr>
        <w:pStyle w:val="EndNoteBibliography"/>
        <w:spacing w:after="0"/>
      </w:pPr>
      <w:r w:rsidRPr="001F0242">
        <w:lastRenderedPageBreak/>
        <w:t>37.</w:t>
      </w:r>
      <w:r w:rsidRPr="001F0242">
        <w:tab/>
        <w:t>Knowles MRO, L. E.; Leigh, M. W.; Sears, P. R.; Davis, S. D.; Wolf, W. E.; Hazucha, M. J.; Carson, J. L.; Olivier, K. N.; Sagel, S. D.; Rosenfeld, M.; Ferkol, T. W.; Dell, S. D.; Milla, C. E.; Randell, S. H.; Yin, W.; Sannuti, A.; Metjian, H. M.; Noone, P. G.; Noone, P. J.; Olson, C. A.; Patrone, M. V.; Dang, H.; Lee, H. S.; Hurd, T. W.; Gee, H. Y.; Otto, E. A.; Halbritter, J.; Kohl, S.; Kircher, M.; Krischer, J.; Bamshad, M. J.; Nickerson, D. A.; Hildebrandt, F.; Shendure, J.; Zariwala, M. A. Mutations in RSPH1 cause primary ciliary dyskinesia with a unique clinical and ciliary phenotype. Am J Respir Crit Care Med 2014;189:707-17.</w:t>
      </w:r>
    </w:p>
    <w:p w14:paraId="7F34020E" w14:textId="77777777" w:rsidR="001F0242" w:rsidRPr="001F0242" w:rsidRDefault="001F0242" w:rsidP="001F0242">
      <w:pPr>
        <w:pStyle w:val="EndNoteBibliography"/>
        <w:spacing w:after="0"/>
      </w:pPr>
      <w:r w:rsidRPr="001F0242">
        <w:t>38.</w:t>
      </w:r>
      <w:r w:rsidRPr="001F0242">
        <w:tab/>
        <w:t>Kim RHAHDC, E.; Knowles, M. R.; Nelligan, K. A.; Nykamp, K.; Zariwala, M. A.; Dell, S. D. The role of molecular genetic analysis in the diagnosis of primary ciliary dyskinesia. Annals of the American Thoracic Society 2014;11:351-9.</w:t>
      </w:r>
    </w:p>
    <w:p w14:paraId="093FD085" w14:textId="77777777" w:rsidR="001F0242" w:rsidRPr="001F0242" w:rsidRDefault="001F0242" w:rsidP="001F0242">
      <w:pPr>
        <w:pStyle w:val="EndNoteBibliography"/>
        <w:spacing w:after="0"/>
      </w:pPr>
      <w:r w:rsidRPr="001F0242">
        <w:t>39.</w:t>
      </w:r>
      <w:r w:rsidRPr="001F0242">
        <w:tab/>
        <w:t>Boon MDB, K.; Jorissen, M.; Meyts, I. Primary ciliary dyskinesia and humoral immunodeficiency--is there a missing link? Respir Med 2014;108:931-4.</w:t>
      </w:r>
    </w:p>
    <w:p w14:paraId="702F347D" w14:textId="77777777" w:rsidR="001F0242" w:rsidRPr="001F0242" w:rsidRDefault="001F0242" w:rsidP="001F0242">
      <w:pPr>
        <w:pStyle w:val="EndNoteBibliography"/>
        <w:spacing w:after="0"/>
      </w:pPr>
      <w:r w:rsidRPr="001F0242">
        <w:t>40.</w:t>
      </w:r>
      <w:r w:rsidRPr="001F0242">
        <w:tab/>
        <w:t>van der Baan SV, A. J.; Weltevreden, E. F.; Feenstra, L. Kartagener's syndrome: clinical symptoms and laboratory studies. Eur J Respir Dis Suppl 1983;127:91-5.</w:t>
      </w:r>
    </w:p>
    <w:p w14:paraId="5DFD85C3" w14:textId="77777777" w:rsidR="001F0242" w:rsidRPr="001F0242" w:rsidRDefault="001F0242" w:rsidP="001F0242">
      <w:pPr>
        <w:pStyle w:val="EndNoteBibliography"/>
        <w:spacing w:after="0"/>
      </w:pPr>
      <w:r w:rsidRPr="001F0242">
        <w:t>41.</w:t>
      </w:r>
      <w:r w:rsidRPr="001F0242">
        <w:tab/>
        <w:t>Pedersen MS, G. Bronchopulmonary symptoms in primary ciliary dyskinesia. A clinical study of 27 patients. Eur J Respir Dis Suppl 1983;127:118-28.</w:t>
      </w:r>
    </w:p>
    <w:p w14:paraId="62016879" w14:textId="77777777" w:rsidR="001F0242" w:rsidRPr="001F0242" w:rsidRDefault="001F0242" w:rsidP="001F0242">
      <w:pPr>
        <w:pStyle w:val="EndNoteBibliography"/>
        <w:spacing w:after="0"/>
      </w:pPr>
      <w:r w:rsidRPr="001F0242">
        <w:t>42.</w:t>
      </w:r>
      <w:r w:rsidRPr="001F0242">
        <w:tab/>
        <w:t>Mygind NP, M. Nose-, sinus- and ear-symptoms in 27 patients with primary ciliary dyskinesia. Eur J Respir Dis Suppl 1983;127:96-101.</w:t>
      </w:r>
    </w:p>
    <w:p w14:paraId="6B11D39B" w14:textId="77777777" w:rsidR="001F0242" w:rsidRPr="001F0242" w:rsidRDefault="001F0242" w:rsidP="001F0242">
      <w:pPr>
        <w:pStyle w:val="EndNoteBibliography"/>
        <w:spacing w:after="0"/>
      </w:pPr>
      <w:r w:rsidRPr="001F0242">
        <w:t>43.</w:t>
      </w:r>
      <w:r w:rsidRPr="001F0242">
        <w:tab/>
        <w:t>McManus IC, Mitchison HM, Chung EM, Stubbings GF, Martin N. Primary ciliary dyskinesia (Siewert's/Kartagener's syndrome): respiratory symptoms and psycho-social impact. BMC Pulm Med 2003;3:4.</w:t>
      </w:r>
    </w:p>
    <w:p w14:paraId="25EFBF7F" w14:textId="77777777" w:rsidR="001F0242" w:rsidRPr="001F0242" w:rsidRDefault="001F0242" w:rsidP="001F0242">
      <w:pPr>
        <w:pStyle w:val="EndNoteBibliography"/>
        <w:spacing w:after="0"/>
      </w:pPr>
      <w:r w:rsidRPr="001F0242">
        <w:t>44.</w:t>
      </w:r>
      <w:r w:rsidRPr="001F0242">
        <w:tab/>
        <w:t>Jain K, Padley SP, Goldstraw EJ, Kidd SJ, Hogg C, Biggart E, Bush A. Primary ciliary dyskinesia in the paediatric population: range and severity of radiological findings in a cohort of patients receiving tertiary care. Clin Radiol 2007;62:986-93.</w:t>
      </w:r>
    </w:p>
    <w:p w14:paraId="79922B0C" w14:textId="77777777" w:rsidR="001F0242" w:rsidRPr="001F0242" w:rsidRDefault="001F0242" w:rsidP="001F0242">
      <w:pPr>
        <w:pStyle w:val="EndNoteBibliography"/>
        <w:spacing w:after="0"/>
      </w:pPr>
      <w:r w:rsidRPr="001F0242">
        <w:t>45.</w:t>
      </w:r>
      <w:r w:rsidRPr="001F0242">
        <w:tab/>
        <w:t>Shapiro AJ, Davis SD, Ferkol T, Dell SD, Rosenfeld M, Olivier KN, Sagel SD, Milla C, Zariwala MA, Wolf W, Carson JL, Hazucha MJ, Burns K, Robinson B, Knowles MR, Leigh MW. Laterality defects other than situs inversus totalis in primary ciliary dyskinesia: insights into situs ambiguus and heterotaxy. Chest 2014;146:1176-86.</w:t>
      </w:r>
    </w:p>
    <w:p w14:paraId="778A693C" w14:textId="77777777" w:rsidR="001F0242" w:rsidRPr="001F0242" w:rsidRDefault="001F0242" w:rsidP="001F0242">
      <w:pPr>
        <w:pStyle w:val="EndNoteBibliography"/>
        <w:spacing w:after="0"/>
      </w:pPr>
      <w:r w:rsidRPr="001F0242">
        <w:t>46.</w:t>
      </w:r>
      <w:r w:rsidRPr="001F0242">
        <w:tab/>
        <w:t>Davis SD, Ferkol TW, Rosenfeld M, Lee HS, Dell SD, Sagel SD, Milla C, Zariwala MA, Pittman JE, Shapiro AJ, Carson JL, Krischer JP, Hazucha MJ, Cooper ML, Knowles MR, Leigh MW. Clinical features of childhood primary ciliary dyskinesia by genotype and ultrastructural phenotype. American journal of respiratory and critical care medicine 2015;191:316-24.</w:t>
      </w:r>
    </w:p>
    <w:p w14:paraId="13F428FF" w14:textId="77777777" w:rsidR="001F0242" w:rsidRPr="001F0242" w:rsidRDefault="001F0242" w:rsidP="001F0242">
      <w:pPr>
        <w:pStyle w:val="EndNoteBibliography"/>
        <w:spacing w:after="0"/>
      </w:pPr>
      <w:r w:rsidRPr="001F0242">
        <w:t>47.</w:t>
      </w:r>
      <w:r w:rsidRPr="001F0242">
        <w:tab/>
        <w:t>Afzelius BAE, R. Male and female infertility problems in the immotile-cilia syndrome. Eur J Respir Dis Suppl 1983;127:144-7.</w:t>
      </w:r>
    </w:p>
    <w:p w14:paraId="18D57E67" w14:textId="77777777" w:rsidR="001F0242" w:rsidRPr="001F0242" w:rsidRDefault="001F0242" w:rsidP="001F0242">
      <w:pPr>
        <w:pStyle w:val="EndNoteBibliography"/>
        <w:spacing w:after="0"/>
      </w:pPr>
      <w:r w:rsidRPr="001F0242">
        <w:t>48.</w:t>
      </w:r>
      <w:r w:rsidRPr="001F0242">
        <w:tab/>
        <w:t>Alsaadi MM, Habib SS, Al Muqhem BA, Aldrees A, Al Zamil JF, Alsadoon HA. Significance of fractional exhaled nitric oxide measurements in detecting primary ciliary dyskinesia in Saudi children. Saudi Med J 2013;34:24-8.</w:t>
      </w:r>
    </w:p>
    <w:p w14:paraId="515EFEFF" w14:textId="77777777" w:rsidR="001F0242" w:rsidRPr="001F0242" w:rsidRDefault="001F0242" w:rsidP="001F0242">
      <w:pPr>
        <w:pStyle w:val="EndNoteBibliography"/>
        <w:spacing w:after="0"/>
      </w:pPr>
      <w:r w:rsidRPr="001F0242">
        <w:t>49.</w:t>
      </w:r>
      <w:r w:rsidRPr="001F0242">
        <w:tab/>
        <w:t>Armengot M, Bonet M, Carda C, Gomez MJ, Milara J, Mata M, Cortijo J. Development and validation of a method of cilia motility analysis for the early diagnosis of primary ciliary dyskinesia. Acta Otorrinolaringol Esp 2012;63:1-8.</w:t>
      </w:r>
    </w:p>
    <w:p w14:paraId="446964B6" w14:textId="77777777" w:rsidR="001F0242" w:rsidRPr="001F0242" w:rsidRDefault="001F0242" w:rsidP="001F0242">
      <w:pPr>
        <w:pStyle w:val="EndNoteBibliography"/>
        <w:spacing w:after="0"/>
      </w:pPr>
      <w:r w:rsidRPr="001F0242">
        <w:t>50.</w:t>
      </w:r>
      <w:r w:rsidRPr="001F0242">
        <w:tab/>
        <w:t>Armengot M, Juan G, Carda C, Basterra J, Cano B. The prevalence of primary dyskinetic ciliary syndromes in patients with sinusitis and bronchiectasis. An Otorrinolaringol Ibero Am 1995;22:85-92.</w:t>
      </w:r>
    </w:p>
    <w:p w14:paraId="1A497F6C" w14:textId="77777777" w:rsidR="001F0242" w:rsidRPr="009742D1" w:rsidRDefault="001F0242" w:rsidP="001F0242">
      <w:pPr>
        <w:pStyle w:val="EndNoteBibliography"/>
        <w:spacing w:after="0"/>
      </w:pPr>
      <w:r w:rsidRPr="001F0242">
        <w:t>51.</w:t>
      </w:r>
      <w:r w:rsidRPr="001F0242">
        <w:tab/>
        <w:t xml:space="preserve">Bai Y, Zhang J, You S, Ji L, Jia J, Wang H. [Clinical characteristics of primary ciliary dyskinesia]. </w:t>
      </w:r>
      <w:r w:rsidRPr="009742D1">
        <w:t>Zhonghua Er Bi Yan Hou Tou Jing Wai Ke Za Zhi 2014;49:115-20.</w:t>
      </w:r>
    </w:p>
    <w:p w14:paraId="10AA1BE4" w14:textId="77777777" w:rsidR="001F0242" w:rsidRPr="001F0242" w:rsidRDefault="001F0242" w:rsidP="001F0242">
      <w:pPr>
        <w:pStyle w:val="EndNoteBibliography"/>
        <w:spacing w:after="0"/>
      </w:pPr>
      <w:r w:rsidRPr="001F0242">
        <w:t>52.</w:t>
      </w:r>
      <w:r w:rsidRPr="001F0242">
        <w:tab/>
        <w:t>Barlocco EG, Valletta EA, Canciani M, Lungarella G, Gardi C, De Santi MM, Mastella G. Ultrastructural ciliary defects in children with recurrent infections of the lower respiratory tract. Pediatr Pulmonol 1991;10:11-7.</w:t>
      </w:r>
    </w:p>
    <w:p w14:paraId="68FCC282" w14:textId="77777777" w:rsidR="001F0242" w:rsidRPr="001F0242" w:rsidRDefault="001F0242" w:rsidP="001F0242">
      <w:pPr>
        <w:pStyle w:val="EndNoteBibliography"/>
        <w:spacing w:after="0"/>
      </w:pPr>
      <w:r w:rsidRPr="001F0242">
        <w:t>53.</w:t>
      </w:r>
      <w:r w:rsidRPr="001F0242">
        <w:tab/>
        <w:t>Beucher J, Chambellan A, Segalen J, Deneuville E. [Primary ciliary dyskinesia: a retrospective review of clinical and paraclinical data]. Rev Mal Respir 2011;28:856-63.</w:t>
      </w:r>
    </w:p>
    <w:p w14:paraId="43BED669" w14:textId="77777777" w:rsidR="001F0242" w:rsidRPr="001F0242" w:rsidRDefault="001F0242" w:rsidP="001F0242">
      <w:pPr>
        <w:pStyle w:val="EndNoteBibliography"/>
        <w:spacing w:after="0"/>
      </w:pPr>
      <w:r w:rsidRPr="001F0242">
        <w:lastRenderedPageBreak/>
        <w:t>54.</w:t>
      </w:r>
      <w:r w:rsidRPr="001F0242">
        <w:tab/>
        <w:t>Braun JJD, L.; Clavert, A.; Cranz, C.; Hoffmann, L.; Gentine, A. [Primary ciliary dyskinesia. Clinical presentation and diagnosis]. Ann Otolaryngol Chir Cervicofac 2005;122:63-8.</w:t>
      </w:r>
    </w:p>
    <w:p w14:paraId="0B34442D" w14:textId="77777777" w:rsidR="001F0242" w:rsidRPr="001F0242" w:rsidRDefault="001F0242" w:rsidP="001F0242">
      <w:pPr>
        <w:pStyle w:val="EndNoteBibliography"/>
        <w:spacing w:after="0"/>
      </w:pPr>
      <w:r w:rsidRPr="001F0242">
        <w:t>55.</w:t>
      </w:r>
      <w:r w:rsidRPr="001F0242">
        <w:tab/>
        <w:t>Busquets RM, Caballero-Rabasco MA, Velasco M, Lloreta J, Garcia-Algar O. Primary Ciliary Dyskinesia: Clinical Criteria Indicating Ultrastructural Studies. Arch Bronconeumol 2013;49:99-104.</w:t>
      </w:r>
    </w:p>
    <w:p w14:paraId="6F283781" w14:textId="77777777" w:rsidR="001F0242" w:rsidRPr="001F0242" w:rsidRDefault="001F0242" w:rsidP="001F0242">
      <w:pPr>
        <w:pStyle w:val="EndNoteBibliography"/>
        <w:spacing w:after="0"/>
      </w:pPr>
      <w:r w:rsidRPr="001F0242">
        <w:t>56.</w:t>
      </w:r>
      <w:r w:rsidRPr="001F0242">
        <w:tab/>
        <w:t>Camner PM, B.; Afzelius, B. A. Measurements of tracheobronchial clearance in patients with immotile-cilia syndrome and its value in differential diagnosis. Eur J Respir Dis Suppl 1983;127:57-63.</w:t>
      </w:r>
    </w:p>
    <w:p w14:paraId="74E642CD" w14:textId="77777777" w:rsidR="001F0242" w:rsidRPr="001F0242" w:rsidRDefault="001F0242" w:rsidP="001F0242">
      <w:pPr>
        <w:pStyle w:val="EndNoteBibliography"/>
        <w:spacing w:after="0"/>
      </w:pPr>
      <w:r w:rsidRPr="001F0242">
        <w:t>57.</w:t>
      </w:r>
      <w:r w:rsidRPr="001F0242">
        <w:tab/>
        <w:t>de Boode WP, Collins JM, Veerman AJ, van der Baan S. Primary ciliary dyskinesia; a questionnaire study of the clinical aspects. Ned Tijdschr Geneeskd 1989;133:2338-41.</w:t>
      </w:r>
    </w:p>
    <w:p w14:paraId="409DA4E3" w14:textId="77777777" w:rsidR="001F0242" w:rsidRPr="001F0242" w:rsidRDefault="001F0242" w:rsidP="001F0242">
      <w:pPr>
        <w:pStyle w:val="EndNoteBibliography"/>
        <w:spacing w:after="0"/>
      </w:pPr>
      <w:r w:rsidRPr="001F0242">
        <w:t>58.</w:t>
      </w:r>
      <w:r w:rsidRPr="001F0242">
        <w:tab/>
        <w:t>El-Sayed Y, Al-Sarhani A, Al-Essa AR. Otological manifestations of primary ciliary dyskinesia. Clin Otolaryngol Allied Sci 1997;22:266-70.</w:t>
      </w:r>
    </w:p>
    <w:p w14:paraId="7ACB8063" w14:textId="77777777" w:rsidR="001F0242" w:rsidRPr="001F0242" w:rsidRDefault="001F0242" w:rsidP="001F0242">
      <w:pPr>
        <w:pStyle w:val="EndNoteBibliography"/>
        <w:spacing w:after="0"/>
      </w:pPr>
      <w:r w:rsidRPr="001F0242">
        <w:t>59.</w:t>
      </w:r>
      <w:r w:rsidRPr="001F0242">
        <w:tab/>
        <w:t>Goyal RJ, A.; Raghu, M.; Gupta, R.; Singla, R.; Gupta, N.; Menon, M. P. Clinical profile of eleven patients of Kartagener's syndrome--certain interesting associations. Indian J Chest Dis Allied Sci 1987;29:150-9.</w:t>
      </w:r>
    </w:p>
    <w:p w14:paraId="6C0953B1" w14:textId="77777777" w:rsidR="001F0242" w:rsidRPr="001F0242" w:rsidRDefault="001F0242" w:rsidP="001F0242">
      <w:pPr>
        <w:pStyle w:val="EndNoteBibliography"/>
        <w:spacing w:after="0"/>
      </w:pPr>
      <w:r w:rsidRPr="001F0242">
        <w:t>60.</w:t>
      </w:r>
      <w:r w:rsidRPr="001F0242">
        <w:tab/>
        <w:t>Greenstone MR, A.; Dewar, A.; Mackay, I.; Cole, P. J. Primary ciliary dyskinesia: cytological and clinical features. Q J Med 1988;67:405-23.</w:t>
      </w:r>
    </w:p>
    <w:p w14:paraId="3CDCA5B6" w14:textId="77777777" w:rsidR="001F0242" w:rsidRPr="001F0242" w:rsidRDefault="001F0242" w:rsidP="001F0242">
      <w:pPr>
        <w:pStyle w:val="EndNoteBibliography"/>
        <w:spacing w:after="0"/>
      </w:pPr>
      <w:r w:rsidRPr="001F0242">
        <w:t>61.</w:t>
      </w:r>
      <w:r w:rsidRPr="001F0242">
        <w:tab/>
        <w:t>Hellinckx J, Demedts M, De Boeck K. Primary ciliary dyskinesia: Evolution of pulmonary function. Eur J Pediatr 1998;157:422-6.</w:t>
      </w:r>
    </w:p>
    <w:p w14:paraId="77CE0D0F" w14:textId="77777777" w:rsidR="001F0242" w:rsidRPr="001F0242" w:rsidRDefault="001F0242" w:rsidP="001F0242">
      <w:pPr>
        <w:pStyle w:val="EndNoteBibliography"/>
        <w:spacing w:after="0"/>
      </w:pPr>
      <w:r w:rsidRPr="001F0242">
        <w:t>62.</w:t>
      </w:r>
      <w:r w:rsidRPr="001F0242">
        <w:tab/>
        <w:t>Holzmann D, Felix H. Neonatal respiratory distress syndrome--a sign of primary ciliary dyskinesia? Eur J Pediatr 2000;159:857-60.</w:t>
      </w:r>
    </w:p>
    <w:p w14:paraId="36D7DF67" w14:textId="77777777" w:rsidR="001F0242" w:rsidRPr="001F0242" w:rsidRDefault="001F0242" w:rsidP="001F0242">
      <w:pPr>
        <w:pStyle w:val="EndNoteBibliography"/>
        <w:spacing w:after="0"/>
      </w:pPr>
      <w:r w:rsidRPr="001F0242">
        <w:t>63.</w:t>
      </w:r>
      <w:r w:rsidRPr="001F0242">
        <w:tab/>
        <w:t>Iniguez CR, Fonseca AX, Hernandez CJ, Gonzalez BS, Sanchez DI. [Clinical and ultrastructural features of ciliary dyskinesia]. Rev Med Chil 2007;135:1147-52.</w:t>
      </w:r>
    </w:p>
    <w:p w14:paraId="12A23C13" w14:textId="77777777" w:rsidR="001F0242" w:rsidRPr="001F0242" w:rsidRDefault="001F0242" w:rsidP="001F0242">
      <w:pPr>
        <w:pStyle w:val="EndNoteBibliography"/>
        <w:spacing w:after="0"/>
      </w:pPr>
      <w:r w:rsidRPr="001F0242">
        <w:t>64.</w:t>
      </w:r>
      <w:r w:rsidRPr="001F0242">
        <w:tab/>
        <w:t>Kawakami M, Hattori Y, Nakamura S. Reflection of structural abnormality in the axoneme of respiratory cilia in the clinical features of immotile cilia syndrome. Intern Med 1996;35:617-23.</w:t>
      </w:r>
    </w:p>
    <w:p w14:paraId="74E76D94" w14:textId="77777777" w:rsidR="001F0242" w:rsidRPr="001F0242" w:rsidRDefault="001F0242" w:rsidP="001F0242">
      <w:pPr>
        <w:pStyle w:val="EndNoteBibliography"/>
        <w:spacing w:after="0"/>
      </w:pPr>
      <w:r w:rsidRPr="001F0242">
        <w:t>65.</w:t>
      </w:r>
      <w:r w:rsidRPr="001F0242">
        <w:tab/>
        <w:t>Korppi M, Dunder T, Remes S, Sjostrom PM, Holm T, Vahasarja V, Jartti T, Paakko P, Kajosaari M. [Congenital ciliary dysfunction in children]. Duodecim 2011;127:2294-302.</w:t>
      </w:r>
    </w:p>
    <w:p w14:paraId="6D63CE4F" w14:textId="77777777" w:rsidR="001F0242" w:rsidRPr="00E40519" w:rsidRDefault="001F0242" w:rsidP="001F0242">
      <w:pPr>
        <w:pStyle w:val="EndNoteBibliography"/>
        <w:spacing w:after="0"/>
        <w:rPr>
          <w:lang w:val="de-CH"/>
        </w:rPr>
      </w:pPr>
      <w:r w:rsidRPr="001F0242">
        <w:t>66.</w:t>
      </w:r>
      <w:r w:rsidRPr="001F0242">
        <w:tab/>
        <w:t xml:space="preserve">Lesic I, Maurer E, Strippoli MP, Kuehni CE, Barbato A, Frischer T, children ERSToPCDi. [Primary ciliary dyskinesia (Pcd) in Austria]. </w:t>
      </w:r>
      <w:r w:rsidRPr="00E40519">
        <w:rPr>
          <w:lang w:val="de-CH"/>
        </w:rPr>
        <w:t>Wiener klinische Wochenschrift 2009;121:616-22.</w:t>
      </w:r>
    </w:p>
    <w:p w14:paraId="28EE9D2B" w14:textId="77777777" w:rsidR="001F0242" w:rsidRPr="001F0242" w:rsidRDefault="001F0242" w:rsidP="001F0242">
      <w:pPr>
        <w:pStyle w:val="EndNoteBibliography"/>
        <w:spacing w:after="0"/>
      </w:pPr>
      <w:r w:rsidRPr="00E40519">
        <w:rPr>
          <w:lang w:val="de-CH"/>
        </w:rPr>
        <w:t>67.</w:t>
      </w:r>
      <w:r w:rsidRPr="00E40519">
        <w:rPr>
          <w:lang w:val="de-CH"/>
        </w:rPr>
        <w:tab/>
        <w:t xml:space="preserve">Marthin JK, Petersen N, Skovgaard LT, Nielsen KG. </w:t>
      </w:r>
      <w:r w:rsidRPr="001F0242">
        <w:t>Lung function in patients with primary ciliary dyskinesia: A cross-sectional and 3-decade longitudinal study. Am J Respir Crit Care Med 2010;181:1262-8.</w:t>
      </w:r>
    </w:p>
    <w:p w14:paraId="651046D2" w14:textId="77777777" w:rsidR="001F0242" w:rsidRPr="001F0242" w:rsidRDefault="001F0242" w:rsidP="001F0242">
      <w:pPr>
        <w:pStyle w:val="EndNoteBibliography"/>
        <w:spacing w:after="0"/>
      </w:pPr>
      <w:r w:rsidRPr="001F0242">
        <w:t>68.</w:t>
      </w:r>
      <w:r w:rsidRPr="001F0242">
        <w:tab/>
        <w:t>Min YG, Shin JS, Choi SH, Chi JG, Yoon CJ. Primary ciliary dyskinesia: Ultrastructural defects and clinical features. Rhinology 1995;33:189-93.</w:t>
      </w:r>
    </w:p>
    <w:p w14:paraId="3C79DC14" w14:textId="77777777" w:rsidR="001F0242" w:rsidRPr="001F0242" w:rsidRDefault="001F0242" w:rsidP="001F0242">
      <w:pPr>
        <w:pStyle w:val="EndNoteBibliography"/>
        <w:spacing w:after="0"/>
      </w:pPr>
      <w:r w:rsidRPr="001F0242">
        <w:t>69.</w:t>
      </w:r>
      <w:r w:rsidRPr="001F0242">
        <w:tab/>
        <w:t>Montella SS, F.; Salvatore, M.; Maglione, M.; Iacotucci, P.; De Santi, M. M.; Mollica, C. Lung disease assessment in primary ciliary dyskinesia: a comparison between chest high-field magnetic resonance imaging and high-resolution computed tomography findings. Ital J Pediatr 2009;35:24.</w:t>
      </w:r>
    </w:p>
    <w:p w14:paraId="29FCB36C" w14:textId="77777777" w:rsidR="001F0242" w:rsidRPr="001F0242" w:rsidRDefault="001F0242" w:rsidP="001F0242">
      <w:pPr>
        <w:pStyle w:val="EndNoteBibliography"/>
        <w:spacing w:after="0"/>
      </w:pPr>
      <w:r w:rsidRPr="001F0242">
        <w:t>70.</w:t>
      </w:r>
      <w:r w:rsidRPr="001F0242">
        <w:tab/>
        <w:t>O'Callaghan C, Chetcuti P, Moya E. High prevalence of primary ciliary dyskinesia in a British Asian population. Arch Dis Child 2010;95:51-2.</w:t>
      </w:r>
    </w:p>
    <w:p w14:paraId="5E7C0D00" w14:textId="77777777" w:rsidR="001F0242" w:rsidRPr="001F0242" w:rsidRDefault="001F0242" w:rsidP="001F0242">
      <w:pPr>
        <w:pStyle w:val="EndNoteBibliography"/>
        <w:spacing w:after="0"/>
      </w:pPr>
      <w:r w:rsidRPr="001F0242">
        <w:t>71.</w:t>
      </w:r>
      <w:r w:rsidRPr="001F0242">
        <w:tab/>
        <w:t>Oktem S, Karadag B, Erdem E, Gokdemir Y, Karakoc F, Dagli E, Ersu R. Sleep disordered breathing in patients with primary ciliary dyskinesia. Pediatr Pulmonol 2013;48:897-903.</w:t>
      </w:r>
    </w:p>
    <w:p w14:paraId="580B9FE0" w14:textId="77777777" w:rsidR="001F0242" w:rsidRPr="001F0242" w:rsidRDefault="001F0242" w:rsidP="001F0242">
      <w:pPr>
        <w:pStyle w:val="EndNoteBibliography"/>
        <w:spacing w:after="0"/>
      </w:pPr>
      <w:r w:rsidRPr="001F0242">
        <w:t>72.</w:t>
      </w:r>
      <w:r w:rsidRPr="001F0242">
        <w:tab/>
        <w:t>Olm MA, Kogler JE, Jr., Macchione M, Shoemark A, Saldiva PH, Rodrigues JC. Primary ciliary dyskinesia: evaluation using cilia beat frequency assessment via spectral analysis of digital microscopy images. J Appl Physiol (1985) 2011;111:295-302.</w:t>
      </w:r>
    </w:p>
    <w:p w14:paraId="51013D46" w14:textId="77777777" w:rsidR="001F0242" w:rsidRPr="001F0242" w:rsidRDefault="001F0242" w:rsidP="001F0242">
      <w:pPr>
        <w:pStyle w:val="EndNoteBibliography"/>
        <w:spacing w:after="0"/>
      </w:pPr>
      <w:r w:rsidRPr="001F0242">
        <w:t>73.</w:t>
      </w:r>
      <w:r w:rsidRPr="001F0242">
        <w:tab/>
        <w:t>Pifferi M, Bush A, Di Cicco M, Pradal U, Ragazzo V, Macchia P, Boner AL. Health-related quality of life and unmet needs in patients with primary ciliary dyskinesia. European Respiratory Journal 2010;35:787-94.</w:t>
      </w:r>
    </w:p>
    <w:p w14:paraId="37988BA9" w14:textId="77777777" w:rsidR="001F0242" w:rsidRPr="001F0242" w:rsidRDefault="001F0242" w:rsidP="001F0242">
      <w:pPr>
        <w:pStyle w:val="EndNoteBibliography"/>
        <w:spacing w:after="0"/>
      </w:pPr>
      <w:r w:rsidRPr="001F0242">
        <w:t>74.</w:t>
      </w:r>
      <w:r w:rsidRPr="001F0242">
        <w:tab/>
        <w:t>Plesec TP, Ruiz A, McMahon JT, Prayson RA. Ultrastructural abnormalities of respiratory cilia: A 25-year experience. Archives of Pathology and Laboratory Medicine 2008;132:1786-91.</w:t>
      </w:r>
    </w:p>
    <w:p w14:paraId="72329514" w14:textId="77777777" w:rsidR="001F0242" w:rsidRPr="001F0242" w:rsidRDefault="001F0242" w:rsidP="001F0242">
      <w:pPr>
        <w:pStyle w:val="EndNoteBibliography"/>
        <w:spacing w:after="0"/>
      </w:pPr>
      <w:r w:rsidRPr="001F0242">
        <w:t>75.</w:t>
      </w:r>
      <w:r w:rsidRPr="001F0242">
        <w:tab/>
        <w:t>Rachinskii SV, Volkov IK, Sereda EV, Alekseevskikh Iu G, Lukina OF, Marinushkin AM. [The Zivert-Kartagener syndrome in children]. Probl Tuberk 1993:19-22.</w:t>
      </w:r>
    </w:p>
    <w:p w14:paraId="198E136F" w14:textId="77777777" w:rsidR="001F0242" w:rsidRPr="00E40519" w:rsidRDefault="001F0242" w:rsidP="001F0242">
      <w:pPr>
        <w:pStyle w:val="EndNoteBibliography"/>
        <w:spacing w:after="0"/>
        <w:rPr>
          <w:lang w:val="de-CH"/>
        </w:rPr>
      </w:pPr>
      <w:r w:rsidRPr="001F0242">
        <w:lastRenderedPageBreak/>
        <w:t>76.</w:t>
      </w:r>
      <w:r w:rsidRPr="001F0242">
        <w:tab/>
        <w:t xml:space="preserve">Rutishauser M. Clinical features of primary ciliary dyskinesia. </w:t>
      </w:r>
      <w:r w:rsidRPr="00E40519">
        <w:rPr>
          <w:lang w:val="de-CH"/>
        </w:rPr>
        <w:t>Schweiz Med Wochenschr 2000;130:705-10.</w:t>
      </w:r>
    </w:p>
    <w:p w14:paraId="7A8C43D7" w14:textId="77777777" w:rsidR="001F0242" w:rsidRPr="00E40519" w:rsidRDefault="001F0242" w:rsidP="001F0242">
      <w:pPr>
        <w:pStyle w:val="EndNoteBibliography"/>
        <w:spacing w:after="0"/>
        <w:rPr>
          <w:lang w:val="de-CH"/>
        </w:rPr>
      </w:pPr>
      <w:r w:rsidRPr="00E40519">
        <w:rPr>
          <w:lang w:val="de-CH"/>
        </w:rPr>
        <w:t>77.</w:t>
      </w:r>
      <w:r w:rsidRPr="00E40519">
        <w:rPr>
          <w:lang w:val="de-CH"/>
        </w:rPr>
        <w:tab/>
        <w:t xml:space="preserve">Smit HJ, Schreurs AJ, Van den Bosch JM, Westermann CJ. </w:t>
      </w:r>
      <w:r w:rsidRPr="001F0242">
        <w:t xml:space="preserve">Is resection of bronchiectasis beneficial in patients with primary ciliary dyskinesia? </w:t>
      </w:r>
      <w:r w:rsidRPr="00E40519">
        <w:rPr>
          <w:lang w:val="de-CH"/>
        </w:rPr>
        <w:t>Chest 1996;109:1541-4.</w:t>
      </w:r>
    </w:p>
    <w:p w14:paraId="721389FC" w14:textId="77777777" w:rsidR="001F0242" w:rsidRPr="001F0242" w:rsidRDefault="001F0242" w:rsidP="001F0242">
      <w:pPr>
        <w:pStyle w:val="EndNoteBibliography"/>
        <w:spacing w:after="0"/>
      </w:pPr>
      <w:r w:rsidRPr="00E40519">
        <w:rPr>
          <w:lang w:val="de-CH"/>
        </w:rPr>
        <w:t>78.</w:t>
      </w:r>
      <w:r w:rsidRPr="00E40519">
        <w:rPr>
          <w:lang w:val="de-CH"/>
        </w:rPr>
        <w:tab/>
        <w:t xml:space="preserve">Sommer JU, Schafer K, Omran H, Olbrich H, Wallmeier J, Blum A, Hormann K, Stuck BA. </w:t>
      </w:r>
      <w:r w:rsidRPr="001F0242">
        <w:t>ENT manifestations in patients with primary ciliary dyskinesia: Prevalence and significance of otorhinolaryngologic co-morbidities. European Archives of Oto-Rhino-Laryngology 2011;268:383-8.</w:t>
      </w:r>
    </w:p>
    <w:p w14:paraId="72A1848D" w14:textId="77777777" w:rsidR="001F0242" w:rsidRPr="001F0242" w:rsidRDefault="001F0242" w:rsidP="001F0242">
      <w:pPr>
        <w:pStyle w:val="EndNoteBibliography"/>
        <w:spacing w:after="0"/>
      </w:pPr>
      <w:r w:rsidRPr="001F0242">
        <w:t>79.</w:t>
      </w:r>
      <w:r w:rsidRPr="001F0242">
        <w:tab/>
        <w:t>Sturgess JM, Thompson MW, Czegledy-Nagy E, Turner JA. Genetic aspects of immotile cilia syndrome. Am J Med Genet 1986;25:149-60.</w:t>
      </w:r>
    </w:p>
    <w:p w14:paraId="396706BD" w14:textId="77777777" w:rsidR="001F0242" w:rsidRPr="009742D1" w:rsidRDefault="001F0242" w:rsidP="001F0242">
      <w:pPr>
        <w:pStyle w:val="EndNoteBibliography"/>
        <w:spacing w:after="0"/>
        <w:rPr>
          <w:lang w:val="de-CH"/>
        </w:rPr>
      </w:pPr>
      <w:r w:rsidRPr="001F0242">
        <w:t>80.</w:t>
      </w:r>
      <w:r w:rsidRPr="001F0242">
        <w:tab/>
        <w:t xml:space="preserve">Tolusakow WL, Boikow GA, Lewaschow JN, Schirjaewa KF, Kartawowa WA. </w:t>
      </w:r>
      <w:r w:rsidRPr="009742D1">
        <w:rPr>
          <w:lang w:val="de-CH"/>
        </w:rPr>
        <w:t>[Bronchiectasis in patients with situs inversus viscerum (Kartagener syndrome) (author's transl)]. Z Erkr Atmungsorgane 1981;156:167-75.</w:t>
      </w:r>
    </w:p>
    <w:p w14:paraId="407A61B1" w14:textId="77777777" w:rsidR="001F0242" w:rsidRPr="001F0242" w:rsidRDefault="001F0242" w:rsidP="001F0242">
      <w:pPr>
        <w:pStyle w:val="EndNoteBibliography"/>
        <w:spacing w:after="0"/>
      </w:pPr>
      <w:r w:rsidRPr="001F0242">
        <w:t>81.</w:t>
      </w:r>
      <w:r w:rsidRPr="001F0242">
        <w:tab/>
        <w:t>Vallet C, Escudier E, Roudot-Thoraval F, Blanchon S, Fauroux B, Beydon N, Boule M, Vojtek AM, Amselem S, Clement A, Tamalet A. Primary ciliary dyskinesia presentation in 60 children according to ciliary ultrastructure. Eur J Pediatr 2013;172:1053-60.</w:t>
      </w:r>
    </w:p>
    <w:p w14:paraId="3202A5C2" w14:textId="77777777" w:rsidR="001F0242" w:rsidRPr="001F0242" w:rsidRDefault="001F0242" w:rsidP="001F0242">
      <w:pPr>
        <w:pStyle w:val="EndNoteBibliography"/>
        <w:spacing w:after="0"/>
      </w:pPr>
      <w:r w:rsidRPr="001F0242">
        <w:t>82.</w:t>
      </w:r>
      <w:r w:rsidRPr="001F0242">
        <w:tab/>
        <w:t>van der Baan S. Primary ciliary dyskinesia and the middle ear. Laryngoscope 1991;101:751-4.</w:t>
      </w:r>
    </w:p>
    <w:p w14:paraId="2A9DD0E1" w14:textId="77777777" w:rsidR="001F0242" w:rsidRPr="001F0242" w:rsidRDefault="001F0242" w:rsidP="001F0242">
      <w:pPr>
        <w:pStyle w:val="EndNoteBibliography"/>
        <w:spacing w:after="0"/>
      </w:pPr>
      <w:r w:rsidRPr="001F0242">
        <w:t>83.</w:t>
      </w:r>
      <w:r w:rsidRPr="001F0242">
        <w:tab/>
        <w:t>Wang LFG, Y. B.; Gu, Y. Y.; Zeng, Q. S.; Chen, L.; Zhang, C. L.; He, J. X.; Zhong, N. S. Bronchiolitis in Kartagener syndrome: Imaging diagnosis and following up. Chinese Journal of Medical Imaging Technology 2009;25:2040-2.</w:t>
      </w:r>
    </w:p>
    <w:p w14:paraId="03631392" w14:textId="77777777" w:rsidR="001F0242" w:rsidRPr="001F0242" w:rsidRDefault="001F0242" w:rsidP="001F0242">
      <w:pPr>
        <w:pStyle w:val="EndNoteBibliography"/>
        <w:spacing w:after="0"/>
      </w:pPr>
      <w:r w:rsidRPr="001F0242">
        <w:t>84.</w:t>
      </w:r>
      <w:r w:rsidRPr="001F0242">
        <w:tab/>
        <w:t>Wolter NE, Dell SD, James AL, Campisi P. Middle ear ventilation in children with primary ciliary dyskinesia. Int J Pediatr Otorhinolaryngol 2012;76:1565-8.</w:t>
      </w:r>
    </w:p>
    <w:p w14:paraId="0AF274A0" w14:textId="77777777" w:rsidR="001F0242" w:rsidRPr="001F0242" w:rsidRDefault="001F0242" w:rsidP="001F0242">
      <w:pPr>
        <w:pStyle w:val="EndNoteBibliography"/>
        <w:spacing w:after="0"/>
      </w:pPr>
      <w:r w:rsidRPr="001F0242">
        <w:t>85.</w:t>
      </w:r>
      <w:r w:rsidRPr="001F0242">
        <w:tab/>
        <w:t>Xu BP, Shen KL, Hu YH, Feng XL, Li HM, Lang ZQ. [Clinical characteristics of primary ciliary dyskinesia in children]. Zhonghua Er Ke Za Zhi 2008;46:618-22.</w:t>
      </w:r>
    </w:p>
    <w:p w14:paraId="1270D487" w14:textId="77777777" w:rsidR="001F0242" w:rsidRPr="001F0242" w:rsidRDefault="001F0242" w:rsidP="001F0242">
      <w:pPr>
        <w:pStyle w:val="EndNoteBibliography"/>
        <w:spacing w:after="0"/>
      </w:pPr>
      <w:r w:rsidRPr="001F0242">
        <w:t>86.</w:t>
      </w:r>
      <w:r w:rsidRPr="001F0242">
        <w:tab/>
        <w:t>Yiallouros PK, Kouis P, Middleton N, Nearchou M, Adamidi T, Georgiou A, Eleftheriou A, Ioannou P, Hadjisavvas A, Kyriacou K. Clinical features of primary ciliary dyskinesia in Cyprus with emphasis on lobectomized patients. Respiratory medicine 2015;109:347-56.</w:t>
      </w:r>
    </w:p>
    <w:p w14:paraId="0D95ED94" w14:textId="77777777" w:rsidR="001F0242" w:rsidRPr="001F0242" w:rsidRDefault="001F0242" w:rsidP="001F0242">
      <w:pPr>
        <w:pStyle w:val="EndNoteBibliography"/>
        <w:spacing w:after="0"/>
      </w:pPr>
      <w:r w:rsidRPr="001F0242">
        <w:t>87.</w:t>
      </w:r>
      <w:r w:rsidRPr="001F0242">
        <w:tab/>
        <w:t>Mullowney T, Manson D, Kim R, Stephens D, Shah V, Dell S. Primary ciliary dyskinesia and neonatal respiratory distress. Pediatrics 2014;134:1160-6.</w:t>
      </w:r>
    </w:p>
    <w:p w14:paraId="4BC7F286" w14:textId="77777777" w:rsidR="001F0242" w:rsidRPr="001F0242" w:rsidRDefault="001F0242" w:rsidP="001F0242">
      <w:pPr>
        <w:pStyle w:val="EndNoteBibliography"/>
        <w:spacing w:after="0"/>
      </w:pPr>
      <w:r w:rsidRPr="001F0242">
        <w:t>88.</w:t>
      </w:r>
      <w:r w:rsidRPr="001F0242">
        <w:tab/>
        <w:t>Boon MS, A.; Cuppens, H.; Jaspers, M.; Proesmans, M.; Dupont, L. J.; Vermeulen, F. L.; Van Daele, S.; Malfroot, A.; Godding, V.; Jorissen, M.; De Boeck, K. Primary ciliary dyskinesia: critical evaluation of clinical symptoms and diagnosis in patients with normal and abnormal ultrastructure. Orphanet journal of rare diseases 2014;9:11.</w:t>
      </w:r>
    </w:p>
    <w:p w14:paraId="50AFDB84" w14:textId="77777777" w:rsidR="001F0242" w:rsidRPr="001F0242" w:rsidRDefault="001F0242" w:rsidP="001F0242">
      <w:pPr>
        <w:pStyle w:val="EndNoteBibliography"/>
        <w:spacing w:after="0"/>
      </w:pPr>
      <w:r w:rsidRPr="001F0242">
        <w:t>89.</w:t>
      </w:r>
      <w:r w:rsidRPr="001F0242">
        <w:tab/>
        <w:t>Chin GY, Karas DE, Kashgarian M. Correlation of presentation and pathologic condition in primary ciliary dyskinesia. Archives of Otolaryngology - Head and Neck Surgery 2002;128:1292-4.</w:t>
      </w:r>
    </w:p>
    <w:p w14:paraId="058532D2" w14:textId="77777777" w:rsidR="001F0242" w:rsidRPr="001F0242" w:rsidRDefault="001F0242" w:rsidP="001F0242">
      <w:pPr>
        <w:pStyle w:val="EndNoteBibliography"/>
        <w:spacing w:after="0"/>
      </w:pPr>
      <w:r w:rsidRPr="001F0242">
        <w:t>90.</w:t>
      </w:r>
      <w:r w:rsidRPr="001F0242">
        <w:tab/>
        <w:t>Hosie PF, D. A.; Jaffe, A.; Birman, C. S.; Morgan, L. Primary ciliary dyskinesia: Overlooked and undertreated in children. J Paediatr Child Health 2014.</w:t>
      </w:r>
    </w:p>
    <w:p w14:paraId="61FB49ED" w14:textId="77777777" w:rsidR="001F0242" w:rsidRPr="001F0242" w:rsidRDefault="001F0242" w:rsidP="001F0242">
      <w:pPr>
        <w:pStyle w:val="EndNoteBibliography"/>
        <w:spacing w:after="0"/>
      </w:pPr>
      <w:r w:rsidRPr="001F0242">
        <w:t>91.</w:t>
      </w:r>
      <w:r w:rsidRPr="001F0242">
        <w:tab/>
        <w:t>Enderby BJD, M.; Heaver, R. A cross-sectional analysis of children treated for primary ciliary dyskinesia at birmingham children's hospital. Am J Respir Crit Care Med 2010;181.</w:t>
      </w:r>
    </w:p>
    <w:p w14:paraId="004FE650" w14:textId="77777777" w:rsidR="001F0242" w:rsidRPr="001F0242" w:rsidRDefault="001F0242" w:rsidP="001F0242">
      <w:pPr>
        <w:pStyle w:val="EndNoteBibliography"/>
        <w:spacing w:after="0"/>
      </w:pPr>
      <w:r w:rsidRPr="001F0242">
        <w:t>92.</w:t>
      </w:r>
      <w:r w:rsidRPr="001F0242">
        <w:tab/>
        <w:t>Durno C, Corey M, Zielenski J, Tullis E, Tsui L-C, Durie P. Genotype and phenotype correlations in patients with cystic fibrosis and pancreatitis. Gastroenterology 2002;123:1857-64.</w:t>
      </w:r>
    </w:p>
    <w:p w14:paraId="14433D0B" w14:textId="77777777" w:rsidR="001F0242" w:rsidRPr="001F0242" w:rsidRDefault="001F0242" w:rsidP="001F0242">
      <w:pPr>
        <w:pStyle w:val="EndNoteBibliography"/>
        <w:spacing w:after="0"/>
      </w:pPr>
      <w:r w:rsidRPr="001F0242">
        <w:t>93.</w:t>
      </w:r>
      <w:r w:rsidRPr="001F0242">
        <w:tab/>
        <w:t>Hubert D, Bienvenu T, Desmazes-Dufeu N, Fajac I, Lacronique J, Matran R, Kaplan J, Dusser D. Genotype-phenotype relationships in a cohort of adult cystic fibrosis patients. European Respiratory Journal 1996;9:2207-14.</w:t>
      </w:r>
    </w:p>
    <w:p w14:paraId="72898864" w14:textId="77777777" w:rsidR="001F0242" w:rsidRPr="001F0242" w:rsidRDefault="001F0242" w:rsidP="001F0242">
      <w:pPr>
        <w:pStyle w:val="EndNoteBibliography"/>
        <w:spacing w:after="0"/>
      </w:pPr>
      <w:r w:rsidRPr="001F0242">
        <w:t>94.</w:t>
      </w:r>
      <w:r w:rsidRPr="001F0242">
        <w:tab/>
        <w:t>Spycher B, Silverman M, Kuehni C. Phenotypes of childhood asthma: are they real? Clinical &amp; Experimental Allergy 2010;40:1130-41.</w:t>
      </w:r>
    </w:p>
    <w:p w14:paraId="214251C8" w14:textId="77777777" w:rsidR="001F0242" w:rsidRPr="001F0242" w:rsidRDefault="001F0242" w:rsidP="001F0242">
      <w:pPr>
        <w:pStyle w:val="EndNoteBibliography"/>
        <w:spacing w:after="0"/>
      </w:pPr>
      <w:r w:rsidRPr="001F0242">
        <w:t>95.</w:t>
      </w:r>
      <w:r w:rsidRPr="001F0242">
        <w:tab/>
        <w:t>Spycher BD, Henderson J, Granell R, Evans DM, Smith GD, Timpson NJ, Sterne JA. Genome-wide prediction of childhood asthma and related phenotypes in a longitudinal birth cohort. Journal of Allergy and Clinical Immunology 2012;130:503-9. e7.</w:t>
      </w:r>
    </w:p>
    <w:p w14:paraId="08482F77" w14:textId="77777777" w:rsidR="001F0242" w:rsidRPr="001F0242" w:rsidRDefault="001F0242" w:rsidP="001F0242">
      <w:pPr>
        <w:pStyle w:val="EndNoteBibliography"/>
      </w:pPr>
      <w:r w:rsidRPr="001F0242">
        <w:lastRenderedPageBreak/>
        <w:t>96.</w:t>
      </w:r>
      <w:r w:rsidRPr="001F0242">
        <w:tab/>
        <w:t>Werner C, Lablans M, Ataian M, Raidt J, Wallmeier J, Grosse-Onnebrink J, Kuehni CE, Haarman EG, Leigh MW, Quittner AL, Lucas JS, Hogg C, Witt M, Priftis KN, Yiallouros P, Nielsen KG, Santamaria F, Uckert F, Omran H. An international registry for primary ciliary dyskinesia. Eur Respir J 2016;47:849-59.</w:t>
      </w:r>
    </w:p>
    <w:p w14:paraId="5451987C" w14:textId="77777777" w:rsidR="00EE1E44" w:rsidRDefault="00003787" w:rsidP="007645F9">
      <w:pPr>
        <w:pStyle w:val="EndNoteBibliography"/>
        <w:rPr>
          <w:rFonts w:ascii="Arial" w:hAnsi="Arial" w:cs="Arial"/>
        </w:rPr>
      </w:pPr>
      <w:r w:rsidRPr="00841BF1">
        <w:rPr>
          <w:rFonts w:ascii="Arial" w:hAnsi="Arial" w:cs="Arial"/>
        </w:rPr>
        <w:fldChar w:fldCharType="end"/>
      </w:r>
    </w:p>
    <w:p w14:paraId="5953A5FC" w14:textId="77777777" w:rsidR="0005377B" w:rsidRDefault="0005377B" w:rsidP="007645F9">
      <w:pPr>
        <w:pStyle w:val="EndNoteBibliography"/>
        <w:rPr>
          <w:rFonts w:ascii="Arial" w:hAnsi="Arial" w:cs="Arial"/>
        </w:rPr>
      </w:pPr>
    </w:p>
    <w:p w14:paraId="7913A5AF" w14:textId="77777777" w:rsidR="0005377B" w:rsidRDefault="0005377B" w:rsidP="007645F9">
      <w:pPr>
        <w:pStyle w:val="EndNoteBibliography"/>
        <w:rPr>
          <w:rFonts w:ascii="Arial" w:hAnsi="Arial" w:cs="Arial"/>
        </w:rPr>
      </w:pPr>
    </w:p>
    <w:p w14:paraId="01C8356C" w14:textId="77777777" w:rsidR="0005377B" w:rsidRDefault="0005377B" w:rsidP="007645F9">
      <w:pPr>
        <w:pStyle w:val="EndNoteBibliography"/>
        <w:rPr>
          <w:rFonts w:ascii="Arial" w:hAnsi="Arial" w:cs="Arial"/>
        </w:rPr>
      </w:pPr>
    </w:p>
    <w:p w14:paraId="78B613AC" w14:textId="77777777" w:rsidR="0005377B" w:rsidRDefault="0005377B" w:rsidP="007645F9">
      <w:pPr>
        <w:pStyle w:val="EndNoteBibliography"/>
        <w:rPr>
          <w:rFonts w:ascii="Arial" w:hAnsi="Arial" w:cs="Arial"/>
        </w:rPr>
      </w:pPr>
    </w:p>
    <w:p w14:paraId="7C1DAA77" w14:textId="77777777" w:rsidR="00525469" w:rsidRDefault="00525469" w:rsidP="007645F9">
      <w:pPr>
        <w:pStyle w:val="EndNoteBibliography"/>
        <w:rPr>
          <w:rFonts w:ascii="Arial" w:hAnsi="Arial" w:cs="Arial"/>
        </w:rPr>
      </w:pPr>
    </w:p>
    <w:p w14:paraId="19218740" w14:textId="77777777" w:rsidR="00525469" w:rsidRDefault="00525469" w:rsidP="007645F9">
      <w:pPr>
        <w:pStyle w:val="EndNoteBibliography"/>
        <w:rPr>
          <w:rFonts w:ascii="Arial" w:hAnsi="Arial" w:cs="Arial"/>
        </w:rPr>
      </w:pPr>
    </w:p>
    <w:p w14:paraId="364E6B02" w14:textId="77777777" w:rsidR="00525469" w:rsidRDefault="00525469" w:rsidP="007645F9">
      <w:pPr>
        <w:pStyle w:val="EndNoteBibliography"/>
        <w:rPr>
          <w:rFonts w:ascii="Arial" w:hAnsi="Arial" w:cs="Arial"/>
        </w:rPr>
      </w:pPr>
    </w:p>
    <w:p w14:paraId="796BED83" w14:textId="77777777" w:rsidR="00525469" w:rsidRDefault="00525469" w:rsidP="007645F9">
      <w:pPr>
        <w:pStyle w:val="EndNoteBibliography"/>
        <w:rPr>
          <w:rFonts w:ascii="Arial" w:hAnsi="Arial" w:cs="Arial"/>
        </w:rPr>
      </w:pPr>
    </w:p>
    <w:p w14:paraId="3C83A6DD" w14:textId="77777777" w:rsidR="00525469" w:rsidRDefault="00525469" w:rsidP="007645F9">
      <w:pPr>
        <w:pStyle w:val="EndNoteBibliography"/>
        <w:rPr>
          <w:rFonts w:ascii="Arial" w:hAnsi="Arial" w:cs="Arial"/>
        </w:rPr>
      </w:pPr>
    </w:p>
    <w:p w14:paraId="21A531E5" w14:textId="77777777" w:rsidR="00525469" w:rsidRDefault="00525469" w:rsidP="007645F9">
      <w:pPr>
        <w:pStyle w:val="EndNoteBibliography"/>
        <w:rPr>
          <w:rFonts w:ascii="Arial" w:hAnsi="Arial" w:cs="Arial"/>
        </w:rPr>
      </w:pPr>
    </w:p>
    <w:p w14:paraId="5977EE37" w14:textId="77777777" w:rsidR="00525469" w:rsidRDefault="00525469" w:rsidP="007645F9">
      <w:pPr>
        <w:pStyle w:val="EndNoteBibliography"/>
        <w:rPr>
          <w:rFonts w:ascii="Arial" w:hAnsi="Arial" w:cs="Arial"/>
        </w:rPr>
      </w:pPr>
    </w:p>
    <w:p w14:paraId="68FA8D85" w14:textId="77777777" w:rsidR="00525469" w:rsidRDefault="00525469" w:rsidP="007645F9">
      <w:pPr>
        <w:pStyle w:val="EndNoteBibliography"/>
        <w:rPr>
          <w:rFonts w:ascii="Arial" w:hAnsi="Arial" w:cs="Arial"/>
        </w:rPr>
      </w:pPr>
    </w:p>
    <w:p w14:paraId="6F14037A" w14:textId="77777777" w:rsidR="00525469" w:rsidRDefault="00525469" w:rsidP="007645F9">
      <w:pPr>
        <w:pStyle w:val="EndNoteBibliography"/>
        <w:rPr>
          <w:rFonts w:ascii="Arial" w:hAnsi="Arial" w:cs="Arial"/>
        </w:rPr>
      </w:pPr>
    </w:p>
    <w:p w14:paraId="6DD64931" w14:textId="77777777" w:rsidR="00525469" w:rsidRDefault="00525469" w:rsidP="007645F9">
      <w:pPr>
        <w:pStyle w:val="EndNoteBibliography"/>
        <w:rPr>
          <w:rFonts w:ascii="Arial" w:hAnsi="Arial" w:cs="Arial"/>
        </w:rPr>
      </w:pPr>
    </w:p>
    <w:p w14:paraId="50C2CFF7" w14:textId="77777777" w:rsidR="00525469" w:rsidRDefault="00525469" w:rsidP="007645F9">
      <w:pPr>
        <w:pStyle w:val="EndNoteBibliography"/>
        <w:rPr>
          <w:rFonts w:ascii="Arial" w:hAnsi="Arial" w:cs="Arial"/>
        </w:rPr>
      </w:pPr>
    </w:p>
    <w:p w14:paraId="5CB1179C" w14:textId="77777777" w:rsidR="0005377B" w:rsidRDefault="0005377B" w:rsidP="007645F9">
      <w:pPr>
        <w:pStyle w:val="EndNoteBibliography"/>
        <w:rPr>
          <w:rFonts w:ascii="Arial" w:hAnsi="Arial" w:cs="Arial"/>
        </w:rPr>
      </w:pPr>
    </w:p>
    <w:p w14:paraId="10E3B68F" w14:textId="77777777" w:rsidR="0005377B" w:rsidRDefault="0005377B" w:rsidP="007645F9">
      <w:pPr>
        <w:pStyle w:val="EndNoteBibliography"/>
        <w:rPr>
          <w:rFonts w:ascii="Arial" w:hAnsi="Arial" w:cs="Arial"/>
        </w:rPr>
      </w:pPr>
    </w:p>
    <w:p w14:paraId="0ADF3B3C" w14:textId="77777777" w:rsidR="0005377B" w:rsidRDefault="0005377B" w:rsidP="007645F9">
      <w:pPr>
        <w:pStyle w:val="EndNoteBibliography"/>
        <w:rPr>
          <w:rFonts w:ascii="Arial" w:hAnsi="Arial" w:cs="Arial"/>
        </w:rPr>
      </w:pPr>
    </w:p>
    <w:p w14:paraId="30F01183" w14:textId="77777777" w:rsidR="006E4C14" w:rsidRDefault="006E4C14" w:rsidP="007645F9">
      <w:pPr>
        <w:pStyle w:val="EndNoteBibliography"/>
        <w:rPr>
          <w:rFonts w:ascii="Arial" w:hAnsi="Arial" w:cs="Arial"/>
        </w:rPr>
      </w:pPr>
    </w:p>
    <w:p w14:paraId="04DCA895" w14:textId="77777777" w:rsidR="0005377B" w:rsidRDefault="0005377B" w:rsidP="007645F9">
      <w:pPr>
        <w:pStyle w:val="EndNoteBibliography"/>
        <w:rPr>
          <w:rFonts w:ascii="Arial" w:hAnsi="Arial" w:cs="Arial"/>
        </w:rPr>
      </w:pPr>
    </w:p>
    <w:p w14:paraId="203C1560" w14:textId="77777777" w:rsidR="0005377B" w:rsidRDefault="0005377B" w:rsidP="007645F9">
      <w:pPr>
        <w:pStyle w:val="EndNoteBibliography"/>
        <w:rPr>
          <w:rFonts w:ascii="Arial" w:hAnsi="Arial" w:cs="Arial"/>
        </w:rPr>
      </w:pPr>
    </w:p>
    <w:p w14:paraId="3C0CD506" w14:textId="77777777" w:rsidR="0005377B" w:rsidRDefault="0005377B" w:rsidP="007645F9">
      <w:pPr>
        <w:pStyle w:val="EndNoteBibliography"/>
        <w:rPr>
          <w:rFonts w:ascii="Arial" w:hAnsi="Arial" w:cs="Arial"/>
        </w:rPr>
      </w:pPr>
    </w:p>
    <w:p w14:paraId="53551627" w14:textId="77777777" w:rsidR="00313CC4" w:rsidRDefault="00313CC4" w:rsidP="007645F9">
      <w:pPr>
        <w:pStyle w:val="EndNoteBibliography"/>
        <w:rPr>
          <w:rFonts w:ascii="Arial" w:hAnsi="Arial" w:cs="Arial"/>
        </w:rPr>
      </w:pPr>
    </w:p>
    <w:p w14:paraId="023FC13F" w14:textId="77777777" w:rsidR="00105B24" w:rsidRDefault="00105B24" w:rsidP="007645F9">
      <w:pPr>
        <w:pStyle w:val="EndNoteBibliography"/>
        <w:rPr>
          <w:rFonts w:ascii="Arial" w:hAnsi="Arial" w:cs="Arial"/>
        </w:rPr>
      </w:pPr>
    </w:p>
    <w:p w14:paraId="62E530A7" w14:textId="77777777" w:rsidR="006E4C14" w:rsidRDefault="006E4C14" w:rsidP="007645F9">
      <w:pPr>
        <w:pStyle w:val="EndNoteBibliography"/>
        <w:rPr>
          <w:rFonts w:ascii="Arial" w:hAnsi="Arial" w:cs="Arial"/>
        </w:rPr>
      </w:pPr>
    </w:p>
    <w:p w14:paraId="0D885B4D" w14:textId="77777777" w:rsidR="00313CC4" w:rsidRDefault="00313CC4" w:rsidP="007645F9">
      <w:pPr>
        <w:pStyle w:val="EndNoteBibliography"/>
        <w:rPr>
          <w:rFonts w:ascii="Arial" w:hAnsi="Arial" w:cs="Arial"/>
        </w:rPr>
      </w:pPr>
    </w:p>
    <w:p w14:paraId="43236147" w14:textId="77777777" w:rsidR="00313CC4" w:rsidRDefault="00313CC4" w:rsidP="007645F9">
      <w:pPr>
        <w:pStyle w:val="EndNoteBibliography"/>
        <w:rPr>
          <w:rFonts w:ascii="Arial" w:hAnsi="Arial" w:cs="Arial"/>
        </w:rPr>
      </w:pPr>
    </w:p>
    <w:p w14:paraId="3F57C57F" w14:textId="77777777" w:rsidR="0005377B" w:rsidRDefault="0005377B" w:rsidP="007645F9">
      <w:pPr>
        <w:pStyle w:val="EndNoteBibliography"/>
        <w:rPr>
          <w:rFonts w:ascii="Arial" w:hAnsi="Arial" w:cs="Arial"/>
        </w:rPr>
      </w:pPr>
    </w:p>
    <w:p w14:paraId="254077C6" w14:textId="77777777" w:rsidR="0005377B" w:rsidRPr="00DA1FBD" w:rsidRDefault="0005377B" w:rsidP="007645F9">
      <w:pPr>
        <w:pStyle w:val="EndNoteBibliography"/>
        <w:rPr>
          <w:rFonts w:ascii="Arial" w:hAnsi="Arial" w:cs="Arial"/>
          <w:b/>
        </w:rPr>
      </w:pPr>
      <w:r w:rsidRPr="00DA1FBD">
        <w:rPr>
          <w:rFonts w:ascii="Arial" w:hAnsi="Arial" w:cs="Arial"/>
          <w:b/>
        </w:rPr>
        <w:lastRenderedPageBreak/>
        <w:t>Legends</w:t>
      </w:r>
    </w:p>
    <w:p w14:paraId="353FAA37" w14:textId="77777777" w:rsidR="00DA1FBD" w:rsidRPr="00DA1FBD" w:rsidRDefault="00DA1FBD" w:rsidP="007645F9">
      <w:pPr>
        <w:pStyle w:val="EndNoteBibliography"/>
        <w:rPr>
          <w:rFonts w:ascii="Arial" w:hAnsi="Arial" w:cs="Arial"/>
        </w:rPr>
      </w:pPr>
    </w:p>
    <w:p w14:paraId="6671DE2A" w14:textId="77777777" w:rsidR="00DA1FBD" w:rsidRPr="00DA1FBD" w:rsidRDefault="00DA1FBD" w:rsidP="007645F9">
      <w:pPr>
        <w:pStyle w:val="EndNoteBibliography"/>
        <w:rPr>
          <w:rFonts w:ascii="Arial" w:hAnsi="Arial" w:cs="Arial"/>
        </w:rPr>
      </w:pPr>
      <w:r w:rsidRPr="00DA1FBD">
        <w:rPr>
          <w:rFonts w:ascii="Arial" w:hAnsi="Arial" w:cs="Arial"/>
        </w:rPr>
        <w:t>Figure 1: Flow chart describing the selection procedure.</w:t>
      </w:r>
    </w:p>
    <w:p w14:paraId="3964D776" w14:textId="77777777" w:rsidR="00DA1FBD" w:rsidRPr="00DA1FBD" w:rsidRDefault="00DA1FBD" w:rsidP="007645F9">
      <w:pPr>
        <w:pStyle w:val="EndNoteBibliography"/>
        <w:rPr>
          <w:rFonts w:ascii="Arial" w:hAnsi="Arial" w:cs="Arial"/>
        </w:rPr>
      </w:pPr>
    </w:p>
    <w:p w14:paraId="6CAA9A6A" w14:textId="77777777" w:rsidR="00DA1FBD" w:rsidRPr="00DA1FBD" w:rsidRDefault="00DA1FBD" w:rsidP="00DA1FBD">
      <w:pPr>
        <w:rPr>
          <w:rFonts w:ascii="Arial" w:hAnsi="Arial" w:cs="Arial"/>
          <w:noProof/>
          <w:lang w:eastAsia="de-CH"/>
        </w:rPr>
      </w:pPr>
      <w:r w:rsidRPr="00DA1FBD">
        <w:rPr>
          <w:rFonts w:ascii="Arial" w:hAnsi="Arial" w:cs="Arial"/>
          <w:noProof/>
          <w:lang w:eastAsia="de-CH"/>
        </w:rPr>
        <w:t>Figure 2: Sputum production in PCD patients: Forest plot showing the heterogeneity and weighted mean prevalence in the included publications.</w:t>
      </w:r>
    </w:p>
    <w:p w14:paraId="67F2B876" w14:textId="77777777" w:rsidR="00DA1FBD" w:rsidRPr="00DA1FBD" w:rsidRDefault="00DA1FBD" w:rsidP="007645F9">
      <w:pPr>
        <w:pStyle w:val="EndNoteBibliography"/>
        <w:rPr>
          <w:rFonts w:ascii="Arial" w:hAnsi="Arial" w:cs="Arial"/>
        </w:rPr>
      </w:pPr>
    </w:p>
    <w:p w14:paraId="659B6CB1" w14:textId="77777777" w:rsidR="00DA1FBD" w:rsidRPr="00DA1FBD" w:rsidRDefault="00DA1FBD" w:rsidP="007645F9">
      <w:pPr>
        <w:pStyle w:val="EndNoteBibliography"/>
        <w:rPr>
          <w:rFonts w:ascii="Arial" w:hAnsi="Arial" w:cs="Arial"/>
        </w:rPr>
      </w:pPr>
      <w:r w:rsidRPr="00DA1FBD">
        <w:rPr>
          <w:rFonts w:ascii="Arial" w:hAnsi="Arial" w:cs="Arial"/>
        </w:rPr>
        <w:t>Figure 3: Hearing impairment in PCD patients: Forest plot showing the heterogeneity and weighted mean prevalence in the included publications.</w:t>
      </w:r>
    </w:p>
    <w:p w14:paraId="16A5BCBD" w14:textId="77777777" w:rsidR="00DA1FBD" w:rsidRPr="00DA1FBD" w:rsidRDefault="00DA1FBD" w:rsidP="007645F9">
      <w:pPr>
        <w:pStyle w:val="EndNoteBibliography"/>
        <w:rPr>
          <w:rFonts w:ascii="Arial" w:hAnsi="Arial" w:cs="Arial"/>
        </w:rPr>
      </w:pPr>
    </w:p>
    <w:p w14:paraId="6F464A7E" w14:textId="77777777" w:rsidR="00DA1FBD" w:rsidRDefault="00CA7C2A" w:rsidP="007645F9">
      <w:pPr>
        <w:pStyle w:val="EndNoteBibliography"/>
        <w:rPr>
          <w:rFonts w:ascii="Arial" w:hAnsi="Arial" w:cs="Arial"/>
        </w:rPr>
      </w:pPr>
      <w:r w:rsidRPr="00CA7C2A">
        <w:rPr>
          <w:rFonts w:ascii="Arial" w:hAnsi="Arial" w:cs="Arial"/>
        </w:rPr>
        <w:t>Figure 4: Congenital heart disease in PCD patients: Forest plot showing the heterogeneity and weighted mean prevalence in the included publications.</w:t>
      </w:r>
    </w:p>
    <w:p w14:paraId="76A4A793" w14:textId="77777777" w:rsidR="00DA1FBD" w:rsidRDefault="00DA1FBD" w:rsidP="007645F9">
      <w:pPr>
        <w:pStyle w:val="EndNoteBibliography"/>
        <w:rPr>
          <w:rFonts w:ascii="Arial" w:hAnsi="Arial" w:cs="Arial"/>
        </w:rPr>
      </w:pPr>
    </w:p>
    <w:p w14:paraId="25BDB082" w14:textId="77777777" w:rsidR="00DA1FBD" w:rsidRDefault="00DA1FBD" w:rsidP="007645F9">
      <w:pPr>
        <w:pStyle w:val="EndNoteBibliography"/>
        <w:rPr>
          <w:rFonts w:ascii="Arial" w:hAnsi="Arial" w:cs="Arial"/>
        </w:rPr>
      </w:pPr>
    </w:p>
    <w:p w14:paraId="792939AC" w14:textId="77777777" w:rsidR="00DA1FBD" w:rsidRDefault="00DA1FBD" w:rsidP="007645F9">
      <w:pPr>
        <w:pStyle w:val="EndNoteBibliography"/>
        <w:rPr>
          <w:rFonts w:ascii="Arial" w:hAnsi="Arial" w:cs="Arial"/>
        </w:rPr>
      </w:pPr>
    </w:p>
    <w:p w14:paraId="3D968281" w14:textId="77777777" w:rsidR="00DA1FBD" w:rsidRDefault="00DA1FBD" w:rsidP="007645F9">
      <w:pPr>
        <w:pStyle w:val="EndNoteBibliography"/>
        <w:rPr>
          <w:rFonts w:ascii="Arial" w:hAnsi="Arial" w:cs="Arial"/>
        </w:rPr>
      </w:pPr>
    </w:p>
    <w:p w14:paraId="521974FD" w14:textId="77777777" w:rsidR="00DA1FBD" w:rsidRDefault="00DA1FBD" w:rsidP="007645F9">
      <w:pPr>
        <w:pStyle w:val="EndNoteBibliography"/>
        <w:rPr>
          <w:rFonts w:ascii="Arial" w:hAnsi="Arial" w:cs="Arial"/>
        </w:rPr>
      </w:pPr>
    </w:p>
    <w:p w14:paraId="35A9FDDB" w14:textId="77777777" w:rsidR="00DA1FBD" w:rsidRDefault="00DA1FBD" w:rsidP="007645F9">
      <w:pPr>
        <w:pStyle w:val="EndNoteBibliography"/>
        <w:rPr>
          <w:rFonts w:ascii="Arial" w:hAnsi="Arial" w:cs="Arial"/>
        </w:rPr>
      </w:pPr>
    </w:p>
    <w:p w14:paraId="557C7C45" w14:textId="77777777" w:rsidR="00DA1FBD" w:rsidRDefault="00DA1FBD" w:rsidP="007645F9">
      <w:pPr>
        <w:pStyle w:val="EndNoteBibliography"/>
        <w:rPr>
          <w:rFonts w:ascii="Arial" w:hAnsi="Arial" w:cs="Arial"/>
        </w:rPr>
      </w:pPr>
    </w:p>
    <w:p w14:paraId="23B8485F" w14:textId="77777777" w:rsidR="00DA1FBD" w:rsidRDefault="00DA1FBD" w:rsidP="007645F9">
      <w:pPr>
        <w:pStyle w:val="EndNoteBibliography"/>
        <w:rPr>
          <w:rFonts w:ascii="Arial" w:hAnsi="Arial" w:cs="Arial"/>
        </w:rPr>
      </w:pPr>
    </w:p>
    <w:p w14:paraId="6FBD2E2A" w14:textId="77777777" w:rsidR="00DA1FBD" w:rsidRDefault="00DA1FBD" w:rsidP="007645F9">
      <w:pPr>
        <w:pStyle w:val="EndNoteBibliography"/>
        <w:rPr>
          <w:rFonts w:ascii="Arial" w:hAnsi="Arial" w:cs="Arial"/>
        </w:rPr>
      </w:pPr>
    </w:p>
    <w:p w14:paraId="47A0F04D" w14:textId="77777777" w:rsidR="00DA1FBD" w:rsidRDefault="00DA1FBD" w:rsidP="007645F9">
      <w:pPr>
        <w:pStyle w:val="EndNoteBibliography"/>
        <w:rPr>
          <w:rFonts w:ascii="Arial" w:hAnsi="Arial" w:cs="Arial"/>
        </w:rPr>
      </w:pPr>
    </w:p>
    <w:p w14:paraId="042F9B4F" w14:textId="77777777" w:rsidR="00DA1FBD" w:rsidRDefault="00DA1FBD" w:rsidP="007645F9">
      <w:pPr>
        <w:pStyle w:val="EndNoteBibliography"/>
        <w:rPr>
          <w:rFonts w:ascii="Arial" w:hAnsi="Arial" w:cs="Arial"/>
        </w:rPr>
      </w:pPr>
    </w:p>
    <w:p w14:paraId="3165D74E" w14:textId="77777777" w:rsidR="00DA1FBD" w:rsidRDefault="00DA1FBD" w:rsidP="007645F9">
      <w:pPr>
        <w:pStyle w:val="EndNoteBibliography"/>
        <w:rPr>
          <w:rFonts w:ascii="Arial" w:hAnsi="Arial" w:cs="Arial"/>
        </w:rPr>
      </w:pPr>
    </w:p>
    <w:p w14:paraId="2B018841" w14:textId="77777777" w:rsidR="00DA1FBD" w:rsidRDefault="00DA1FBD" w:rsidP="007645F9">
      <w:pPr>
        <w:pStyle w:val="EndNoteBibliography"/>
        <w:rPr>
          <w:rFonts w:ascii="Arial" w:hAnsi="Arial" w:cs="Arial"/>
        </w:rPr>
      </w:pPr>
    </w:p>
    <w:p w14:paraId="74D4F2F0" w14:textId="77777777" w:rsidR="00DA1FBD" w:rsidRDefault="00DA1FBD" w:rsidP="007645F9">
      <w:pPr>
        <w:pStyle w:val="EndNoteBibliography"/>
        <w:rPr>
          <w:rFonts w:ascii="Arial" w:hAnsi="Arial" w:cs="Arial"/>
        </w:rPr>
      </w:pPr>
    </w:p>
    <w:p w14:paraId="2878CC69" w14:textId="77777777" w:rsidR="00CA7C2A" w:rsidRDefault="00CA7C2A" w:rsidP="007645F9">
      <w:pPr>
        <w:pStyle w:val="EndNoteBibliography"/>
        <w:rPr>
          <w:rFonts w:ascii="Arial" w:hAnsi="Arial" w:cs="Arial"/>
        </w:rPr>
      </w:pPr>
    </w:p>
    <w:p w14:paraId="3D46AF49" w14:textId="77777777" w:rsidR="00CA7C2A" w:rsidRDefault="00CA7C2A" w:rsidP="007645F9">
      <w:pPr>
        <w:pStyle w:val="EndNoteBibliography"/>
        <w:rPr>
          <w:rFonts w:ascii="Arial" w:hAnsi="Arial" w:cs="Arial"/>
        </w:rPr>
      </w:pPr>
    </w:p>
    <w:p w14:paraId="5BBF66E0" w14:textId="77777777" w:rsidR="00CA7C2A" w:rsidRDefault="00CA7C2A" w:rsidP="007645F9">
      <w:pPr>
        <w:pStyle w:val="EndNoteBibliography"/>
        <w:rPr>
          <w:rFonts w:ascii="Arial" w:hAnsi="Arial" w:cs="Arial"/>
        </w:rPr>
      </w:pPr>
    </w:p>
    <w:p w14:paraId="58DA73AB" w14:textId="77777777" w:rsidR="00DA1FBD" w:rsidRDefault="00DA1FBD" w:rsidP="007645F9">
      <w:pPr>
        <w:pStyle w:val="EndNoteBibliography"/>
        <w:rPr>
          <w:rFonts w:ascii="Arial" w:hAnsi="Arial" w:cs="Arial"/>
        </w:rPr>
      </w:pPr>
    </w:p>
    <w:p w14:paraId="4F944E39" w14:textId="77777777" w:rsidR="0091666D" w:rsidRDefault="0091666D" w:rsidP="007645F9">
      <w:pPr>
        <w:pStyle w:val="EndNoteBibliography"/>
        <w:rPr>
          <w:rFonts w:ascii="Arial" w:hAnsi="Arial" w:cs="Arial"/>
        </w:rPr>
      </w:pPr>
    </w:p>
    <w:p w14:paraId="0789B827" w14:textId="77777777" w:rsidR="0091666D" w:rsidRDefault="0091666D" w:rsidP="007645F9">
      <w:pPr>
        <w:pStyle w:val="EndNoteBibliography"/>
        <w:rPr>
          <w:rFonts w:ascii="Arial" w:hAnsi="Arial" w:cs="Arial"/>
        </w:rPr>
      </w:pPr>
    </w:p>
    <w:p w14:paraId="496A62AB" w14:textId="77777777" w:rsidR="00DA1FBD" w:rsidRDefault="00DA1FBD" w:rsidP="007645F9">
      <w:pPr>
        <w:pStyle w:val="EndNoteBibliography"/>
        <w:rPr>
          <w:rFonts w:ascii="Arial" w:hAnsi="Arial" w:cs="Arial"/>
        </w:rPr>
      </w:pPr>
    </w:p>
    <w:p w14:paraId="1158244C" w14:textId="77777777" w:rsidR="00DA1FBD" w:rsidRPr="00DA1FBD" w:rsidRDefault="00DA1FBD" w:rsidP="007645F9">
      <w:pPr>
        <w:pStyle w:val="EndNoteBibliography"/>
        <w:rPr>
          <w:rFonts w:ascii="Arial" w:hAnsi="Arial" w:cs="Arial"/>
          <w:b/>
        </w:rPr>
      </w:pPr>
      <w:r w:rsidRPr="00DA1FBD">
        <w:rPr>
          <w:rFonts w:ascii="Arial" w:hAnsi="Arial" w:cs="Arial"/>
          <w:b/>
        </w:rPr>
        <w:lastRenderedPageBreak/>
        <w:t>Supplementary Files:</w:t>
      </w:r>
    </w:p>
    <w:p w14:paraId="7D7539D8" w14:textId="77777777" w:rsidR="00DA1FBD" w:rsidRDefault="00DA1FBD" w:rsidP="00DA1FBD">
      <w:pPr>
        <w:pStyle w:val="EndNoteBibliography"/>
        <w:spacing w:after="0"/>
        <w:rPr>
          <w:rFonts w:ascii="Arial" w:hAnsi="Arial" w:cs="Arial"/>
        </w:rPr>
      </w:pPr>
    </w:p>
    <w:p w14:paraId="15390331" w14:textId="77777777" w:rsidR="00DA1FBD" w:rsidRPr="00DA1FBD" w:rsidRDefault="00DA1FBD" w:rsidP="00DA1FBD">
      <w:pPr>
        <w:pStyle w:val="EndNoteBibliography"/>
        <w:spacing w:before="160" w:after="0"/>
        <w:rPr>
          <w:rFonts w:ascii="Arial" w:hAnsi="Arial" w:cs="Arial"/>
        </w:rPr>
      </w:pPr>
      <w:r w:rsidRPr="00DA1FBD">
        <w:rPr>
          <w:rFonts w:ascii="Arial" w:hAnsi="Arial" w:cs="Arial"/>
        </w:rPr>
        <w:t>TABLE S1: Prevalence of reported characteristics of PCD by country, including studies with overlapping population.</w:t>
      </w:r>
    </w:p>
    <w:p w14:paraId="473C1BAF" w14:textId="77777777" w:rsidR="00DA1FBD" w:rsidRPr="00DA1FBD" w:rsidRDefault="00DA1FBD" w:rsidP="00DA1FBD">
      <w:pPr>
        <w:pStyle w:val="EndNoteBibliography"/>
        <w:spacing w:before="160" w:after="0"/>
        <w:rPr>
          <w:rFonts w:ascii="Arial" w:hAnsi="Arial" w:cs="Arial"/>
        </w:rPr>
      </w:pPr>
      <w:r w:rsidRPr="00DA1FBD">
        <w:rPr>
          <w:rFonts w:ascii="Arial" w:hAnsi="Arial" w:cs="Arial"/>
        </w:rPr>
        <w:t>TABLE S2: Meta-regression results on prevalence of reported clinical characteristics of PCD patients.</w:t>
      </w:r>
    </w:p>
    <w:p w14:paraId="67FEDAD8" w14:textId="77777777" w:rsidR="00DA1FBD" w:rsidRPr="00DA1FBD" w:rsidRDefault="00DA1FBD" w:rsidP="007645F9">
      <w:pPr>
        <w:pStyle w:val="EndNoteBibliography"/>
        <w:rPr>
          <w:rFonts w:ascii="Arial" w:hAnsi="Arial" w:cs="Arial"/>
        </w:rPr>
      </w:pPr>
    </w:p>
    <w:p w14:paraId="371E7B3E" w14:textId="77777777" w:rsidR="00DA1FBD" w:rsidRPr="00DA1FBD" w:rsidRDefault="00DA1FBD" w:rsidP="007645F9">
      <w:pPr>
        <w:pStyle w:val="EndNoteBibliography"/>
        <w:rPr>
          <w:rFonts w:ascii="Arial" w:hAnsi="Arial" w:cs="Arial"/>
        </w:rPr>
      </w:pPr>
      <w:r w:rsidRPr="00DA1FBD">
        <w:rPr>
          <w:rFonts w:ascii="Arial" w:hAnsi="Arial" w:cs="Arial"/>
        </w:rPr>
        <w:t>Figure S1: Situs anomalies in PCD patients: Forest plot showing the heterogeneity and weighted mean prevalence in the included publications.</w:t>
      </w:r>
    </w:p>
    <w:p w14:paraId="276ACD25" w14:textId="77777777" w:rsidR="00DA1FBD" w:rsidRPr="00DA1FBD" w:rsidRDefault="00DA1FBD" w:rsidP="00DA1FBD">
      <w:pPr>
        <w:rPr>
          <w:rFonts w:ascii="Arial" w:hAnsi="Arial" w:cs="Arial"/>
          <w:noProof/>
          <w:lang w:eastAsia="de-CH"/>
        </w:rPr>
      </w:pPr>
      <w:r w:rsidRPr="00DA1FBD">
        <w:rPr>
          <w:rFonts w:ascii="Arial" w:hAnsi="Arial" w:cs="Arial"/>
          <w:noProof/>
          <w:lang w:eastAsia="de-CH"/>
        </w:rPr>
        <w:t>Figure S2: Cough in PCD patients: Forest plot showing the heterogeneity and weighted mean prevalence in the included publications.in the included publications.</w:t>
      </w:r>
    </w:p>
    <w:p w14:paraId="474CD331" w14:textId="77777777" w:rsidR="00DA1FBD" w:rsidRPr="00DA1FBD" w:rsidRDefault="00DA1FBD" w:rsidP="00DA1FBD">
      <w:pPr>
        <w:rPr>
          <w:rFonts w:ascii="Arial" w:hAnsi="Arial" w:cs="Arial"/>
        </w:rPr>
      </w:pPr>
      <w:r w:rsidRPr="00DA1FBD">
        <w:rPr>
          <w:rFonts w:ascii="Arial" w:hAnsi="Arial" w:cs="Arial"/>
        </w:rPr>
        <w:t>Figure S3: Lower respiratory infections in PCD patients: Forest plot showing the heterogeneity and weighted mean prevalence in the included publications.</w:t>
      </w:r>
    </w:p>
    <w:p w14:paraId="694ED4F7" w14:textId="77777777" w:rsidR="00DA1FBD" w:rsidRPr="00DA1FBD" w:rsidRDefault="00DA1FBD" w:rsidP="00DA1FBD">
      <w:pPr>
        <w:rPr>
          <w:rFonts w:ascii="Arial" w:hAnsi="Arial" w:cs="Arial"/>
        </w:rPr>
      </w:pPr>
      <w:r w:rsidRPr="00DA1FBD">
        <w:rPr>
          <w:rFonts w:ascii="Arial" w:hAnsi="Arial" w:cs="Arial"/>
        </w:rPr>
        <w:t>Figure S4: Bronchiectasis in PCD patients: Forest plot showing the heterogeneity and weighted mean prevalence in the included publications.</w:t>
      </w:r>
    </w:p>
    <w:p w14:paraId="104D0397" w14:textId="77777777" w:rsidR="00DA1FBD" w:rsidRPr="00DA1FBD" w:rsidRDefault="00DA1FBD" w:rsidP="00DA1FBD">
      <w:pPr>
        <w:rPr>
          <w:rFonts w:ascii="Arial" w:hAnsi="Arial" w:cs="Arial"/>
        </w:rPr>
      </w:pPr>
      <w:r w:rsidRPr="00DA1FBD">
        <w:rPr>
          <w:rFonts w:ascii="Arial" w:hAnsi="Arial" w:cs="Arial"/>
        </w:rPr>
        <w:t>Figure S5: Rhinitis in PCD patients: Forest plot showing the heterogeneity and weighted mean prevalence in the included publications.</w:t>
      </w:r>
    </w:p>
    <w:p w14:paraId="758F74FE" w14:textId="77777777" w:rsidR="00DA1FBD" w:rsidRPr="00DA1FBD" w:rsidRDefault="00DA1FBD" w:rsidP="00DA1FBD">
      <w:pPr>
        <w:rPr>
          <w:rFonts w:ascii="Arial" w:hAnsi="Arial" w:cs="Arial"/>
          <w:noProof/>
          <w:lang w:eastAsia="de-CH"/>
        </w:rPr>
      </w:pPr>
      <w:r w:rsidRPr="00DA1FBD">
        <w:rPr>
          <w:rFonts w:ascii="Arial" w:hAnsi="Arial" w:cs="Arial"/>
          <w:noProof/>
          <w:lang w:eastAsia="de-CH"/>
        </w:rPr>
        <w:t>Figure S6: Otitis in PCD patients: Forest plot showing the heterogeneity and weighted mean prevalence in the included publications.</w:t>
      </w:r>
    </w:p>
    <w:p w14:paraId="1B883CDF" w14:textId="77777777" w:rsidR="00DA1FBD" w:rsidRPr="00DA1FBD" w:rsidRDefault="00DA1FBD" w:rsidP="00DA1FBD">
      <w:pPr>
        <w:rPr>
          <w:rFonts w:ascii="Arial" w:hAnsi="Arial" w:cs="Arial"/>
          <w:noProof/>
          <w:lang w:eastAsia="de-CH"/>
        </w:rPr>
      </w:pPr>
      <w:r w:rsidRPr="00DA1FBD">
        <w:rPr>
          <w:rFonts w:ascii="Arial" w:hAnsi="Arial" w:cs="Arial"/>
          <w:noProof/>
          <w:lang w:eastAsia="de-CH"/>
        </w:rPr>
        <w:t>Figure S7: Sinusitis</w:t>
      </w:r>
      <w:r w:rsidRPr="00DA1FBD">
        <w:rPr>
          <w:rFonts w:ascii="Arial" w:hAnsi="Arial" w:cs="Arial"/>
        </w:rPr>
        <w:t xml:space="preserve"> </w:t>
      </w:r>
      <w:r w:rsidRPr="00DA1FBD">
        <w:rPr>
          <w:rFonts w:ascii="Arial" w:hAnsi="Arial" w:cs="Arial"/>
          <w:noProof/>
          <w:lang w:eastAsia="de-CH"/>
        </w:rPr>
        <w:t>in PCD patients: Forest plot showing the heterogeneity and weighted mean prevalence in the included publications.</w:t>
      </w:r>
    </w:p>
    <w:p w14:paraId="5493EF95" w14:textId="77777777" w:rsidR="00DA1FBD" w:rsidRPr="00DA1FBD" w:rsidRDefault="00DA1FBD" w:rsidP="00DA1FBD">
      <w:pPr>
        <w:rPr>
          <w:rFonts w:ascii="Arial" w:hAnsi="Arial" w:cs="Arial"/>
          <w:noProof/>
          <w:lang w:eastAsia="de-CH"/>
        </w:rPr>
      </w:pPr>
      <w:r w:rsidRPr="00DA1FBD">
        <w:rPr>
          <w:rFonts w:ascii="Arial" w:hAnsi="Arial" w:cs="Arial"/>
        </w:rPr>
        <w:t xml:space="preserve">Figure S8: Use of grommets </w:t>
      </w:r>
      <w:r w:rsidRPr="00DA1FBD">
        <w:rPr>
          <w:rFonts w:ascii="Arial" w:hAnsi="Arial" w:cs="Arial"/>
          <w:noProof/>
          <w:lang w:eastAsia="de-CH"/>
        </w:rPr>
        <w:t>in PCD patients: Forest plot showing the heterogeneity and weighted mean prevalence in the included publications.</w:t>
      </w:r>
    </w:p>
    <w:p w14:paraId="4A5B064A" w14:textId="77777777" w:rsidR="00DA1FBD" w:rsidRPr="00DA1FBD" w:rsidRDefault="00DA1FBD" w:rsidP="00DA1FBD">
      <w:pPr>
        <w:rPr>
          <w:rFonts w:ascii="Arial" w:hAnsi="Arial" w:cs="Arial"/>
          <w:noProof/>
          <w:lang w:eastAsia="de-CH"/>
        </w:rPr>
      </w:pPr>
      <w:r w:rsidRPr="00DA1FBD">
        <w:rPr>
          <w:rFonts w:ascii="Arial" w:hAnsi="Arial" w:cs="Arial"/>
          <w:noProof/>
          <w:lang w:eastAsia="de-CH"/>
        </w:rPr>
        <w:t>Figure S9: Nasal polyps in PCD patients: Forest plot showing the heterogeneity and weighted mean prevalence in the included publications.</w:t>
      </w:r>
    </w:p>
    <w:p w14:paraId="210D1296" w14:textId="77777777" w:rsidR="00CA7C2A" w:rsidRDefault="00CA7C2A" w:rsidP="00DA1FBD">
      <w:pPr>
        <w:rPr>
          <w:rFonts w:ascii="Arial" w:hAnsi="Arial" w:cs="Arial"/>
        </w:rPr>
      </w:pPr>
      <w:r w:rsidRPr="00CA7C2A">
        <w:rPr>
          <w:rFonts w:ascii="Arial" w:hAnsi="Arial" w:cs="Arial"/>
        </w:rPr>
        <w:t>Figure S10: Neonatal respiratory distress in PCD patients: Forest plot showing the heterogeneity and weighted mean prevalence in the included publications.</w:t>
      </w:r>
    </w:p>
    <w:p w14:paraId="0D8EC5D5" w14:textId="77777777" w:rsidR="00DA1FBD" w:rsidRPr="00DA1FBD" w:rsidRDefault="00DA1FBD" w:rsidP="00DA1FBD">
      <w:pPr>
        <w:rPr>
          <w:rFonts w:ascii="Arial" w:hAnsi="Arial" w:cs="Arial"/>
        </w:rPr>
      </w:pPr>
      <w:r w:rsidRPr="00DA1FBD">
        <w:rPr>
          <w:rFonts w:ascii="Arial" w:hAnsi="Arial" w:cs="Arial"/>
        </w:rPr>
        <w:t>Figure S11: Infertility in PCD patients: Forest plot showing the heterogeneity and weighted mean prevalence in the included publications.</w:t>
      </w:r>
    </w:p>
    <w:p w14:paraId="39483ED7" w14:textId="77777777" w:rsidR="00CA7C2A" w:rsidRPr="00CA7C2A" w:rsidRDefault="00CA7C2A" w:rsidP="00CA7C2A">
      <w:pPr>
        <w:rPr>
          <w:rFonts w:ascii="Arial" w:hAnsi="Arial" w:cs="Arial"/>
        </w:rPr>
      </w:pPr>
      <w:r w:rsidRPr="00CA7C2A">
        <w:rPr>
          <w:rFonts w:ascii="Arial" w:hAnsi="Arial" w:cs="Arial"/>
        </w:rPr>
        <w:t>Figure S12: Situs anomalies in PCD patients: Forest plot showing the heterogeneity and weighted mean prevalence in publications included in subgroup meta-analysis.</w:t>
      </w:r>
    </w:p>
    <w:p w14:paraId="239F9C5E" w14:textId="77777777" w:rsidR="00CA7C2A" w:rsidRPr="00CA7C2A" w:rsidRDefault="00CA7C2A" w:rsidP="00CA7C2A">
      <w:pPr>
        <w:rPr>
          <w:rFonts w:ascii="Arial" w:hAnsi="Arial" w:cs="Arial"/>
        </w:rPr>
      </w:pPr>
      <w:r w:rsidRPr="00CA7C2A">
        <w:rPr>
          <w:rFonts w:ascii="Arial" w:hAnsi="Arial" w:cs="Arial"/>
        </w:rPr>
        <w:t>Figure S13: Cough in PCD patients: Forest plot showing the heterogeneity and weighted mean prevalence in publications included in subgroup meta-analysis.</w:t>
      </w:r>
    </w:p>
    <w:p w14:paraId="3D3E88F5" w14:textId="77777777" w:rsidR="00CA7C2A" w:rsidRPr="00CA7C2A" w:rsidRDefault="00CA7C2A" w:rsidP="00CA7C2A">
      <w:pPr>
        <w:rPr>
          <w:rFonts w:ascii="Arial" w:hAnsi="Arial" w:cs="Arial"/>
        </w:rPr>
      </w:pPr>
      <w:r w:rsidRPr="00CA7C2A">
        <w:rPr>
          <w:rFonts w:ascii="Arial" w:hAnsi="Arial" w:cs="Arial"/>
        </w:rPr>
        <w:t>Figure S14: Sputum production in PCD patients: Forest plot showing the heterogeneity and weighted mean prevalence in publications included in subgroup meta-analysis.</w:t>
      </w:r>
    </w:p>
    <w:p w14:paraId="2318EB6F" w14:textId="77777777" w:rsidR="00CA7C2A" w:rsidRPr="00CA7C2A" w:rsidRDefault="00CA7C2A" w:rsidP="00CA7C2A">
      <w:pPr>
        <w:rPr>
          <w:rFonts w:ascii="Arial" w:hAnsi="Arial" w:cs="Arial"/>
        </w:rPr>
      </w:pPr>
      <w:r w:rsidRPr="00CA7C2A">
        <w:rPr>
          <w:rFonts w:ascii="Arial" w:hAnsi="Arial" w:cs="Arial"/>
        </w:rPr>
        <w:t>Figure S15: Lower respiratory infections in PCD patients: Forest plot showing the heterogeneity and weighted mean prevalence in publications included in subgroup meta-analysis.</w:t>
      </w:r>
    </w:p>
    <w:p w14:paraId="0E0CBF4B" w14:textId="77777777" w:rsidR="00CA7C2A" w:rsidRPr="00CA7C2A" w:rsidRDefault="00CA7C2A" w:rsidP="00CA7C2A">
      <w:pPr>
        <w:rPr>
          <w:rFonts w:ascii="Arial" w:hAnsi="Arial" w:cs="Arial"/>
        </w:rPr>
      </w:pPr>
      <w:r w:rsidRPr="00CA7C2A">
        <w:rPr>
          <w:rFonts w:ascii="Arial" w:hAnsi="Arial" w:cs="Arial"/>
        </w:rPr>
        <w:lastRenderedPageBreak/>
        <w:t>Figure S16: Bronchiectasis in PCD patients: Forest plot showing the heterogeneity and weighted mean prevalence in publications included in subgroup meta-analysis.</w:t>
      </w:r>
    </w:p>
    <w:p w14:paraId="1A135C0B" w14:textId="77777777" w:rsidR="00CA7C2A" w:rsidRPr="00CA7C2A" w:rsidRDefault="00CA7C2A" w:rsidP="00CA7C2A">
      <w:pPr>
        <w:rPr>
          <w:rFonts w:ascii="Arial" w:hAnsi="Arial" w:cs="Arial"/>
        </w:rPr>
      </w:pPr>
      <w:r w:rsidRPr="00CA7C2A">
        <w:rPr>
          <w:rFonts w:ascii="Arial" w:hAnsi="Arial" w:cs="Arial"/>
        </w:rPr>
        <w:t>Figure S17: Rhinitis in PCD patients: Forest plot showing the heterogeneity and weighted mean prevalence in publications included in subgroup meta-analysis.</w:t>
      </w:r>
    </w:p>
    <w:p w14:paraId="73BEC385" w14:textId="77777777" w:rsidR="00CA7C2A" w:rsidRPr="00CA7C2A" w:rsidRDefault="00CA7C2A" w:rsidP="00CA7C2A">
      <w:pPr>
        <w:rPr>
          <w:rFonts w:ascii="Arial" w:hAnsi="Arial" w:cs="Arial"/>
        </w:rPr>
      </w:pPr>
      <w:r w:rsidRPr="00CA7C2A">
        <w:rPr>
          <w:rFonts w:ascii="Arial" w:hAnsi="Arial" w:cs="Arial"/>
        </w:rPr>
        <w:t>Figure S18: Otitis media in PCD patients: Forest plot showing the heterogeneity and weighted mean prevalence in publications included in subgroup meta-analysis.</w:t>
      </w:r>
    </w:p>
    <w:p w14:paraId="785FC7FD" w14:textId="77777777" w:rsidR="00CA7C2A" w:rsidRPr="00CA7C2A" w:rsidRDefault="00CA7C2A" w:rsidP="00CA7C2A">
      <w:pPr>
        <w:rPr>
          <w:rFonts w:ascii="Arial" w:hAnsi="Arial" w:cs="Arial"/>
        </w:rPr>
      </w:pPr>
      <w:r w:rsidRPr="00CA7C2A">
        <w:rPr>
          <w:rFonts w:ascii="Arial" w:hAnsi="Arial" w:cs="Arial"/>
        </w:rPr>
        <w:t>Figure S19: Sinusitis in PCD patients: Forest plot showing the heterogeneity and weighted mean prevalence in publications included in subgroup meta-analysis.</w:t>
      </w:r>
    </w:p>
    <w:p w14:paraId="0D882CB9" w14:textId="77777777" w:rsidR="00CA7C2A" w:rsidRPr="00CA7C2A" w:rsidRDefault="00CA7C2A" w:rsidP="00CA7C2A">
      <w:pPr>
        <w:rPr>
          <w:rFonts w:ascii="Arial" w:hAnsi="Arial" w:cs="Arial"/>
        </w:rPr>
      </w:pPr>
      <w:r w:rsidRPr="00CA7C2A">
        <w:rPr>
          <w:rFonts w:ascii="Arial" w:hAnsi="Arial" w:cs="Arial"/>
        </w:rPr>
        <w:t>Figure S20: Hearing impairment in PCD patients: Forest plot showing the heterogeneity and weighted mean prevalence in publications included in subgroup meta-analysis.</w:t>
      </w:r>
    </w:p>
    <w:p w14:paraId="3C2879C4" w14:textId="77777777" w:rsidR="00CA7C2A" w:rsidRPr="00CA7C2A" w:rsidRDefault="00CA7C2A" w:rsidP="00CA7C2A">
      <w:pPr>
        <w:rPr>
          <w:rFonts w:ascii="Arial" w:hAnsi="Arial" w:cs="Arial"/>
        </w:rPr>
      </w:pPr>
      <w:r w:rsidRPr="00CA7C2A">
        <w:rPr>
          <w:rFonts w:ascii="Arial" w:hAnsi="Arial" w:cs="Arial"/>
        </w:rPr>
        <w:t>Figure S21: Insertion of grommets in PCD patients: Forest plot showing the heterogeneity and weighted mean prevalence in publications included in subgroup meta-analysis.</w:t>
      </w:r>
    </w:p>
    <w:p w14:paraId="77D435C2" w14:textId="77777777" w:rsidR="00CA7C2A" w:rsidRPr="00CA7C2A" w:rsidRDefault="00CA7C2A" w:rsidP="00CA7C2A">
      <w:pPr>
        <w:rPr>
          <w:rFonts w:ascii="Arial" w:hAnsi="Arial" w:cs="Arial"/>
        </w:rPr>
      </w:pPr>
      <w:r w:rsidRPr="00CA7C2A">
        <w:rPr>
          <w:rFonts w:ascii="Arial" w:hAnsi="Arial" w:cs="Arial"/>
        </w:rPr>
        <w:t>Figure S22: Nasal polyps in PCD patients: Forest plot showing the heterogeneity and weighted mean prevalence in publications included in subgroup meta-analysis.</w:t>
      </w:r>
    </w:p>
    <w:p w14:paraId="231F4059" w14:textId="77777777" w:rsidR="00CA7C2A" w:rsidRPr="00CA7C2A" w:rsidRDefault="00CA7C2A" w:rsidP="00CA7C2A">
      <w:pPr>
        <w:rPr>
          <w:rFonts w:ascii="Arial" w:hAnsi="Arial" w:cs="Arial"/>
        </w:rPr>
      </w:pPr>
      <w:r w:rsidRPr="00CA7C2A">
        <w:rPr>
          <w:rFonts w:ascii="Arial" w:hAnsi="Arial" w:cs="Arial"/>
        </w:rPr>
        <w:t>Figure S23: Congenital heart disease in PCD patients: Forest plot showing the heterogeneity and weighted mean prevalence in publications included in subgroup meta-analysis.</w:t>
      </w:r>
    </w:p>
    <w:p w14:paraId="00F46D54" w14:textId="77777777" w:rsidR="00CA7C2A" w:rsidRPr="00CA7C2A" w:rsidRDefault="00CA7C2A" w:rsidP="00CA7C2A">
      <w:pPr>
        <w:rPr>
          <w:rFonts w:ascii="Arial" w:hAnsi="Arial" w:cs="Arial"/>
        </w:rPr>
      </w:pPr>
      <w:r w:rsidRPr="00CA7C2A">
        <w:rPr>
          <w:rFonts w:ascii="Arial" w:hAnsi="Arial" w:cs="Arial"/>
        </w:rPr>
        <w:t>Figure S24: Neonatal respiratory distress in PCD patients: Forest plot showing the heterogeneity and weighted mean prevalence in publications included in subgroup meta-analysis.</w:t>
      </w:r>
    </w:p>
    <w:p w14:paraId="3C12DE92" w14:textId="77777777" w:rsidR="00CA7C2A" w:rsidRPr="00CA7C2A" w:rsidRDefault="00CA7C2A" w:rsidP="00CA7C2A">
      <w:pPr>
        <w:rPr>
          <w:rFonts w:ascii="Arial" w:hAnsi="Arial" w:cs="Arial"/>
        </w:rPr>
      </w:pPr>
      <w:r w:rsidRPr="00CA7C2A">
        <w:rPr>
          <w:rFonts w:ascii="Arial" w:hAnsi="Arial" w:cs="Arial"/>
        </w:rPr>
        <w:t>Figure S25: Infertility in PCD patients: Forest plot showing the heterogeneity and weighted mean prevalence in publications included in subgroup meta-analysis.</w:t>
      </w:r>
    </w:p>
    <w:p w14:paraId="3AF16394" w14:textId="77777777" w:rsidR="00CA7C2A" w:rsidRDefault="00CA7C2A" w:rsidP="00CA7C2A"/>
    <w:p w14:paraId="5985F038" w14:textId="77777777" w:rsidR="00DA1FBD" w:rsidRDefault="00DA1FBD" w:rsidP="00DA1FBD"/>
    <w:p w14:paraId="025D6AD1" w14:textId="77777777" w:rsidR="00DA1FBD" w:rsidRPr="007C503A" w:rsidRDefault="00DA1FBD" w:rsidP="00DA1FBD"/>
    <w:p w14:paraId="54D77891" w14:textId="77777777" w:rsidR="00DA1FBD" w:rsidRDefault="00DA1FBD" w:rsidP="007645F9">
      <w:pPr>
        <w:pStyle w:val="EndNoteBibliography"/>
        <w:rPr>
          <w:rFonts w:ascii="Arial" w:hAnsi="Arial" w:cs="Arial"/>
        </w:rPr>
      </w:pPr>
    </w:p>
    <w:p w14:paraId="693925B2" w14:textId="77777777" w:rsidR="00DA1FBD" w:rsidRDefault="00DA1FBD" w:rsidP="007645F9">
      <w:pPr>
        <w:pStyle w:val="EndNoteBibliography"/>
        <w:rPr>
          <w:rFonts w:ascii="Arial" w:hAnsi="Arial" w:cs="Arial"/>
        </w:rPr>
      </w:pPr>
    </w:p>
    <w:p w14:paraId="50681865" w14:textId="77777777" w:rsidR="00DA1FBD" w:rsidRPr="00DA1FBD" w:rsidRDefault="00DA1FBD" w:rsidP="007645F9">
      <w:pPr>
        <w:pStyle w:val="EndNoteBibliography"/>
        <w:rPr>
          <w:rFonts w:ascii="Arial" w:hAnsi="Arial" w:cs="Arial"/>
        </w:rPr>
      </w:pPr>
    </w:p>
    <w:sectPr w:rsidR="00DA1FBD" w:rsidRPr="00DA1FBD">
      <w:footerReference w:type="default" r:id="rId8"/>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79E103" w14:textId="77777777" w:rsidR="00A532DE" w:rsidRDefault="00A532DE" w:rsidP="00266A43">
      <w:pPr>
        <w:spacing w:after="0" w:line="240" w:lineRule="auto"/>
      </w:pPr>
      <w:r>
        <w:separator/>
      </w:r>
    </w:p>
  </w:endnote>
  <w:endnote w:type="continuationSeparator" w:id="0">
    <w:p w14:paraId="4B667DC5" w14:textId="77777777" w:rsidR="00A532DE" w:rsidRDefault="00A532DE" w:rsidP="00266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2972606"/>
      <w:docPartObj>
        <w:docPartGallery w:val="Page Numbers (Bottom of Page)"/>
        <w:docPartUnique/>
      </w:docPartObj>
    </w:sdtPr>
    <w:sdtEndPr>
      <w:rPr>
        <w:noProof/>
      </w:rPr>
    </w:sdtEndPr>
    <w:sdtContent>
      <w:p w14:paraId="1191C91F" w14:textId="77777777" w:rsidR="005B3040" w:rsidRDefault="005B3040">
        <w:pPr>
          <w:pStyle w:val="Footer"/>
          <w:jc w:val="right"/>
        </w:pPr>
        <w:r>
          <w:fldChar w:fldCharType="begin"/>
        </w:r>
        <w:r>
          <w:instrText xml:space="preserve"> PAGE   \* MERGEFORMAT </w:instrText>
        </w:r>
        <w:r>
          <w:fldChar w:fldCharType="separate"/>
        </w:r>
        <w:r w:rsidR="009742D1">
          <w:rPr>
            <w:noProof/>
          </w:rPr>
          <w:t>1</w:t>
        </w:r>
        <w:r>
          <w:rPr>
            <w:noProof/>
          </w:rPr>
          <w:fldChar w:fldCharType="end"/>
        </w:r>
      </w:p>
    </w:sdtContent>
  </w:sdt>
  <w:p w14:paraId="20DD562C" w14:textId="77777777" w:rsidR="005B3040" w:rsidRPr="00266A43" w:rsidRDefault="005B3040">
    <w:pPr>
      <w:pStyle w:val="Footer"/>
      <w:rPr>
        <w:lang w:val="de-CH"/>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90145A" w14:textId="77777777" w:rsidR="00A532DE" w:rsidRDefault="00A532DE" w:rsidP="00266A43">
      <w:pPr>
        <w:spacing w:after="0" w:line="240" w:lineRule="auto"/>
      </w:pPr>
      <w:r>
        <w:separator/>
      </w:r>
    </w:p>
  </w:footnote>
  <w:footnote w:type="continuationSeparator" w:id="0">
    <w:p w14:paraId="69A60D23" w14:textId="77777777" w:rsidR="00A532DE" w:rsidRDefault="00A532DE" w:rsidP="00266A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353D4"/>
    <w:multiLevelType w:val="hybridMultilevel"/>
    <w:tmpl w:val="D3AA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AE54F1"/>
    <w:multiLevelType w:val="hybridMultilevel"/>
    <w:tmpl w:val="9C82A6EE"/>
    <w:lvl w:ilvl="0" w:tplc="08070001">
      <w:start w:val="1"/>
      <w:numFmt w:val="bullet"/>
      <w:lvlText w:val=""/>
      <w:lvlJc w:val="left"/>
      <w:pPr>
        <w:ind w:left="2148" w:hanging="360"/>
      </w:pPr>
      <w:rPr>
        <w:rFonts w:ascii="Symbol" w:hAnsi="Symbol" w:hint="default"/>
      </w:rPr>
    </w:lvl>
    <w:lvl w:ilvl="1" w:tplc="08070003" w:tentative="1">
      <w:start w:val="1"/>
      <w:numFmt w:val="bullet"/>
      <w:lvlText w:val="o"/>
      <w:lvlJc w:val="left"/>
      <w:pPr>
        <w:ind w:left="2868" w:hanging="360"/>
      </w:pPr>
      <w:rPr>
        <w:rFonts w:ascii="Courier New" w:hAnsi="Courier New" w:cs="Courier New" w:hint="default"/>
      </w:rPr>
    </w:lvl>
    <w:lvl w:ilvl="2" w:tplc="08070005" w:tentative="1">
      <w:start w:val="1"/>
      <w:numFmt w:val="bullet"/>
      <w:lvlText w:val=""/>
      <w:lvlJc w:val="left"/>
      <w:pPr>
        <w:ind w:left="3588" w:hanging="360"/>
      </w:pPr>
      <w:rPr>
        <w:rFonts w:ascii="Wingdings" w:hAnsi="Wingdings" w:hint="default"/>
      </w:rPr>
    </w:lvl>
    <w:lvl w:ilvl="3" w:tplc="08070001" w:tentative="1">
      <w:start w:val="1"/>
      <w:numFmt w:val="bullet"/>
      <w:lvlText w:val=""/>
      <w:lvlJc w:val="left"/>
      <w:pPr>
        <w:ind w:left="4308" w:hanging="360"/>
      </w:pPr>
      <w:rPr>
        <w:rFonts w:ascii="Symbol" w:hAnsi="Symbol" w:hint="default"/>
      </w:rPr>
    </w:lvl>
    <w:lvl w:ilvl="4" w:tplc="08070003" w:tentative="1">
      <w:start w:val="1"/>
      <w:numFmt w:val="bullet"/>
      <w:lvlText w:val="o"/>
      <w:lvlJc w:val="left"/>
      <w:pPr>
        <w:ind w:left="5028" w:hanging="360"/>
      </w:pPr>
      <w:rPr>
        <w:rFonts w:ascii="Courier New" w:hAnsi="Courier New" w:cs="Courier New" w:hint="default"/>
      </w:rPr>
    </w:lvl>
    <w:lvl w:ilvl="5" w:tplc="08070005" w:tentative="1">
      <w:start w:val="1"/>
      <w:numFmt w:val="bullet"/>
      <w:lvlText w:val=""/>
      <w:lvlJc w:val="left"/>
      <w:pPr>
        <w:ind w:left="5748" w:hanging="360"/>
      </w:pPr>
      <w:rPr>
        <w:rFonts w:ascii="Wingdings" w:hAnsi="Wingdings" w:hint="default"/>
      </w:rPr>
    </w:lvl>
    <w:lvl w:ilvl="6" w:tplc="08070001" w:tentative="1">
      <w:start w:val="1"/>
      <w:numFmt w:val="bullet"/>
      <w:lvlText w:val=""/>
      <w:lvlJc w:val="left"/>
      <w:pPr>
        <w:ind w:left="6468" w:hanging="360"/>
      </w:pPr>
      <w:rPr>
        <w:rFonts w:ascii="Symbol" w:hAnsi="Symbol" w:hint="default"/>
      </w:rPr>
    </w:lvl>
    <w:lvl w:ilvl="7" w:tplc="08070003" w:tentative="1">
      <w:start w:val="1"/>
      <w:numFmt w:val="bullet"/>
      <w:lvlText w:val="o"/>
      <w:lvlJc w:val="left"/>
      <w:pPr>
        <w:ind w:left="7188" w:hanging="360"/>
      </w:pPr>
      <w:rPr>
        <w:rFonts w:ascii="Courier New" w:hAnsi="Courier New" w:cs="Courier New" w:hint="default"/>
      </w:rPr>
    </w:lvl>
    <w:lvl w:ilvl="8" w:tplc="08070005" w:tentative="1">
      <w:start w:val="1"/>
      <w:numFmt w:val="bullet"/>
      <w:lvlText w:val=""/>
      <w:lvlJc w:val="left"/>
      <w:pPr>
        <w:ind w:left="790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ccording to Myro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zwvr9n00r5te9sscv9t5o20zw9fpweafz&quot;&gt;Bern 2015&lt;record-ids&gt;&lt;item&gt;3&lt;/item&gt;&lt;item&gt;20&lt;/item&gt;&lt;item&gt;21&lt;/item&gt;&lt;item&gt;78&lt;/item&gt;&lt;item&gt;96&lt;/item&gt;&lt;/record-ids&gt;&lt;/item&gt;&lt;item db-id=&quot;rv22d5vr7s0r9qeffz15pat02vpavxxx5v90&quot;&gt;EndNoteBettina&lt;record-ids&gt;&lt;item&gt;9&lt;/item&gt;&lt;item&gt;10&lt;/item&gt;&lt;item&gt;12&lt;/item&gt;&lt;item&gt;13&lt;/item&gt;&lt;item&gt;14&lt;/item&gt;&lt;item&gt;17&lt;/item&gt;&lt;item&gt;23&lt;/item&gt;&lt;item&gt;24&lt;/item&gt;&lt;item&gt;30&lt;/item&gt;&lt;item&gt;34&lt;/item&gt;&lt;item&gt;57&lt;/item&gt;&lt;item&gt;125&lt;/item&gt;&lt;item&gt;126&lt;/item&gt;&lt;item&gt;127&lt;/item&gt;&lt;item&gt;128&lt;/item&gt;&lt;item&gt;461&lt;/item&gt;&lt;/record-ids&gt;&lt;/item&gt;&lt;/Libraries&gt;"/>
  </w:docVars>
  <w:rsids>
    <w:rsidRoot w:val="00B65355"/>
    <w:rsid w:val="00003787"/>
    <w:rsid w:val="0000714C"/>
    <w:rsid w:val="00013306"/>
    <w:rsid w:val="000133A1"/>
    <w:rsid w:val="0001661C"/>
    <w:rsid w:val="000213F9"/>
    <w:rsid w:val="00021C17"/>
    <w:rsid w:val="000262BA"/>
    <w:rsid w:val="000268D6"/>
    <w:rsid w:val="00030B75"/>
    <w:rsid w:val="00035B81"/>
    <w:rsid w:val="00036EFF"/>
    <w:rsid w:val="00040D53"/>
    <w:rsid w:val="00041207"/>
    <w:rsid w:val="000423DB"/>
    <w:rsid w:val="000425CF"/>
    <w:rsid w:val="00043DCE"/>
    <w:rsid w:val="00044010"/>
    <w:rsid w:val="000441E9"/>
    <w:rsid w:val="00045E73"/>
    <w:rsid w:val="00052BCF"/>
    <w:rsid w:val="00052F24"/>
    <w:rsid w:val="0005377B"/>
    <w:rsid w:val="000611CF"/>
    <w:rsid w:val="000649B3"/>
    <w:rsid w:val="00067530"/>
    <w:rsid w:val="00071621"/>
    <w:rsid w:val="0007566C"/>
    <w:rsid w:val="00075FC0"/>
    <w:rsid w:val="000764C4"/>
    <w:rsid w:val="0007667E"/>
    <w:rsid w:val="00080C90"/>
    <w:rsid w:val="0008169B"/>
    <w:rsid w:val="00081B50"/>
    <w:rsid w:val="000907D4"/>
    <w:rsid w:val="00095D99"/>
    <w:rsid w:val="0009622F"/>
    <w:rsid w:val="000A5001"/>
    <w:rsid w:val="000A6C1A"/>
    <w:rsid w:val="000A6EC8"/>
    <w:rsid w:val="000B22D0"/>
    <w:rsid w:val="000B34DB"/>
    <w:rsid w:val="000B5492"/>
    <w:rsid w:val="000B5601"/>
    <w:rsid w:val="000C5115"/>
    <w:rsid w:val="000D1048"/>
    <w:rsid w:val="000D68EC"/>
    <w:rsid w:val="000E307E"/>
    <w:rsid w:val="000F2113"/>
    <w:rsid w:val="000F3B4E"/>
    <w:rsid w:val="000F6884"/>
    <w:rsid w:val="000F698B"/>
    <w:rsid w:val="000F77D5"/>
    <w:rsid w:val="001008E8"/>
    <w:rsid w:val="001018DF"/>
    <w:rsid w:val="00102156"/>
    <w:rsid w:val="00104617"/>
    <w:rsid w:val="00104B4C"/>
    <w:rsid w:val="0010567D"/>
    <w:rsid w:val="00105B02"/>
    <w:rsid w:val="00105B24"/>
    <w:rsid w:val="00110A59"/>
    <w:rsid w:val="00111318"/>
    <w:rsid w:val="001142CE"/>
    <w:rsid w:val="00114A38"/>
    <w:rsid w:val="001165F9"/>
    <w:rsid w:val="00121B36"/>
    <w:rsid w:val="00126629"/>
    <w:rsid w:val="001277AD"/>
    <w:rsid w:val="00132137"/>
    <w:rsid w:val="00136445"/>
    <w:rsid w:val="00142353"/>
    <w:rsid w:val="00154044"/>
    <w:rsid w:val="00157542"/>
    <w:rsid w:val="0017731E"/>
    <w:rsid w:val="00177BDF"/>
    <w:rsid w:val="00182E77"/>
    <w:rsid w:val="00184DF7"/>
    <w:rsid w:val="00184F49"/>
    <w:rsid w:val="00184FF5"/>
    <w:rsid w:val="00190F03"/>
    <w:rsid w:val="00192D4D"/>
    <w:rsid w:val="00193AED"/>
    <w:rsid w:val="0019457E"/>
    <w:rsid w:val="00195CF1"/>
    <w:rsid w:val="00195FFC"/>
    <w:rsid w:val="001967C6"/>
    <w:rsid w:val="001A6162"/>
    <w:rsid w:val="001B1216"/>
    <w:rsid w:val="001B5AAB"/>
    <w:rsid w:val="001C1698"/>
    <w:rsid w:val="001D1E49"/>
    <w:rsid w:val="001D37B6"/>
    <w:rsid w:val="001D5743"/>
    <w:rsid w:val="001E01D1"/>
    <w:rsid w:val="001E4E81"/>
    <w:rsid w:val="001E5797"/>
    <w:rsid w:val="001E6A28"/>
    <w:rsid w:val="001F0242"/>
    <w:rsid w:val="001F174C"/>
    <w:rsid w:val="00213177"/>
    <w:rsid w:val="00214AAD"/>
    <w:rsid w:val="00214C55"/>
    <w:rsid w:val="002178E6"/>
    <w:rsid w:val="00223297"/>
    <w:rsid w:val="0023117A"/>
    <w:rsid w:val="0023391E"/>
    <w:rsid w:val="00233F02"/>
    <w:rsid w:val="0023535E"/>
    <w:rsid w:val="002459F2"/>
    <w:rsid w:val="002463DC"/>
    <w:rsid w:val="0024685A"/>
    <w:rsid w:val="002513B5"/>
    <w:rsid w:val="00252B79"/>
    <w:rsid w:val="00254518"/>
    <w:rsid w:val="00254D37"/>
    <w:rsid w:val="00256CD4"/>
    <w:rsid w:val="00262307"/>
    <w:rsid w:val="00263407"/>
    <w:rsid w:val="00263976"/>
    <w:rsid w:val="00266A43"/>
    <w:rsid w:val="00273781"/>
    <w:rsid w:val="00275C52"/>
    <w:rsid w:val="00276EFA"/>
    <w:rsid w:val="00280025"/>
    <w:rsid w:val="002932B2"/>
    <w:rsid w:val="00297A4D"/>
    <w:rsid w:val="002A6B2F"/>
    <w:rsid w:val="002B1FE6"/>
    <w:rsid w:val="002C463E"/>
    <w:rsid w:val="002C5F03"/>
    <w:rsid w:val="002C741F"/>
    <w:rsid w:val="002D0FAD"/>
    <w:rsid w:val="002D350B"/>
    <w:rsid w:val="002E030F"/>
    <w:rsid w:val="002E0C72"/>
    <w:rsid w:val="002E5AF3"/>
    <w:rsid w:val="002F3AA8"/>
    <w:rsid w:val="003036EA"/>
    <w:rsid w:val="00305F60"/>
    <w:rsid w:val="0031064D"/>
    <w:rsid w:val="00312D62"/>
    <w:rsid w:val="00313CC4"/>
    <w:rsid w:val="00316B80"/>
    <w:rsid w:val="00320AE0"/>
    <w:rsid w:val="00320D23"/>
    <w:rsid w:val="003224FF"/>
    <w:rsid w:val="00324576"/>
    <w:rsid w:val="00327DE2"/>
    <w:rsid w:val="00331F5F"/>
    <w:rsid w:val="00333B2A"/>
    <w:rsid w:val="003364FB"/>
    <w:rsid w:val="0034268B"/>
    <w:rsid w:val="00347D85"/>
    <w:rsid w:val="00350339"/>
    <w:rsid w:val="003532B3"/>
    <w:rsid w:val="00356615"/>
    <w:rsid w:val="00360475"/>
    <w:rsid w:val="00360882"/>
    <w:rsid w:val="0036131D"/>
    <w:rsid w:val="003648D5"/>
    <w:rsid w:val="00365EA3"/>
    <w:rsid w:val="00371999"/>
    <w:rsid w:val="003724D7"/>
    <w:rsid w:val="003728DE"/>
    <w:rsid w:val="003779D5"/>
    <w:rsid w:val="00380A96"/>
    <w:rsid w:val="00382542"/>
    <w:rsid w:val="0038313E"/>
    <w:rsid w:val="00386E0C"/>
    <w:rsid w:val="003875C8"/>
    <w:rsid w:val="00390617"/>
    <w:rsid w:val="00390DE2"/>
    <w:rsid w:val="003912AF"/>
    <w:rsid w:val="003944B6"/>
    <w:rsid w:val="00394ABB"/>
    <w:rsid w:val="0039665C"/>
    <w:rsid w:val="003A493F"/>
    <w:rsid w:val="003A67E3"/>
    <w:rsid w:val="003A6E7B"/>
    <w:rsid w:val="003A7C29"/>
    <w:rsid w:val="003B1C71"/>
    <w:rsid w:val="003B3018"/>
    <w:rsid w:val="003B5825"/>
    <w:rsid w:val="003B5A15"/>
    <w:rsid w:val="003C5B10"/>
    <w:rsid w:val="003C5C39"/>
    <w:rsid w:val="003D1D56"/>
    <w:rsid w:val="003D3CFB"/>
    <w:rsid w:val="003D665A"/>
    <w:rsid w:val="003E3E7F"/>
    <w:rsid w:val="003E5F20"/>
    <w:rsid w:val="003E7C8A"/>
    <w:rsid w:val="003F3A58"/>
    <w:rsid w:val="003F69F4"/>
    <w:rsid w:val="00400E64"/>
    <w:rsid w:val="0040707A"/>
    <w:rsid w:val="0040760E"/>
    <w:rsid w:val="004110E0"/>
    <w:rsid w:val="004112E2"/>
    <w:rsid w:val="00411E67"/>
    <w:rsid w:val="00414475"/>
    <w:rsid w:val="0041541F"/>
    <w:rsid w:val="00415B8C"/>
    <w:rsid w:val="0041615F"/>
    <w:rsid w:val="00416809"/>
    <w:rsid w:val="00417526"/>
    <w:rsid w:val="00420CCE"/>
    <w:rsid w:val="00423255"/>
    <w:rsid w:val="00423CC4"/>
    <w:rsid w:val="00424C88"/>
    <w:rsid w:val="00427AD5"/>
    <w:rsid w:val="004300D1"/>
    <w:rsid w:val="004347EA"/>
    <w:rsid w:val="0043567E"/>
    <w:rsid w:val="00441FCC"/>
    <w:rsid w:val="00442567"/>
    <w:rsid w:val="00446CAC"/>
    <w:rsid w:val="00451F92"/>
    <w:rsid w:val="004522CA"/>
    <w:rsid w:val="004546BC"/>
    <w:rsid w:val="00461151"/>
    <w:rsid w:val="00461BB7"/>
    <w:rsid w:val="00462F48"/>
    <w:rsid w:val="00463EC1"/>
    <w:rsid w:val="00464AE9"/>
    <w:rsid w:val="00465261"/>
    <w:rsid w:val="004664EC"/>
    <w:rsid w:val="004711B0"/>
    <w:rsid w:val="0047284B"/>
    <w:rsid w:val="00474020"/>
    <w:rsid w:val="00475849"/>
    <w:rsid w:val="00477098"/>
    <w:rsid w:val="00482864"/>
    <w:rsid w:val="004838E2"/>
    <w:rsid w:val="004847A6"/>
    <w:rsid w:val="00485D93"/>
    <w:rsid w:val="0049066C"/>
    <w:rsid w:val="00490F7F"/>
    <w:rsid w:val="004966B4"/>
    <w:rsid w:val="004A1440"/>
    <w:rsid w:val="004A1EA3"/>
    <w:rsid w:val="004A6910"/>
    <w:rsid w:val="004B2321"/>
    <w:rsid w:val="004B3B79"/>
    <w:rsid w:val="004B45DE"/>
    <w:rsid w:val="004B5C82"/>
    <w:rsid w:val="004B6EE7"/>
    <w:rsid w:val="004B7CBE"/>
    <w:rsid w:val="004C5FD6"/>
    <w:rsid w:val="004C78C2"/>
    <w:rsid w:val="004E0F3E"/>
    <w:rsid w:val="004E12FE"/>
    <w:rsid w:val="004E1A2C"/>
    <w:rsid w:val="004E6D74"/>
    <w:rsid w:val="004E732A"/>
    <w:rsid w:val="004F0E5B"/>
    <w:rsid w:val="004F4E0D"/>
    <w:rsid w:val="004F6C3E"/>
    <w:rsid w:val="004F6C66"/>
    <w:rsid w:val="005000A5"/>
    <w:rsid w:val="0050023C"/>
    <w:rsid w:val="00500EBC"/>
    <w:rsid w:val="005014C9"/>
    <w:rsid w:val="00501E82"/>
    <w:rsid w:val="00503944"/>
    <w:rsid w:val="005058AA"/>
    <w:rsid w:val="00506F52"/>
    <w:rsid w:val="00516A17"/>
    <w:rsid w:val="00516D56"/>
    <w:rsid w:val="00521C87"/>
    <w:rsid w:val="0052321E"/>
    <w:rsid w:val="00523A3F"/>
    <w:rsid w:val="00525469"/>
    <w:rsid w:val="00525A26"/>
    <w:rsid w:val="00526E80"/>
    <w:rsid w:val="00527913"/>
    <w:rsid w:val="00533F10"/>
    <w:rsid w:val="00536245"/>
    <w:rsid w:val="00540ACB"/>
    <w:rsid w:val="005440E0"/>
    <w:rsid w:val="00544747"/>
    <w:rsid w:val="0055745D"/>
    <w:rsid w:val="00560376"/>
    <w:rsid w:val="00562AD5"/>
    <w:rsid w:val="00562C53"/>
    <w:rsid w:val="005638E1"/>
    <w:rsid w:val="0057070A"/>
    <w:rsid w:val="005707DD"/>
    <w:rsid w:val="00572635"/>
    <w:rsid w:val="00575616"/>
    <w:rsid w:val="00590FEE"/>
    <w:rsid w:val="00591F13"/>
    <w:rsid w:val="00591F46"/>
    <w:rsid w:val="00592301"/>
    <w:rsid w:val="00595D08"/>
    <w:rsid w:val="005A006D"/>
    <w:rsid w:val="005A3F5C"/>
    <w:rsid w:val="005A4803"/>
    <w:rsid w:val="005A490C"/>
    <w:rsid w:val="005A498C"/>
    <w:rsid w:val="005A658F"/>
    <w:rsid w:val="005B046F"/>
    <w:rsid w:val="005B2A58"/>
    <w:rsid w:val="005B3040"/>
    <w:rsid w:val="005B3147"/>
    <w:rsid w:val="005B5342"/>
    <w:rsid w:val="005B6042"/>
    <w:rsid w:val="005C264B"/>
    <w:rsid w:val="005D364B"/>
    <w:rsid w:val="005D71B6"/>
    <w:rsid w:val="005F2942"/>
    <w:rsid w:val="005F34DA"/>
    <w:rsid w:val="005F3760"/>
    <w:rsid w:val="0060234A"/>
    <w:rsid w:val="00604286"/>
    <w:rsid w:val="006047BC"/>
    <w:rsid w:val="00613C24"/>
    <w:rsid w:val="00615F71"/>
    <w:rsid w:val="00617903"/>
    <w:rsid w:val="00620D7A"/>
    <w:rsid w:val="00622CB8"/>
    <w:rsid w:val="00624BDE"/>
    <w:rsid w:val="00624E4F"/>
    <w:rsid w:val="00630E04"/>
    <w:rsid w:val="006314F8"/>
    <w:rsid w:val="0064225C"/>
    <w:rsid w:val="006423D8"/>
    <w:rsid w:val="006427AB"/>
    <w:rsid w:val="00642D03"/>
    <w:rsid w:val="00647502"/>
    <w:rsid w:val="0065062A"/>
    <w:rsid w:val="00651953"/>
    <w:rsid w:val="00653DEF"/>
    <w:rsid w:val="00656926"/>
    <w:rsid w:val="00656D46"/>
    <w:rsid w:val="00657B2C"/>
    <w:rsid w:val="00662FA5"/>
    <w:rsid w:val="00664922"/>
    <w:rsid w:val="00664AC3"/>
    <w:rsid w:val="00664BB6"/>
    <w:rsid w:val="006662A3"/>
    <w:rsid w:val="00666897"/>
    <w:rsid w:val="006753A3"/>
    <w:rsid w:val="00681EA8"/>
    <w:rsid w:val="00690A31"/>
    <w:rsid w:val="00692A19"/>
    <w:rsid w:val="00692BE7"/>
    <w:rsid w:val="006965D5"/>
    <w:rsid w:val="00696ADA"/>
    <w:rsid w:val="006A099C"/>
    <w:rsid w:val="006A3E98"/>
    <w:rsid w:val="006A4240"/>
    <w:rsid w:val="006A4844"/>
    <w:rsid w:val="006A71E5"/>
    <w:rsid w:val="006A77E7"/>
    <w:rsid w:val="006B3815"/>
    <w:rsid w:val="006B5DDF"/>
    <w:rsid w:val="006C29CF"/>
    <w:rsid w:val="006C5FB3"/>
    <w:rsid w:val="006D4A0B"/>
    <w:rsid w:val="006E10EA"/>
    <w:rsid w:val="006E35F7"/>
    <w:rsid w:val="006E3706"/>
    <w:rsid w:val="006E4C14"/>
    <w:rsid w:val="006E651C"/>
    <w:rsid w:val="006E7EC3"/>
    <w:rsid w:val="006F2426"/>
    <w:rsid w:val="006F2510"/>
    <w:rsid w:val="006F2D81"/>
    <w:rsid w:val="006F2E7E"/>
    <w:rsid w:val="006F4850"/>
    <w:rsid w:val="006F5012"/>
    <w:rsid w:val="006F59C4"/>
    <w:rsid w:val="006F78C3"/>
    <w:rsid w:val="00701712"/>
    <w:rsid w:val="0070326B"/>
    <w:rsid w:val="007073D7"/>
    <w:rsid w:val="00712DDB"/>
    <w:rsid w:val="007233E6"/>
    <w:rsid w:val="00724710"/>
    <w:rsid w:val="0072693E"/>
    <w:rsid w:val="007302DA"/>
    <w:rsid w:val="00730FC4"/>
    <w:rsid w:val="00732F1D"/>
    <w:rsid w:val="00734BF4"/>
    <w:rsid w:val="00736C63"/>
    <w:rsid w:val="007372C5"/>
    <w:rsid w:val="00737C03"/>
    <w:rsid w:val="00743221"/>
    <w:rsid w:val="00743A7F"/>
    <w:rsid w:val="00750941"/>
    <w:rsid w:val="007509C6"/>
    <w:rsid w:val="00751122"/>
    <w:rsid w:val="007527B0"/>
    <w:rsid w:val="007548D7"/>
    <w:rsid w:val="00754D87"/>
    <w:rsid w:val="007561F2"/>
    <w:rsid w:val="007572EE"/>
    <w:rsid w:val="00762CC7"/>
    <w:rsid w:val="007645F9"/>
    <w:rsid w:val="00765B9A"/>
    <w:rsid w:val="00765DEB"/>
    <w:rsid w:val="0076733A"/>
    <w:rsid w:val="007679AA"/>
    <w:rsid w:val="00772E76"/>
    <w:rsid w:val="00774E31"/>
    <w:rsid w:val="007835EF"/>
    <w:rsid w:val="00784559"/>
    <w:rsid w:val="0078541C"/>
    <w:rsid w:val="00794388"/>
    <w:rsid w:val="007970D0"/>
    <w:rsid w:val="00797629"/>
    <w:rsid w:val="007A52BD"/>
    <w:rsid w:val="007A57F0"/>
    <w:rsid w:val="007A703C"/>
    <w:rsid w:val="007B5446"/>
    <w:rsid w:val="007B725F"/>
    <w:rsid w:val="007B7FDE"/>
    <w:rsid w:val="007C35A2"/>
    <w:rsid w:val="007C3BAD"/>
    <w:rsid w:val="007E3CAA"/>
    <w:rsid w:val="007E4F5E"/>
    <w:rsid w:val="007E762D"/>
    <w:rsid w:val="007F3D2B"/>
    <w:rsid w:val="007F7344"/>
    <w:rsid w:val="00804702"/>
    <w:rsid w:val="00805E6D"/>
    <w:rsid w:val="00812D86"/>
    <w:rsid w:val="00812F56"/>
    <w:rsid w:val="008211D0"/>
    <w:rsid w:val="008225BB"/>
    <w:rsid w:val="00822791"/>
    <w:rsid w:val="008263F0"/>
    <w:rsid w:val="00827F6A"/>
    <w:rsid w:val="00834B82"/>
    <w:rsid w:val="00834D1E"/>
    <w:rsid w:val="008360E8"/>
    <w:rsid w:val="00837944"/>
    <w:rsid w:val="0084031C"/>
    <w:rsid w:val="00841BF1"/>
    <w:rsid w:val="008523B1"/>
    <w:rsid w:val="00855A33"/>
    <w:rsid w:val="0086064D"/>
    <w:rsid w:val="00861069"/>
    <w:rsid w:val="00865F8D"/>
    <w:rsid w:val="00866377"/>
    <w:rsid w:val="0087123B"/>
    <w:rsid w:val="008718EA"/>
    <w:rsid w:val="008720DB"/>
    <w:rsid w:val="00875DB4"/>
    <w:rsid w:val="00877509"/>
    <w:rsid w:val="008806A1"/>
    <w:rsid w:val="008847D2"/>
    <w:rsid w:val="008917D8"/>
    <w:rsid w:val="00892CD1"/>
    <w:rsid w:val="0089368D"/>
    <w:rsid w:val="00894297"/>
    <w:rsid w:val="0089469D"/>
    <w:rsid w:val="00894E7D"/>
    <w:rsid w:val="0089595A"/>
    <w:rsid w:val="00896D98"/>
    <w:rsid w:val="008A4525"/>
    <w:rsid w:val="008A4B38"/>
    <w:rsid w:val="008B0F1E"/>
    <w:rsid w:val="008B20BC"/>
    <w:rsid w:val="008B22E2"/>
    <w:rsid w:val="008B412F"/>
    <w:rsid w:val="008B468F"/>
    <w:rsid w:val="008B7A0B"/>
    <w:rsid w:val="008C016F"/>
    <w:rsid w:val="008C355D"/>
    <w:rsid w:val="008C4C6C"/>
    <w:rsid w:val="008C5BED"/>
    <w:rsid w:val="008D072B"/>
    <w:rsid w:val="008D5EFF"/>
    <w:rsid w:val="008E257D"/>
    <w:rsid w:val="008E5C37"/>
    <w:rsid w:val="008E6265"/>
    <w:rsid w:val="008F0B56"/>
    <w:rsid w:val="008F34E6"/>
    <w:rsid w:val="008F5F98"/>
    <w:rsid w:val="0090214E"/>
    <w:rsid w:val="00907290"/>
    <w:rsid w:val="00910D3D"/>
    <w:rsid w:val="00913853"/>
    <w:rsid w:val="00914FF7"/>
    <w:rsid w:val="0091666D"/>
    <w:rsid w:val="00923901"/>
    <w:rsid w:val="00923ED4"/>
    <w:rsid w:val="009248A6"/>
    <w:rsid w:val="00925169"/>
    <w:rsid w:val="009256CD"/>
    <w:rsid w:val="00932510"/>
    <w:rsid w:val="009333AC"/>
    <w:rsid w:val="0093552F"/>
    <w:rsid w:val="0093678D"/>
    <w:rsid w:val="00941CB1"/>
    <w:rsid w:val="00943C6C"/>
    <w:rsid w:val="00944FF2"/>
    <w:rsid w:val="009467C4"/>
    <w:rsid w:val="00951B9A"/>
    <w:rsid w:val="009523DB"/>
    <w:rsid w:val="00953E27"/>
    <w:rsid w:val="00955746"/>
    <w:rsid w:val="00956CD9"/>
    <w:rsid w:val="009619C4"/>
    <w:rsid w:val="00964423"/>
    <w:rsid w:val="00966F2C"/>
    <w:rsid w:val="009742D1"/>
    <w:rsid w:val="00974F4A"/>
    <w:rsid w:val="00975044"/>
    <w:rsid w:val="00977BCE"/>
    <w:rsid w:val="00981419"/>
    <w:rsid w:val="0098617F"/>
    <w:rsid w:val="009904B4"/>
    <w:rsid w:val="009904CE"/>
    <w:rsid w:val="00991366"/>
    <w:rsid w:val="00992E80"/>
    <w:rsid w:val="0099514F"/>
    <w:rsid w:val="0099596E"/>
    <w:rsid w:val="009A0F78"/>
    <w:rsid w:val="009A2071"/>
    <w:rsid w:val="009A2BD2"/>
    <w:rsid w:val="009A3B94"/>
    <w:rsid w:val="009A42E1"/>
    <w:rsid w:val="009B1CD3"/>
    <w:rsid w:val="009B1F73"/>
    <w:rsid w:val="009B2513"/>
    <w:rsid w:val="009B2A10"/>
    <w:rsid w:val="009B2B47"/>
    <w:rsid w:val="009B3A0F"/>
    <w:rsid w:val="009C06C2"/>
    <w:rsid w:val="009C367D"/>
    <w:rsid w:val="009D1580"/>
    <w:rsid w:val="009D25F8"/>
    <w:rsid w:val="009D2C02"/>
    <w:rsid w:val="009D58A3"/>
    <w:rsid w:val="009D6C73"/>
    <w:rsid w:val="009D6D83"/>
    <w:rsid w:val="009D746F"/>
    <w:rsid w:val="009E1BAD"/>
    <w:rsid w:val="009E53C7"/>
    <w:rsid w:val="009E7656"/>
    <w:rsid w:val="009E7ADF"/>
    <w:rsid w:val="009F2885"/>
    <w:rsid w:val="009F427C"/>
    <w:rsid w:val="009F5121"/>
    <w:rsid w:val="009F6CA2"/>
    <w:rsid w:val="00A0281B"/>
    <w:rsid w:val="00A047BC"/>
    <w:rsid w:val="00A12776"/>
    <w:rsid w:val="00A15176"/>
    <w:rsid w:val="00A30553"/>
    <w:rsid w:val="00A44DCE"/>
    <w:rsid w:val="00A4717E"/>
    <w:rsid w:val="00A50347"/>
    <w:rsid w:val="00A51EA6"/>
    <w:rsid w:val="00A532DE"/>
    <w:rsid w:val="00A53C90"/>
    <w:rsid w:val="00A5419D"/>
    <w:rsid w:val="00A54E3B"/>
    <w:rsid w:val="00A61088"/>
    <w:rsid w:val="00A613B3"/>
    <w:rsid w:val="00A627A6"/>
    <w:rsid w:val="00A65B7F"/>
    <w:rsid w:val="00A70D96"/>
    <w:rsid w:val="00A739F7"/>
    <w:rsid w:val="00A76BB9"/>
    <w:rsid w:val="00A77A3E"/>
    <w:rsid w:val="00A77F37"/>
    <w:rsid w:val="00A855A5"/>
    <w:rsid w:val="00A90282"/>
    <w:rsid w:val="00A96B73"/>
    <w:rsid w:val="00AA271B"/>
    <w:rsid w:val="00AA7869"/>
    <w:rsid w:val="00AB56DC"/>
    <w:rsid w:val="00AB5DF9"/>
    <w:rsid w:val="00AB788A"/>
    <w:rsid w:val="00AC14E0"/>
    <w:rsid w:val="00AC767B"/>
    <w:rsid w:val="00AD2FBB"/>
    <w:rsid w:val="00AD3D13"/>
    <w:rsid w:val="00AD3EB2"/>
    <w:rsid w:val="00AD50AC"/>
    <w:rsid w:val="00AD5103"/>
    <w:rsid w:val="00AE1F6C"/>
    <w:rsid w:val="00AE218B"/>
    <w:rsid w:val="00AE4F6F"/>
    <w:rsid w:val="00AE5A7A"/>
    <w:rsid w:val="00AE5DFB"/>
    <w:rsid w:val="00AE5FF0"/>
    <w:rsid w:val="00AE6F7D"/>
    <w:rsid w:val="00AE7DDC"/>
    <w:rsid w:val="00AF1353"/>
    <w:rsid w:val="00AF408D"/>
    <w:rsid w:val="00AF61AE"/>
    <w:rsid w:val="00B06B65"/>
    <w:rsid w:val="00B169A9"/>
    <w:rsid w:val="00B17331"/>
    <w:rsid w:val="00B216A8"/>
    <w:rsid w:val="00B22F12"/>
    <w:rsid w:val="00B27D10"/>
    <w:rsid w:val="00B3130D"/>
    <w:rsid w:val="00B32098"/>
    <w:rsid w:val="00B46BA7"/>
    <w:rsid w:val="00B47202"/>
    <w:rsid w:val="00B47A4D"/>
    <w:rsid w:val="00B5081B"/>
    <w:rsid w:val="00B5330F"/>
    <w:rsid w:val="00B557DE"/>
    <w:rsid w:val="00B605A5"/>
    <w:rsid w:val="00B60D13"/>
    <w:rsid w:val="00B622D2"/>
    <w:rsid w:val="00B638F8"/>
    <w:rsid w:val="00B65355"/>
    <w:rsid w:val="00B66245"/>
    <w:rsid w:val="00B6722C"/>
    <w:rsid w:val="00B708BB"/>
    <w:rsid w:val="00B71C28"/>
    <w:rsid w:val="00B7212C"/>
    <w:rsid w:val="00B7418D"/>
    <w:rsid w:val="00B754C1"/>
    <w:rsid w:val="00B810DA"/>
    <w:rsid w:val="00B83A41"/>
    <w:rsid w:val="00B84522"/>
    <w:rsid w:val="00B92BF9"/>
    <w:rsid w:val="00B95F2C"/>
    <w:rsid w:val="00B97393"/>
    <w:rsid w:val="00BA29E5"/>
    <w:rsid w:val="00BA4BAF"/>
    <w:rsid w:val="00BA5475"/>
    <w:rsid w:val="00BA57D7"/>
    <w:rsid w:val="00BA659E"/>
    <w:rsid w:val="00BA79B5"/>
    <w:rsid w:val="00BB0D30"/>
    <w:rsid w:val="00BB1984"/>
    <w:rsid w:val="00BB2F3F"/>
    <w:rsid w:val="00BB33B4"/>
    <w:rsid w:val="00BB73B2"/>
    <w:rsid w:val="00BC3E2D"/>
    <w:rsid w:val="00BC3F4C"/>
    <w:rsid w:val="00BC7682"/>
    <w:rsid w:val="00BD2B50"/>
    <w:rsid w:val="00BD4816"/>
    <w:rsid w:val="00BD4F33"/>
    <w:rsid w:val="00BD5432"/>
    <w:rsid w:val="00BE5AF9"/>
    <w:rsid w:val="00BF7837"/>
    <w:rsid w:val="00C0356D"/>
    <w:rsid w:val="00C04EEC"/>
    <w:rsid w:val="00C10BCF"/>
    <w:rsid w:val="00C1139B"/>
    <w:rsid w:val="00C14AE4"/>
    <w:rsid w:val="00C1743E"/>
    <w:rsid w:val="00C2204F"/>
    <w:rsid w:val="00C228D7"/>
    <w:rsid w:val="00C24419"/>
    <w:rsid w:val="00C25165"/>
    <w:rsid w:val="00C3232E"/>
    <w:rsid w:val="00C43D0C"/>
    <w:rsid w:val="00C449D4"/>
    <w:rsid w:val="00C52648"/>
    <w:rsid w:val="00C52E92"/>
    <w:rsid w:val="00C55170"/>
    <w:rsid w:val="00C605A1"/>
    <w:rsid w:val="00C60674"/>
    <w:rsid w:val="00C606B6"/>
    <w:rsid w:val="00C61E76"/>
    <w:rsid w:val="00C63439"/>
    <w:rsid w:val="00C642DE"/>
    <w:rsid w:val="00C70027"/>
    <w:rsid w:val="00C74DBA"/>
    <w:rsid w:val="00C756FA"/>
    <w:rsid w:val="00C80C5A"/>
    <w:rsid w:val="00C83593"/>
    <w:rsid w:val="00C90432"/>
    <w:rsid w:val="00C91AE5"/>
    <w:rsid w:val="00C93F6F"/>
    <w:rsid w:val="00C97F49"/>
    <w:rsid w:val="00CA50DF"/>
    <w:rsid w:val="00CA5962"/>
    <w:rsid w:val="00CA6E79"/>
    <w:rsid w:val="00CA7C2A"/>
    <w:rsid w:val="00CB0150"/>
    <w:rsid w:val="00CB0D00"/>
    <w:rsid w:val="00CC30E7"/>
    <w:rsid w:val="00CC3C9F"/>
    <w:rsid w:val="00CD7855"/>
    <w:rsid w:val="00CE2DF2"/>
    <w:rsid w:val="00CE690F"/>
    <w:rsid w:val="00CE7D58"/>
    <w:rsid w:val="00CF2667"/>
    <w:rsid w:val="00CF282A"/>
    <w:rsid w:val="00CF56C8"/>
    <w:rsid w:val="00CF5B85"/>
    <w:rsid w:val="00CF5D16"/>
    <w:rsid w:val="00CF6DB8"/>
    <w:rsid w:val="00D00569"/>
    <w:rsid w:val="00D02417"/>
    <w:rsid w:val="00D0294B"/>
    <w:rsid w:val="00D06F80"/>
    <w:rsid w:val="00D14510"/>
    <w:rsid w:val="00D14752"/>
    <w:rsid w:val="00D16E4B"/>
    <w:rsid w:val="00D2155C"/>
    <w:rsid w:val="00D22DD5"/>
    <w:rsid w:val="00D2676A"/>
    <w:rsid w:val="00D3378C"/>
    <w:rsid w:val="00D41128"/>
    <w:rsid w:val="00D424D2"/>
    <w:rsid w:val="00D429EB"/>
    <w:rsid w:val="00D45839"/>
    <w:rsid w:val="00D52203"/>
    <w:rsid w:val="00D557B5"/>
    <w:rsid w:val="00D56C9D"/>
    <w:rsid w:val="00D57A13"/>
    <w:rsid w:val="00D669E1"/>
    <w:rsid w:val="00D66D76"/>
    <w:rsid w:val="00D66E6B"/>
    <w:rsid w:val="00D70CC1"/>
    <w:rsid w:val="00D71DD8"/>
    <w:rsid w:val="00D7496C"/>
    <w:rsid w:val="00D74DE8"/>
    <w:rsid w:val="00D777BE"/>
    <w:rsid w:val="00D81CF7"/>
    <w:rsid w:val="00D8423F"/>
    <w:rsid w:val="00D84B1E"/>
    <w:rsid w:val="00DA177F"/>
    <w:rsid w:val="00DA1FBD"/>
    <w:rsid w:val="00DA7936"/>
    <w:rsid w:val="00DB1954"/>
    <w:rsid w:val="00DB5AC6"/>
    <w:rsid w:val="00DB6F55"/>
    <w:rsid w:val="00DC01E2"/>
    <w:rsid w:val="00DC02EF"/>
    <w:rsid w:val="00DC2804"/>
    <w:rsid w:val="00DC2E46"/>
    <w:rsid w:val="00DC5443"/>
    <w:rsid w:val="00DD0343"/>
    <w:rsid w:val="00DD3366"/>
    <w:rsid w:val="00DD5210"/>
    <w:rsid w:val="00DD52AE"/>
    <w:rsid w:val="00DE19FA"/>
    <w:rsid w:val="00DF0F7C"/>
    <w:rsid w:val="00DF1703"/>
    <w:rsid w:val="00DF499C"/>
    <w:rsid w:val="00DF78D6"/>
    <w:rsid w:val="00E016DA"/>
    <w:rsid w:val="00E14D0D"/>
    <w:rsid w:val="00E170A0"/>
    <w:rsid w:val="00E21301"/>
    <w:rsid w:val="00E2320D"/>
    <w:rsid w:val="00E25180"/>
    <w:rsid w:val="00E274FA"/>
    <w:rsid w:val="00E32081"/>
    <w:rsid w:val="00E347AB"/>
    <w:rsid w:val="00E34B5D"/>
    <w:rsid w:val="00E35097"/>
    <w:rsid w:val="00E40519"/>
    <w:rsid w:val="00E411F0"/>
    <w:rsid w:val="00E41943"/>
    <w:rsid w:val="00E45A52"/>
    <w:rsid w:val="00E4741B"/>
    <w:rsid w:val="00E47CD2"/>
    <w:rsid w:val="00E51131"/>
    <w:rsid w:val="00E511A5"/>
    <w:rsid w:val="00E60B6E"/>
    <w:rsid w:val="00E629C1"/>
    <w:rsid w:val="00E665A7"/>
    <w:rsid w:val="00E675E2"/>
    <w:rsid w:val="00E67686"/>
    <w:rsid w:val="00E717C1"/>
    <w:rsid w:val="00E7444F"/>
    <w:rsid w:val="00E76E0A"/>
    <w:rsid w:val="00E80FD7"/>
    <w:rsid w:val="00E86997"/>
    <w:rsid w:val="00E94D0D"/>
    <w:rsid w:val="00E96B08"/>
    <w:rsid w:val="00EA1A89"/>
    <w:rsid w:val="00EA2B55"/>
    <w:rsid w:val="00EA30DF"/>
    <w:rsid w:val="00EA40D4"/>
    <w:rsid w:val="00EB01EF"/>
    <w:rsid w:val="00EB02AC"/>
    <w:rsid w:val="00EB3130"/>
    <w:rsid w:val="00EB7381"/>
    <w:rsid w:val="00EC074E"/>
    <w:rsid w:val="00ED05F3"/>
    <w:rsid w:val="00ED5C31"/>
    <w:rsid w:val="00EE051A"/>
    <w:rsid w:val="00EE1E44"/>
    <w:rsid w:val="00EE6BCD"/>
    <w:rsid w:val="00EE7F8C"/>
    <w:rsid w:val="00EF2684"/>
    <w:rsid w:val="00EF286D"/>
    <w:rsid w:val="00EF4514"/>
    <w:rsid w:val="00EF5D65"/>
    <w:rsid w:val="00F03467"/>
    <w:rsid w:val="00F07D46"/>
    <w:rsid w:val="00F1001E"/>
    <w:rsid w:val="00F10BCC"/>
    <w:rsid w:val="00F11D51"/>
    <w:rsid w:val="00F120CD"/>
    <w:rsid w:val="00F12216"/>
    <w:rsid w:val="00F14AA5"/>
    <w:rsid w:val="00F16E0E"/>
    <w:rsid w:val="00F22262"/>
    <w:rsid w:val="00F32F1F"/>
    <w:rsid w:val="00F347D9"/>
    <w:rsid w:val="00F37C72"/>
    <w:rsid w:val="00F42B01"/>
    <w:rsid w:val="00F453EE"/>
    <w:rsid w:val="00F47D7E"/>
    <w:rsid w:val="00F505E8"/>
    <w:rsid w:val="00F50C12"/>
    <w:rsid w:val="00F52722"/>
    <w:rsid w:val="00F52B4A"/>
    <w:rsid w:val="00F55776"/>
    <w:rsid w:val="00F60A4B"/>
    <w:rsid w:val="00F66BB3"/>
    <w:rsid w:val="00F7363D"/>
    <w:rsid w:val="00F73E39"/>
    <w:rsid w:val="00F74196"/>
    <w:rsid w:val="00F81360"/>
    <w:rsid w:val="00F818D9"/>
    <w:rsid w:val="00F93C47"/>
    <w:rsid w:val="00F950EA"/>
    <w:rsid w:val="00F96439"/>
    <w:rsid w:val="00FA5126"/>
    <w:rsid w:val="00FA6FF7"/>
    <w:rsid w:val="00FB3989"/>
    <w:rsid w:val="00FB655D"/>
    <w:rsid w:val="00FC6FAC"/>
    <w:rsid w:val="00FC7614"/>
    <w:rsid w:val="00FD1297"/>
    <w:rsid w:val="00FE4F0D"/>
    <w:rsid w:val="00FE6755"/>
    <w:rsid w:val="00FF75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E40236C"/>
  <w15:docId w15:val="{1EE3DBE2-33E1-4BD4-BEAB-E01E76B11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53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003787"/>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003787"/>
    <w:rPr>
      <w:rFonts w:ascii="Calibri" w:hAnsi="Calibri"/>
      <w:noProof/>
    </w:rPr>
  </w:style>
  <w:style w:type="paragraph" w:customStyle="1" w:styleId="EndNoteBibliography">
    <w:name w:val="EndNote Bibliography"/>
    <w:basedOn w:val="Normal"/>
    <w:link w:val="EndNoteBibliographyZchn"/>
    <w:rsid w:val="00003787"/>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003787"/>
    <w:rPr>
      <w:rFonts w:ascii="Calibri" w:hAnsi="Calibri"/>
      <w:noProof/>
    </w:rPr>
  </w:style>
  <w:style w:type="paragraph" w:styleId="NormalWeb">
    <w:name w:val="Normal (Web)"/>
    <w:basedOn w:val="Normal"/>
    <w:uiPriority w:val="99"/>
    <w:semiHidden/>
    <w:unhideWhenUsed/>
    <w:rsid w:val="00737C03"/>
    <w:rPr>
      <w:rFonts w:ascii="Times New Roman" w:hAnsi="Times New Roman" w:cs="Times New Roman"/>
      <w:sz w:val="24"/>
      <w:szCs w:val="24"/>
    </w:rPr>
  </w:style>
  <w:style w:type="paragraph" w:styleId="ListParagraph">
    <w:name w:val="List Paragraph"/>
    <w:basedOn w:val="Normal"/>
    <w:uiPriority w:val="34"/>
    <w:qFormat/>
    <w:rsid w:val="00737C03"/>
    <w:pPr>
      <w:ind w:left="720"/>
      <w:contextualSpacing/>
    </w:pPr>
  </w:style>
  <w:style w:type="character" w:styleId="CommentReference">
    <w:name w:val="annotation reference"/>
    <w:basedOn w:val="DefaultParagraphFont"/>
    <w:uiPriority w:val="99"/>
    <w:semiHidden/>
    <w:unhideWhenUsed/>
    <w:rsid w:val="008E257D"/>
    <w:rPr>
      <w:sz w:val="16"/>
      <w:szCs w:val="16"/>
    </w:rPr>
  </w:style>
  <w:style w:type="paragraph" w:styleId="CommentText">
    <w:name w:val="annotation text"/>
    <w:basedOn w:val="Normal"/>
    <w:link w:val="CommentTextChar"/>
    <w:uiPriority w:val="99"/>
    <w:unhideWhenUsed/>
    <w:rsid w:val="008E257D"/>
    <w:pPr>
      <w:spacing w:line="240" w:lineRule="auto"/>
    </w:pPr>
    <w:rPr>
      <w:sz w:val="20"/>
      <w:szCs w:val="20"/>
    </w:rPr>
  </w:style>
  <w:style w:type="character" w:customStyle="1" w:styleId="CommentTextChar">
    <w:name w:val="Comment Text Char"/>
    <w:basedOn w:val="DefaultParagraphFont"/>
    <w:link w:val="CommentText"/>
    <w:uiPriority w:val="99"/>
    <w:rsid w:val="008E257D"/>
    <w:rPr>
      <w:sz w:val="20"/>
      <w:szCs w:val="20"/>
    </w:rPr>
  </w:style>
  <w:style w:type="paragraph" w:styleId="CommentSubject">
    <w:name w:val="annotation subject"/>
    <w:basedOn w:val="CommentText"/>
    <w:next w:val="CommentText"/>
    <w:link w:val="CommentSubjectChar"/>
    <w:uiPriority w:val="99"/>
    <w:semiHidden/>
    <w:unhideWhenUsed/>
    <w:rsid w:val="008E257D"/>
    <w:rPr>
      <w:b/>
      <w:bCs/>
    </w:rPr>
  </w:style>
  <w:style w:type="character" w:customStyle="1" w:styleId="CommentSubjectChar">
    <w:name w:val="Comment Subject Char"/>
    <w:basedOn w:val="CommentTextChar"/>
    <w:link w:val="CommentSubject"/>
    <w:uiPriority w:val="99"/>
    <w:semiHidden/>
    <w:rsid w:val="008E257D"/>
    <w:rPr>
      <w:b/>
      <w:bCs/>
      <w:sz w:val="20"/>
      <w:szCs w:val="20"/>
    </w:rPr>
  </w:style>
  <w:style w:type="paragraph" w:styleId="BalloonText">
    <w:name w:val="Balloon Text"/>
    <w:basedOn w:val="Normal"/>
    <w:link w:val="BalloonTextChar"/>
    <w:uiPriority w:val="99"/>
    <w:semiHidden/>
    <w:unhideWhenUsed/>
    <w:rsid w:val="008E2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57D"/>
    <w:rPr>
      <w:rFonts w:ascii="Segoe UI" w:hAnsi="Segoe UI" w:cs="Segoe UI"/>
      <w:sz w:val="18"/>
      <w:szCs w:val="18"/>
    </w:rPr>
  </w:style>
  <w:style w:type="paragraph" w:styleId="Caption">
    <w:name w:val="caption"/>
    <w:basedOn w:val="Normal"/>
    <w:next w:val="Normal"/>
    <w:uiPriority w:val="35"/>
    <w:unhideWhenUsed/>
    <w:qFormat/>
    <w:rsid w:val="008C016F"/>
    <w:pPr>
      <w:spacing w:after="200" w:line="240" w:lineRule="auto"/>
    </w:pPr>
    <w:rPr>
      <w:i/>
      <w:iCs/>
      <w:color w:val="44546A" w:themeColor="text2"/>
      <w:sz w:val="18"/>
      <w:szCs w:val="18"/>
    </w:rPr>
  </w:style>
  <w:style w:type="paragraph" w:styleId="Revision">
    <w:name w:val="Revision"/>
    <w:hidden/>
    <w:uiPriority w:val="99"/>
    <w:semiHidden/>
    <w:rsid w:val="009A3B94"/>
    <w:pPr>
      <w:spacing w:after="0" w:line="240" w:lineRule="auto"/>
    </w:pPr>
  </w:style>
  <w:style w:type="character" w:styleId="Hyperlink">
    <w:name w:val="Hyperlink"/>
    <w:basedOn w:val="DefaultParagraphFont"/>
    <w:uiPriority w:val="99"/>
    <w:semiHidden/>
    <w:unhideWhenUsed/>
    <w:rsid w:val="000F6884"/>
    <w:rPr>
      <w:color w:val="0563C1"/>
      <w:u w:val="single"/>
    </w:rPr>
  </w:style>
  <w:style w:type="character" w:styleId="FollowedHyperlink">
    <w:name w:val="FollowedHyperlink"/>
    <w:basedOn w:val="DefaultParagraphFont"/>
    <w:uiPriority w:val="99"/>
    <w:semiHidden/>
    <w:unhideWhenUsed/>
    <w:rsid w:val="000F6884"/>
    <w:rPr>
      <w:color w:val="954F72"/>
      <w:u w:val="single"/>
    </w:rPr>
  </w:style>
  <w:style w:type="paragraph" w:customStyle="1" w:styleId="font5">
    <w:name w:val="font5"/>
    <w:basedOn w:val="Normal"/>
    <w:rsid w:val="000F6884"/>
    <w:pPr>
      <w:spacing w:before="100" w:beforeAutospacing="1" w:after="100" w:afterAutospacing="1" w:line="240" w:lineRule="auto"/>
    </w:pPr>
    <w:rPr>
      <w:rFonts w:ascii="Franklin Gothic Book" w:eastAsia="Times New Roman" w:hAnsi="Franklin Gothic Book" w:cs="Times New Roman"/>
      <w:b/>
      <w:bCs/>
      <w:color w:val="808080"/>
    </w:rPr>
  </w:style>
  <w:style w:type="paragraph" w:customStyle="1" w:styleId="font6">
    <w:name w:val="font6"/>
    <w:basedOn w:val="Normal"/>
    <w:rsid w:val="000F6884"/>
    <w:pPr>
      <w:spacing w:before="100" w:beforeAutospacing="1" w:after="100" w:afterAutospacing="1" w:line="240" w:lineRule="auto"/>
    </w:pPr>
    <w:rPr>
      <w:rFonts w:ascii="Franklin Gothic Book" w:eastAsia="Times New Roman" w:hAnsi="Franklin Gothic Book" w:cs="Times New Roman"/>
    </w:rPr>
  </w:style>
  <w:style w:type="paragraph" w:customStyle="1" w:styleId="xl65">
    <w:name w:val="xl65"/>
    <w:basedOn w:val="Normal"/>
    <w:rsid w:val="000F6884"/>
    <w:pPr>
      <w:spacing w:before="100" w:beforeAutospacing="1" w:after="100" w:afterAutospacing="1" w:line="240" w:lineRule="auto"/>
      <w:jc w:val="center"/>
    </w:pPr>
    <w:rPr>
      <w:rFonts w:ascii="Franklin Gothic Book" w:eastAsia="Times New Roman" w:hAnsi="Franklin Gothic Book" w:cs="Times New Roman"/>
      <w:sz w:val="20"/>
      <w:szCs w:val="20"/>
    </w:rPr>
  </w:style>
  <w:style w:type="paragraph" w:customStyle="1" w:styleId="xl66">
    <w:name w:val="xl66"/>
    <w:basedOn w:val="Normal"/>
    <w:rsid w:val="000F6884"/>
    <w:pPr>
      <w:shd w:val="clear" w:color="000000" w:fill="FFFFFF"/>
      <w:spacing w:before="100" w:beforeAutospacing="1" w:after="100" w:afterAutospacing="1" w:line="240" w:lineRule="auto"/>
      <w:jc w:val="center"/>
    </w:pPr>
    <w:rPr>
      <w:rFonts w:ascii="Franklin Gothic Book" w:eastAsia="Times New Roman" w:hAnsi="Franklin Gothic Book" w:cs="Times New Roman"/>
      <w:sz w:val="16"/>
      <w:szCs w:val="16"/>
    </w:rPr>
  </w:style>
  <w:style w:type="paragraph" w:customStyle="1" w:styleId="xl67">
    <w:name w:val="xl67"/>
    <w:basedOn w:val="Normal"/>
    <w:rsid w:val="000F6884"/>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0F688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0F6884"/>
    <w:pPr>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70">
    <w:name w:val="xl70"/>
    <w:basedOn w:val="Normal"/>
    <w:rsid w:val="000F6884"/>
    <w:pPr>
      <w:shd w:val="clear" w:color="000000" w:fill="FFFFFF"/>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71">
    <w:name w:val="xl71"/>
    <w:basedOn w:val="Normal"/>
    <w:rsid w:val="000F6884"/>
    <w:pPr>
      <w:pBdr>
        <w:bottom w:val="single" w:sz="4" w:space="0" w:color="auto"/>
      </w:pBdr>
      <w:shd w:val="clear" w:color="000000" w:fill="FFFFFF"/>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72">
    <w:name w:val="xl72"/>
    <w:basedOn w:val="Normal"/>
    <w:rsid w:val="000F6884"/>
    <w:pPr>
      <w:pBdr>
        <w:bottom w:val="single" w:sz="4" w:space="0" w:color="auto"/>
      </w:pBdr>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73">
    <w:name w:val="xl73"/>
    <w:basedOn w:val="Normal"/>
    <w:rsid w:val="000F6884"/>
    <w:pPr>
      <w:shd w:val="clear" w:color="000000" w:fill="FFFFFF"/>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74">
    <w:name w:val="xl74"/>
    <w:basedOn w:val="Normal"/>
    <w:rsid w:val="000F6884"/>
    <w:pPr>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75">
    <w:name w:val="xl75"/>
    <w:basedOn w:val="Normal"/>
    <w:rsid w:val="000F6884"/>
    <w:pPr>
      <w:pBdr>
        <w:bottom w:val="single" w:sz="4" w:space="0" w:color="auto"/>
      </w:pBdr>
      <w:shd w:val="clear" w:color="000000" w:fill="FFFFFF"/>
      <w:spacing w:before="100" w:beforeAutospacing="1" w:after="100" w:afterAutospacing="1" w:line="240" w:lineRule="auto"/>
      <w:jc w:val="center"/>
    </w:pPr>
    <w:rPr>
      <w:rFonts w:ascii="Franklin Gothic Book" w:eastAsia="Times New Roman" w:hAnsi="Franklin Gothic Book" w:cs="Times New Roman"/>
      <w:sz w:val="20"/>
      <w:szCs w:val="20"/>
    </w:rPr>
  </w:style>
  <w:style w:type="paragraph" w:customStyle="1" w:styleId="xl76">
    <w:name w:val="xl76"/>
    <w:basedOn w:val="Normal"/>
    <w:rsid w:val="000F6884"/>
    <w:pPr>
      <w:pBdr>
        <w:bottom w:val="single" w:sz="4" w:space="0" w:color="auto"/>
      </w:pBdr>
      <w:shd w:val="clear" w:color="000000" w:fill="FFFFFF"/>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77">
    <w:name w:val="xl77"/>
    <w:basedOn w:val="Normal"/>
    <w:rsid w:val="000F6884"/>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0F6884"/>
    <w:pPr>
      <w:pBdr>
        <w:bottom w:val="single" w:sz="4" w:space="0" w:color="auto"/>
      </w:pBdr>
      <w:shd w:val="clear" w:color="000000" w:fill="FFFFFF"/>
      <w:spacing w:before="100" w:beforeAutospacing="1" w:after="100" w:afterAutospacing="1" w:line="240" w:lineRule="auto"/>
      <w:jc w:val="center"/>
    </w:pPr>
    <w:rPr>
      <w:rFonts w:ascii="Calibri" w:eastAsia="Times New Roman" w:hAnsi="Calibri" w:cs="Times New Roman"/>
      <w:sz w:val="16"/>
      <w:szCs w:val="16"/>
    </w:rPr>
  </w:style>
  <w:style w:type="paragraph" w:customStyle="1" w:styleId="xl79">
    <w:name w:val="xl79"/>
    <w:basedOn w:val="Normal"/>
    <w:rsid w:val="000F6884"/>
    <w:pPr>
      <w:shd w:val="clear" w:color="000000" w:fill="FFFFFF"/>
      <w:spacing w:before="100" w:beforeAutospacing="1" w:after="100" w:afterAutospacing="1" w:line="240" w:lineRule="auto"/>
      <w:jc w:val="center"/>
      <w:textAlignment w:val="top"/>
    </w:pPr>
    <w:rPr>
      <w:rFonts w:ascii="Franklin Gothic Book" w:eastAsia="Times New Roman" w:hAnsi="Franklin Gothic Book" w:cs="Times New Roman"/>
      <w:sz w:val="16"/>
      <w:szCs w:val="16"/>
    </w:rPr>
  </w:style>
  <w:style w:type="paragraph" w:customStyle="1" w:styleId="xl80">
    <w:name w:val="xl80"/>
    <w:basedOn w:val="Normal"/>
    <w:rsid w:val="000F6884"/>
    <w:pPr>
      <w:shd w:val="clear" w:color="000000" w:fill="FFFFFF"/>
      <w:spacing w:before="100" w:beforeAutospacing="1" w:after="100" w:afterAutospacing="1" w:line="240" w:lineRule="auto"/>
      <w:jc w:val="center"/>
    </w:pPr>
    <w:rPr>
      <w:rFonts w:ascii="Franklin Gothic Book" w:eastAsia="Times New Roman" w:hAnsi="Franklin Gothic Book" w:cs="Times New Roman"/>
      <w:sz w:val="20"/>
      <w:szCs w:val="20"/>
    </w:rPr>
  </w:style>
  <w:style w:type="paragraph" w:customStyle="1" w:styleId="xl81">
    <w:name w:val="xl81"/>
    <w:basedOn w:val="Normal"/>
    <w:rsid w:val="000F6884"/>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0F6884"/>
    <w:pPr>
      <w:shd w:val="clear" w:color="000000" w:fill="FFFFFF"/>
      <w:spacing w:before="100" w:beforeAutospacing="1" w:after="100" w:afterAutospacing="1" w:line="240" w:lineRule="auto"/>
      <w:jc w:val="center"/>
    </w:pPr>
    <w:rPr>
      <w:rFonts w:ascii="Calibri" w:eastAsia="Times New Roman" w:hAnsi="Calibri" w:cs="Times New Roman"/>
      <w:sz w:val="16"/>
      <w:szCs w:val="16"/>
    </w:rPr>
  </w:style>
  <w:style w:type="paragraph" w:customStyle="1" w:styleId="xl83">
    <w:name w:val="xl83"/>
    <w:basedOn w:val="Normal"/>
    <w:rsid w:val="000F6884"/>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84">
    <w:name w:val="xl84"/>
    <w:basedOn w:val="Normal"/>
    <w:rsid w:val="000F6884"/>
    <w:pPr>
      <w:pBdr>
        <w:right w:val="single" w:sz="4" w:space="0" w:color="auto"/>
      </w:pBdr>
      <w:shd w:val="clear" w:color="000000" w:fill="FFFFFF"/>
      <w:spacing w:before="100" w:beforeAutospacing="1" w:after="100" w:afterAutospacing="1" w:line="240" w:lineRule="auto"/>
      <w:jc w:val="center"/>
      <w:textAlignment w:val="center"/>
    </w:pPr>
    <w:rPr>
      <w:rFonts w:ascii="Franklin Gothic Book" w:eastAsia="Times New Roman" w:hAnsi="Franklin Gothic Book" w:cs="Times New Roman"/>
      <w:sz w:val="20"/>
      <w:szCs w:val="20"/>
    </w:rPr>
  </w:style>
  <w:style w:type="paragraph" w:customStyle="1" w:styleId="xl85">
    <w:name w:val="xl85"/>
    <w:basedOn w:val="Normal"/>
    <w:rsid w:val="000F6884"/>
    <w:pPr>
      <w:pBdr>
        <w:right w:val="single" w:sz="4" w:space="0" w:color="auto"/>
      </w:pBdr>
      <w:shd w:val="clear" w:color="000000" w:fill="FFFFFF"/>
      <w:spacing w:before="100" w:beforeAutospacing="1" w:after="100" w:afterAutospacing="1" w:line="240" w:lineRule="auto"/>
      <w:jc w:val="center"/>
    </w:pPr>
    <w:rPr>
      <w:rFonts w:ascii="Franklin Gothic Book" w:eastAsia="Times New Roman" w:hAnsi="Franklin Gothic Book" w:cs="Times New Roman"/>
      <w:sz w:val="16"/>
      <w:szCs w:val="16"/>
    </w:rPr>
  </w:style>
  <w:style w:type="paragraph" w:customStyle="1" w:styleId="xl86">
    <w:name w:val="xl86"/>
    <w:basedOn w:val="Normal"/>
    <w:rsid w:val="000F6884"/>
    <w:pPr>
      <w:pBdr>
        <w:right w:val="single" w:sz="4" w:space="0" w:color="auto"/>
      </w:pBdr>
      <w:shd w:val="clear" w:color="000000" w:fill="FFFFFF"/>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87">
    <w:name w:val="xl87"/>
    <w:basedOn w:val="Normal"/>
    <w:rsid w:val="000F6884"/>
    <w:pPr>
      <w:pBdr>
        <w:right w:val="single" w:sz="4" w:space="0" w:color="auto"/>
      </w:pBdr>
      <w:shd w:val="clear" w:color="000000" w:fill="FFFFFF"/>
      <w:spacing w:before="100" w:beforeAutospacing="1" w:after="100" w:afterAutospacing="1" w:line="240" w:lineRule="auto"/>
      <w:jc w:val="center"/>
    </w:pPr>
    <w:rPr>
      <w:rFonts w:ascii="Calibri" w:eastAsia="Times New Roman" w:hAnsi="Calibri" w:cs="Times New Roman"/>
      <w:sz w:val="16"/>
      <w:szCs w:val="16"/>
    </w:rPr>
  </w:style>
  <w:style w:type="paragraph" w:customStyle="1" w:styleId="xl88">
    <w:name w:val="xl88"/>
    <w:basedOn w:val="Normal"/>
    <w:rsid w:val="000F6884"/>
    <w:pPr>
      <w:pBdr>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Times New Roman"/>
      <w:sz w:val="16"/>
      <w:szCs w:val="16"/>
    </w:rPr>
  </w:style>
  <w:style w:type="paragraph" w:customStyle="1" w:styleId="xl89">
    <w:name w:val="xl89"/>
    <w:basedOn w:val="Normal"/>
    <w:rsid w:val="000F6884"/>
    <w:pPr>
      <w:pBdr>
        <w:left w:val="single" w:sz="4" w:space="0" w:color="auto"/>
      </w:pBdr>
      <w:shd w:val="clear" w:color="000000" w:fill="FFFFFF"/>
      <w:spacing w:before="100" w:beforeAutospacing="1" w:after="100" w:afterAutospacing="1" w:line="240" w:lineRule="auto"/>
      <w:textAlignment w:val="center"/>
    </w:pPr>
    <w:rPr>
      <w:rFonts w:ascii="Franklin Gothic Book" w:eastAsia="Times New Roman" w:hAnsi="Franklin Gothic Book" w:cs="Times New Roman"/>
      <w:sz w:val="20"/>
      <w:szCs w:val="20"/>
    </w:rPr>
  </w:style>
  <w:style w:type="paragraph" w:customStyle="1" w:styleId="xl90">
    <w:name w:val="xl90"/>
    <w:basedOn w:val="Normal"/>
    <w:rsid w:val="000F6884"/>
    <w:pPr>
      <w:pBdr>
        <w:left w:val="single" w:sz="4" w:space="0" w:color="auto"/>
      </w:pBdr>
      <w:shd w:val="clear" w:color="000000" w:fill="FFFFFF"/>
      <w:spacing w:before="100" w:beforeAutospacing="1" w:after="100" w:afterAutospacing="1" w:line="240" w:lineRule="auto"/>
    </w:pPr>
    <w:rPr>
      <w:rFonts w:ascii="Franklin Gothic Book" w:eastAsia="Times New Roman" w:hAnsi="Franklin Gothic Book" w:cs="Times New Roman"/>
      <w:color w:val="000000"/>
      <w:sz w:val="16"/>
      <w:szCs w:val="16"/>
    </w:rPr>
  </w:style>
  <w:style w:type="paragraph" w:customStyle="1" w:styleId="xl91">
    <w:name w:val="xl91"/>
    <w:basedOn w:val="Normal"/>
    <w:rsid w:val="000F6884"/>
    <w:pPr>
      <w:pBdr>
        <w:left w:val="single" w:sz="4" w:space="0" w:color="auto"/>
      </w:pBdr>
      <w:shd w:val="clear" w:color="000000" w:fill="FFFFFF"/>
      <w:spacing w:before="100" w:beforeAutospacing="1" w:after="100" w:afterAutospacing="1" w:line="240" w:lineRule="auto"/>
      <w:textAlignment w:val="center"/>
    </w:pPr>
    <w:rPr>
      <w:rFonts w:ascii="Franklin Gothic Book" w:eastAsia="Times New Roman" w:hAnsi="Franklin Gothic Book" w:cs="Times New Roman"/>
      <w:color w:val="000000"/>
      <w:sz w:val="16"/>
      <w:szCs w:val="16"/>
    </w:rPr>
  </w:style>
  <w:style w:type="paragraph" w:customStyle="1" w:styleId="xl92">
    <w:name w:val="xl92"/>
    <w:basedOn w:val="Normal"/>
    <w:rsid w:val="000F6884"/>
    <w:pPr>
      <w:pBdr>
        <w:left w:val="single" w:sz="4" w:space="0" w:color="auto"/>
      </w:pBdr>
      <w:shd w:val="clear" w:color="000000" w:fill="FFFFFF"/>
      <w:spacing w:before="100" w:beforeAutospacing="1" w:after="100" w:afterAutospacing="1" w:line="240" w:lineRule="auto"/>
      <w:textAlignment w:val="top"/>
    </w:pPr>
    <w:rPr>
      <w:rFonts w:ascii="Franklin Gothic Book" w:eastAsia="Times New Roman" w:hAnsi="Franklin Gothic Book" w:cs="Times New Roman"/>
      <w:sz w:val="16"/>
      <w:szCs w:val="16"/>
    </w:rPr>
  </w:style>
  <w:style w:type="paragraph" w:customStyle="1" w:styleId="xl93">
    <w:name w:val="xl93"/>
    <w:basedOn w:val="Normal"/>
    <w:rsid w:val="000F6884"/>
    <w:pPr>
      <w:pBdr>
        <w:left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0F6884"/>
    <w:pPr>
      <w:pBdr>
        <w:left w:val="single" w:sz="4" w:space="0" w:color="auto"/>
      </w:pBdr>
      <w:shd w:val="clear" w:color="000000" w:fill="FFFFFF"/>
      <w:spacing w:before="100" w:beforeAutospacing="1" w:after="100" w:afterAutospacing="1" w:line="240" w:lineRule="auto"/>
    </w:pPr>
    <w:rPr>
      <w:rFonts w:ascii="Franklin Gothic Book" w:eastAsia="Times New Roman" w:hAnsi="Franklin Gothic Book" w:cs="Times New Roman"/>
      <w:sz w:val="20"/>
      <w:szCs w:val="20"/>
    </w:rPr>
  </w:style>
  <w:style w:type="paragraph" w:customStyle="1" w:styleId="xl95">
    <w:name w:val="xl95"/>
    <w:basedOn w:val="Normal"/>
    <w:rsid w:val="000F6884"/>
    <w:pPr>
      <w:pBdr>
        <w:left w:val="single" w:sz="4" w:space="0" w:color="auto"/>
        <w:bottom w:val="single" w:sz="4" w:space="0" w:color="auto"/>
      </w:pBdr>
      <w:shd w:val="clear" w:color="000000" w:fill="FFFFFF"/>
      <w:spacing w:before="100" w:beforeAutospacing="1" w:after="100" w:afterAutospacing="1" w:line="240" w:lineRule="auto"/>
    </w:pPr>
    <w:rPr>
      <w:rFonts w:ascii="Franklin Gothic Book" w:eastAsia="Times New Roman" w:hAnsi="Franklin Gothic Book" w:cs="Times New Roman"/>
      <w:sz w:val="20"/>
      <w:szCs w:val="20"/>
    </w:rPr>
  </w:style>
  <w:style w:type="paragraph" w:customStyle="1" w:styleId="xl96">
    <w:name w:val="xl96"/>
    <w:basedOn w:val="Normal"/>
    <w:rsid w:val="000F6884"/>
    <w:pP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0F6884"/>
    <w:pPr>
      <w:pBdr>
        <w:top w:val="single" w:sz="4" w:space="0" w:color="auto"/>
        <w:left w:val="single" w:sz="4" w:space="0" w:color="auto"/>
      </w:pBdr>
      <w:shd w:val="clear" w:color="000000" w:fill="D0CECE"/>
      <w:spacing w:before="100" w:beforeAutospacing="1" w:after="100" w:afterAutospacing="1" w:line="240" w:lineRule="auto"/>
    </w:pPr>
    <w:rPr>
      <w:rFonts w:ascii="Franklin Gothic Book" w:eastAsia="Times New Roman" w:hAnsi="Franklin Gothic Book" w:cs="Times New Roman"/>
      <w:sz w:val="24"/>
      <w:szCs w:val="24"/>
    </w:rPr>
  </w:style>
  <w:style w:type="paragraph" w:customStyle="1" w:styleId="xl98">
    <w:name w:val="xl98"/>
    <w:basedOn w:val="Normal"/>
    <w:rsid w:val="000F6884"/>
    <w:pPr>
      <w:pBdr>
        <w:top w:val="single" w:sz="4" w:space="0" w:color="auto"/>
      </w:pBdr>
      <w:shd w:val="clear" w:color="000000" w:fill="D0CECE"/>
      <w:spacing w:before="100" w:beforeAutospacing="1" w:after="100" w:afterAutospacing="1" w:line="240" w:lineRule="auto"/>
      <w:jc w:val="center"/>
    </w:pPr>
    <w:rPr>
      <w:rFonts w:ascii="Franklin Gothic Book" w:eastAsia="Times New Roman" w:hAnsi="Franklin Gothic Book" w:cs="Times New Roman"/>
      <w:sz w:val="20"/>
      <w:szCs w:val="20"/>
    </w:rPr>
  </w:style>
  <w:style w:type="paragraph" w:customStyle="1" w:styleId="xl99">
    <w:name w:val="xl99"/>
    <w:basedOn w:val="Normal"/>
    <w:rsid w:val="000F6884"/>
    <w:pPr>
      <w:pBdr>
        <w:top w:val="single" w:sz="4" w:space="0" w:color="auto"/>
      </w:pBdr>
      <w:shd w:val="clear" w:color="000000" w:fill="D0CECE"/>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100">
    <w:name w:val="xl100"/>
    <w:basedOn w:val="Normal"/>
    <w:rsid w:val="000F6884"/>
    <w:pPr>
      <w:pBdr>
        <w:top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1">
    <w:name w:val="xl101"/>
    <w:basedOn w:val="Normal"/>
    <w:rsid w:val="000F6884"/>
    <w:pPr>
      <w:pBdr>
        <w:top w:val="single" w:sz="4" w:space="0" w:color="auto"/>
        <w:right w:val="single" w:sz="4" w:space="0" w:color="auto"/>
      </w:pBdr>
      <w:shd w:val="clear" w:color="000000" w:fill="D0CECE"/>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102">
    <w:name w:val="xl102"/>
    <w:basedOn w:val="Normal"/>
    <w:rsid w:val="000F6884"/>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0F6884"/>
    <w:pPr>
      <w:pBdr>
        <w:left w:val="single" w:sz="4" w:space="0" w:color="auto"/>
      </w:pBdr>
      <w:shd w:val="clear" w:color="000000" w:fill="FFFF00"/>
      <w:spacing w:before="100" w:beforeAutospacing="1" w:after="100" w:afterAutospacing="1" w:line="240" w:lineRule="auto"/>
      <w:textAlignment w:val="center"/>
    </w:pPr>
    <w:rPr>
      <w:rFonts w:ascii="Franklin Gothic Book" w:eastAsia="Times New Roman" w:hAnsi="Franklin Gothic Book" w:cs="Times New Roman"/>
      <w:color w:val="000000"/>
      <w:sz w:val="16"/>
      <w:szCs w:val="16"/>
    </w:rPr>
  </w:style>
  <w:style w:type="paragraph" w:customStyle="1" w:styleId="xl104">
    <w:name w:val="xl104"/>
    <w:basedOn w:val="Normal"/>
    <w:rsid w:val="000F6884"/>
    <w:pPr>
      <w:shd w:val="clear" w:color="000000" w:fill="FFFF00"/>
      <w:spacing w:before="100" w:beforeAutospacing="1" w:after="100" w:afterAutospacing="1" w:line="240" w:lineRule="auto"/>
      <w:jc w:val="center"/>
    </w:pPr>
    <w:rPr>
      <w:rFonts w:ascii="Franklin Gothic Book" w:eastAsia="Times New Roman" w:hAnsi="Franklin Gothic Book" w:cs="Times New Roman"/>
      <w:sz w:val="16"/>
      <w:szCs w:val="16"/>
    </w:rPr>
  </w:style>
  <w:style w:type="paragraph" w:customStyle="1" w:styleId="xl105">
    <w:name w:val="xl105"/>
    <w:basedOn w:val="Normal"/>
    <w:rsid w:val="000F6884"/>
    <w:pPr>
      <w:pBdr>
        <w:right w:val="single" w:sz="4" w:space="0" w:color="auto"/>
      </w:pBdr>
      <w:shd w:val="clear" w:color="000000" w:fill="FFFF00"/>
      <w:spacing w:before="100" w:beforeAutospacing="1" w:after="100" w:afterAutospacing="1" w:line="240" w:lineRule="auto"/>
      <w:jc w:val="center"/>
    </w:pPr>
    <w:rPr>
      <w:rFonts w:ascii="Franklin Gothic Book" w:eastAsia="Times New Roman" w:hAnsi="Franklin Gothic Book" w:cs="Times New Roman"/>
      <w:sz w:val="16"/>
      <w:szCs w:val="16"/>
    </w:rPr>
  </w:style>
  <w:style w:type="paragraph" w:customStyle="1" w:styleId="xl106">
    <w:name w:val="xl106"/>
    <w:basedOn w:val="Normal"/>
    <w:rsid w:val="000F6884"/>
    <w:pPr>
      <w:pBdr>
        <w:right w:val="single" w:sz="4" w:space="0" w:color="auto"/>
      </w:pBdr>
      <w:shd w:val="clear" w:color="000000" w:fill="FFFF00"/>
      <w:spacing w:before="100" w:beforeAutospacing="1" w:after="100" w:afterAutospacing="1" w:line="240" w:lineRule="auto"/>
      <w:jc w:val="center"/>
    </w:pPr>
    <w:rPr>
      <w:rFonts w:ascii="Franklin Gothic Book" w:eastAsia="Times New Roman" w:hAnsi="Franklin Gothic Book" w:cs="Times New Roman"/>
      <w:sz w:val="24"/>
      <w:szCs w:val="24"/>
    </w:rPr>
  </w:style>
  <w:style w:type="paragraph" w:customStyle="1" w:styleId="xl107">
    <w:name w:val="xl107"/>
    <w:basedOn w:val="Normal"/>
    <w:rsid w:val="000F6884"/>
    <w:pPr>
      <w:pBdr>
        <w:bottom w:val="single" w:sz="4" w:space="0" w:color="auto"/>
      </w:pBdr>
      <w:shd w:val="clear" w:color="000000" w:fill="FFFFFF"/>
      <w:spacing w:before="100" w:beforeAutospacing="1" w:after="100" w:afterAutospacing="1" w:line="240" w:lineRule="auto"/>
      <w:textAlignment w:val="center"/>
    </w:pPr>
    <w:rPr>
      <w:rFonts w:ascii="Franklin Gothic Book" w:eastAsia="Times New Roman" w:hAnsi="Franklin Gothic Book" w:cs="Times New Roman"/>
      <w:sz w:val="20"/>
      <w:szCs w:val="20"/>
    </w:rPr>
  </w:style>
  <w:style w:type="paragraph" w:customStyle="1" w:styleId="xl108">
    <w:name w:val="xl108"/>
    <w:basedOn w:val="Normal"/>
    <w:rsid w:val="000F6884"/>
    <w:pPr>
      <w:spacing w:before="100" w:beforeAutospacing="1" w:after="100" w:afterAutospacing="1" w:line="240" w:lineRule="auto"/>
    </w:pPr>
    <w:rPr>
      <w:rFonts w:ascii="Franklin Gothic Book" w:eastAsia="Times New Roman" w:hAnsi="Franklin Gothic Book" w:cs="Times New Roman"/>
      <w:sz w:val="16"/>
      <w:szCs w:val="16"/>
    </w:rPr>
  </w:style>
  <w:style w:type="paragraph" w:styleId="Header">
    <w:name w:val="header"/>
    <w:basedOn w:val="Normal"/>
    <w:link w:val="HeaderChar"/>
    <w:uiPriority w:val="99"/>
    <w:unhideWhenUsed/>
    <w:rsid w:val="00266A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6A43"/>
  </w:style>
  <w:style w:type="paragraph" w:styleId="Footer">
    <w:name w:val="footer"/>
    <w:basedOn w:val="Normal"/>
    <w:link w:val="FooterChar"/>
    <w:uiPriority w:val="99"/>
    <w:unhideWhenUsed/>
    <w:rsid w:val="00266A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6A43"/>
  </w:style>
  <w:style w:type="character" w:customStyle="1" w:styleId="apple-converted-space">
    <w:name w:val="apple-converted-space"/>
    <w:basedOn w:val="DefaultParagraphFont"/>
    <w:rsid w:val="007B5446"/>
  </w:style>
  <w:style w:type="character" w:styleId="Emphasis">
    <w:name w:val="Emphasis"/>
    <w:basedOn w:val="DefaultParagraphFont"/>
    <w:uiPriority w:val="20"/>
    <w:qFormat/>
    <w:rsid w:val="007B5446"/>
    <w:rPr>
      <w:i/>
      <w:iCs/>
    </w:rPr>
  </w:style>
  <w:style w:type="character" w:styleId="Strong">
    <w:name w:val="Strong"/>
    <w:basedOn w:val="DefaultParagraphFont"/>
    <w:uiPriority w:val="22"/>
    <w:qFormat/>
    <w:rsid w:val="007B54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45393">
      <w:bodyDiv w:val="1"/>
      <w:marLeft w:val="0"/>
      <w:marRight w:val="0"/>
      <w:marTop w:val="0"/>
      <w:marBottom w:val="0"/>
      <w:divBdr>
        <w:top w:val="none" w:sz="0" w:space="0" w:color="auto"/>
        <w:left w:val="none" w:sz="0" w:space="0" w:color="auto"/>
        <w:bottom w:val="none" w:sz="0" w:space="0" w:color="auto"/>
        <w:right w:val="none" w:sz="0" w:space="0" w:color="auto"/>
      </w:divBdr>
    </w:div>
    <w:div w:id="74669701">
      <w:bodyDiv w:val="1"/>
      <w:marLeft w:val="0"/>
      <w:marRight w:val="0"/>
      <w:marTop w:val="0"/>
      <w:marBottom w:val="0"/>
      <w:divBdr>
        <w:top w:val="none" w:sz="0" w:space="0" w:color="auto"/>
        <w:left w:val="none" w:sz="0" w:space="0" w:color="auto"/>
        <w:bottom w:val="none" w:sz="0" w:space="0" w:color="auto"/>
        <w:right w:val="none" w:sz="0" w:space="0" w:color="auto"/>
      </w:divBdr>
    </w:div>
    <w:div w:id="306133874">
      <w:bodyDiv w:val="1"/>
      <w:marLeft w:val="0"/>
      <w:marRight w:val="0"/>
      <w:marTop w:val="0"/>
      <w:marBottom w:val="0"/>
      <w:divBdr>
        <w:top w:val="none" w:sz="0" w:space="0" w:color="auto"/>
        <w:left w:val="none" w:sz="0" w:space="0" w:color="auto"/>
        <w:bottom w:val="none" w:sz="0" w:space="0" w:color="auto"/>
        <w:right w:val="none" w:sz="0" w:space="0" w:color="auto"/>
      </w:divBdr>
    </w:div>
    <w:div w:id="485898962">
      <w:bodyDiv w:val="1"/>
      <w:marLeft w:val="0"/>
      <w:marRight w:val="0"/>
      <w:marTop w:val="0"/>
      <w:marBottom w:val="0"/>
      <w:divBdr>
        <w:top w:val="none" w:sz="0" w:space="0" w:color="auto"/>
        <w:left w:val="none" w:sz="0" w:space="0" w:color="auto"/>
        <w:bottom w:val="none" w:sz="0" w:space="0" w:color="auto"/>
        <w:right w:val="none" w:sz="0" w:space="0" w:color="auto"/>
      </w:divBdr>
    </w:div>
    <w:div w:id="699555191">
      <w:bodyDiv w:val="1"/>
      <w:marLeft w:val="0"/>
      <w:marRight w:val="0"/>
      <w:marTop w:val="0"/>
      <w:marBottom w:val="0"/>
      <w:divBdr>
        <w:top w:val="none" w:sz="0" w:space="0" w:color="auto"/>
        <w:left w:val="none" w:sz="0" w:space="0" w:color="auto"/>
        <w:bottom w:val="none" w:sz="0" w:space="0" w:color="auto"/>
        <w:right w:val="none" w:sz="0" w:space="0" w:color="auto"/>
      </w:divBdr>
    </w:div>
    <w:div w:id="975916247">
      <w:bodyDiv w:val="1"/>
      <w:marLeft w:val="0"/>
      <w:marRight w:val="0"/>
      <w:marTop w:val="0"/>
      <w:marBottom w:val="0"/>
      <w:divBdr>
        <w:top w:val="none" w:sz="0" w:space="0" w:color="auto"/>
        <w:left w:val="none" w:sz="0" w:space="0" w:color="auto"/>
        <w:bottom w:val="none" w:sz="0" w:space="0" w:color="auto"/>
        <w:right w:val="none" w:sz="0" w:space="0" w:color="auto"/>
      </w:divBdr>
    </w:div>
    <w:div w:id="979653844">
      <w:bodyDiv w:val="1"/>
      <w:marLeft w:val="0"/>
      <w:marRight w:val="0"/>
      <w:marTop w:val="0"/>
      <w:marBottom w:val="0"/>
      <w:divBdr>
        <w:top w:val="none" w:sz="0" w:space="0" w:color="auto"/>
        <w:left w:val="none" w:sz="0" w:space="0" w:color="auto"/>
        <w:bottom w:val="none" w:sz="0" w:space="0" w:color="auto"/>
        <w:right w:val="none" w:sz="0" w:space="0" w:color="auto"/>
      </w:divBdr>
    </w:div>
    <w:div w:id="1052652886">
      <w:bodyDiv w:val="1"/>
      <w:marLeft w:val="0"/>
      <w:marRight w:val="0"/>
      <w:marTop w:val="0"/>
      <w:marBottom w:val="0"/>
      <w:divBdr>
        <w:top w:val="none" w:sz="0" w:space="0" w:color="auto"/>
        <w:left w:val="none" w:sz="0" w:space="0" w:color="auto"/>
        <w:bottom w:val="none" w:sz="0" w:space="0" w:color="auto"/>
        <w:right w:val="none" w:sz="0" w:space="0" w:color="auto"/>
      </w:divBdr>
    </w:div>
    <w:div w:id="1513029987">
      <w:bodyDiv w:val="1"/>
      <w:marLeft w:val="0"/>
      <w:marRight w:val="0"/>
      <w:marTop w:val="0"/>
      <w:marBottom w:val="0"/>
      <w:divBdr>
        <w:top w:val="none" w:sz="0" w:space="0" w:color="auto"/>
        <w:left w:val="none" w:sz="0" w:space="0" w:color="auto"/>
        <w:bottom w:val="none" w:sz="0" w:space="0" w:color="auto"/>
        <w:right w:val="none" w:sz="0" w:space="0" w:color="auto"/>
      </w:divBdr>
    </w:div>
    <w:div w:id="1536579599">
      <w:bodyDiv w:val="1"/>
      <w:marLeft w:val="0"/>
      <w:marRight w:val="0"/>
      <w:marTop w:val="0"/>
      <w:marBottom w:val="0"/>
      <w:divBdr>
        <w:top w:val="none" w:sz="0" w:space="0" w:color="auto"/>
        <w:left w:val="none" w:sz="0" w:space="0" w:color="auto"/>
        <w:bottom w:val="none" w:sz="0" w:space="0" w:color="auto"/>
        <w:right w:val="none" w:sz="0" w:space="0" w:color="auto"/>
      </w:divBdr>
    </w:div>
    <w:div w:id="1567455731">
      <w:bodyDiv w:val="1"/>
      <w:marLeft w:val="0"/>
      <w:marRight w:val="0"/>
      <w:marTop w:val="0"/>
      <w:marBottom w:val="0"/>
      <w:divBdr>
        <w:top w:val="none" w:sz="0" w:space="0" w:color="auto"/>
        <w:left w:val="none" w:sz="0" w:space="0" w:color="auto"/>
        <w:bottom w:val="none" w:sz="0" w:space="0" w:color="auto"/>
        <w:right w:val="none" w:sz="0" w:space="0" w:color="auto"/>
      </w:divBdr>
    </w:div>
    <w:div w:id="1587229924">
      <w:bodyDiv w:val="1"/>
      <w:marLeft w:val="0"/>
      <w:marRight w:val="0"/>
      <w:marTop w:val="0"/>
      <w:marBottom w:val="0"/>
      <w:divBdr>
        <w:top w:val="none" w:sz="0" w:space="0" w:color="auto"/>
        <w:left w:val="none" w:sz="0" w:space="0" w:color="auto"/>
        <w:bottom w:val="none" w:sz="0" w:space="0" w:color="auto"/>
        <w:right w:val="none" w:sz="0" w:space="0" w:color="auto"/>
      </w:divBdr>
    </w:div>
    <w:div w:id="1659456382">
      <w:bodyDiv w:val="1"/>
      <w:marLeft w:val="0"/>
      <w:marRight w:val="0"/>
      <w:marTop w:val="0"/>
      <w:marBottom w:val="0"/>
      <w:divBdr>
        <w:top w:val="none" w:sz="0" w:space="0" w:color="auto"/>
        <w:left w:val="none" w:sz="0" w:space="0" w:color="auto"/>
        <w:bottom w:val="none" w:sz="0" w:space="0" w:color="auto"/>
        <w:right w:val="none" w:sz="0" w:space="0" w:color="auto"/>
      </w:divBdr>
    </w:div>
    <w:div w:id="1695036502">
      <w:bodyDiv w:val="1"/>
      <w:marLeft w:val="0"/>
      <w:marRight w:val="0"/>
      <w:marTop w:val="0"/>
      <w:marBottom w:val="0"/>
      <w:divBdr>
        <w:top w:val="none" w:sz="0" w:space="0" w:color="auto"/>
        <w:left w:val="none" w:sz="0" w:space="0" w:color="auto"/>
        <w:bottom w:val="none" w:sz="0" w:space="0" w:color="auto"/>
        <w:right w:val="none" w:sz="0" w:space="0" w:color="auto"/>
      </w:divBdr>
    </w:div>
    <w:div w:id="1995135016">
      <w:bodyDiv w:val="1"/>
      <w:marLeft w:val="0"/>
      <w:marRight w:val="0"/>
      <w:marTop w:val="0"/>
      <w:marBottom w:val="0"/>
      <w:divBdr>
        <w:top w:val="none" w:sz="0" w:space="0" w:color="auto"/>
        <w:left w:val="none" w:sz="0" w:space="0" w:color="auto"/>
        <w:bottom w:val="none" w:sz="0" w:space="0" w:color="auto"/>
        <w:right w:val="none" w:sz="0" w:space="0" w:color="auto"/>
      </w:divBdr>
    </w:div>
    <w:div w:id="2038580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AF591-DDF4-4E97-AC10-02812710B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419</Words>
  <Characters>59392</Characters>
  <Application>Microsoft Office Word</Application>
  <DocSecurity>0</DocSecurity>
  <Lines>494</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 ISPM</dc:creator>
  <cp:lastModifiedBy>Lucas J.</cp:lastModifiedBy>
  <cp:revision>2</cp:revision>
  <cp:lastPrinted>2016-02-26T14:01:00Z</cp:lastPrinted>
  <dcterms:created xsi:type="dcterms:W3CDTF">2016-08-12T08:57:00Z</dcterms:created>
  <dcterms:modified xsi:type="dcterms:W3CDTF">2016-08-12T08:57:00Z</dcterms:modified>
</cp:coreProperties>
</file>